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8E271B" w:rsidRDefault="00BF7EB9" w:rsidP="00111AC6">
      <w:pPr>
        <w:pStyle w:val="Untertitel"/>
        <w:rPr>
          <w:b/>
          <w:u w:val="single"/>
        </w:rPr>
      </w:pPr>
      <w:r w:rsidRPr="008E271B">
        <w:rPr>
          <w:noProof/>
          <w:u w:val="single"/>
        </w:rPr>
        <mc:AlternateContent>
          <mc:Choice Requires="wps">
            <w:drawing>
              <wp:anchor distT="0" distB="0" distL="114300" distR="114300" simplePos="0" relativeHeight="251654144" behindDoc="0" locked="0" layoutInCell="1" allowOverlap="1" wp14:anchorId="4BEC809E" wp14:editId="5A1BE9AA">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362D99" w:rsidRPr="009D587A" w:rsidRDefault="00362D99" w:rsidP="0062608E">
                            <w:pPr>
                              <w:pStyle w:val="Titel"/>
                            </w:pPr>
                            <w:r w:rsidRPr="009D587A">
                              <w:t>Möglichkeiten zur Kontrolle und Steuerung der Kommunikation von Microservices</w:t>
                            </w:r>
                          </w:p>
                          <w:p w14:paraId="5BE0303A" w14:textId="72F3F0F4" w:rsidR="00362D99" w:rsidRPr="00BF0354" w:rsidRDefault="00362D99"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414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362D99" w:rsidRPr="009D587A" w:rsidRDefault="00362D99" w:rsidP="0062608E">
                      <w:pPr>
                        <w:pStyle w:val="Titel"/>
                      </w:pPr>
                      <w:r w:rsidRPr="009D587A">
                        <w:t>Möglichkeiten zur Kontrolle und Steuerung der Kommunikation von Microservices</w:t>
                      </w:r>
                    </w:p>
                    <w:p w14:paraId="5BE0303A" w14:textId="72F3F0F4" w:rsidR="00362D99" w:rsidRPr="00BF0354" w:rsidRDefault="00362D99" w:rsidP="00BF0354">
                      <w:pPr>
                        <w:pStyle w:val="Titel"/>
                      </w:pPr>
                    </w:p>
                  </w:txbxContent>
                </v:textbox>
                <w10:wrap anchory="margin"/>
              </v:shape>
            </w:pict>
          </mc:Fallback>
        </mc:AlternateContent>
      </w:r>
      <w:r w:rsidRPr="008E271B">
        <w:rPr>
          <w:noProof/>
          <w:u w:val="single"/>
        </w:rPr>
        <mc:AlternateContent>
          <mc:Choice Requires="wps">
            <w:drawing>
              <wp:anchor distT="0" distB="0" distL="114300" distR="114300" simplePos="0" relativeHeight="251655168" behindDoc="0" locked="0" layoutInCell="1" allowOverlap="1" wp14:anchorId="19480FD6" wp14:editId="7BE006E8">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362D99" w:rsidRDefault="00362D99" w:rsidP="00BF7EB9">
                            <w:pPr>
                              <w:pStyle w:val="Untertitel"/>
                              <w:rPr>
                                <w:b/>
                              </w:rPr>
                            </w:pPr>
                            <w:r w:rsidRPr="00111AC6">
                              <w:rPr>
                                <w:b/>
                              </w:rPr>
                              <w:t>Bachelorarbeit</w:t>
                            </w:r>
                          </w:p>
                          <w:p w14:paraId="60578AAC" w14:textId="77777777" w:rsidR="00362D99" w:rsidRPr="00BF0354" w:rsidRDefault="00362D99" w:rsidP="00BF7EB9">
                            <w:pPr>
                              <w:pStyle w:val="Untertitel"/>
                            </w:pPr>
                            <w:r w:rsidRPr="00BF0354">
                              <w:t>im Studiengang</w:t>
                            </w:r>
                            <w:r w:rsidRPr="00BF0354">
                              <w:br/>
                            </w:r>
                            <w:r>
                              <w:t>Softwaretechnik und Medieninformatik</w:t>
                            </w:r>
                          </w:p>
                          <w:p w14:paraId="196FD6B5" w14:textId="77777777" w:rsidR="00362D99" w:rsidRDefault="00362D99" w:rsidP="005D26BD">
                            <w:pPr>
                              <w:pStyle w:val="Untertitel"/>
                            </w:pPr>
                            <w:r>
                              <w:t>vorgelegt von</w:t>
                            </w:r>
                          </w:p>
                          <w:p w14:paraId="728C98A5" w14:textId="659A80DE" w:rsidR="00362D99" w:rsidRDefault="00362D99" w:rsidP="00BA7590">
                            <w:pPr>
                              <w:pStyle w:val="Untertitel"/>
                            </w:pPr>
                            <w:r>
                              <w:rPr>
                                <w:b/>
                              </w:rPr>
                              <w:t>Gerrit Wildermuth</w:t>
                            </w:r>
                            <w:r>
                              <w:rPr>
                                <w:b/>
                              </w:rPr>
                              <w:br/>
                            </w:r>
                            <w:proofErr w:type="spellStart"/>
                            <w:r>
                              <w:t>Matr</w:t>
                            </w:r>
                            <w:proofErr w:type="spellEnd"/>
                            <w:r>
                              <w:t xml:space="preserve">.-Nr.: </w:t>
                            </w:r>
                            <w:r w:rsidR="00AB766D">
                              <w:t>749442</w:t>
                            </w:r>
                          </w:p>
                          <w:p w14:paraId="16C8E94E" w14:textId="62195AC5" w:rsidR="00362D99" w:rsidRPr="00BA7590" w:rsidRDefault="00362D99" w:rsidP="00BA7590">
                            <w:pPr>
                              <w:pStyle w:val="Untertitel"/>
                              <w:rPr>
                                <w:b/>
                              </w:rPr>
                            </w:pPr>
                            <w:r w:rsidRPr="0009198D">
                              <w:t xml:space="preserve">am 28. Februar 2020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362D99" w:rsidRDefault="00362D99" w:rsidP="00BF7EB9">
                      <w:pPr>
                        <w:pStyle w:val="Untertitel"/>
                        <w:rPr>
                          <w:b/>
                        </w:rPr>
                      </w:pPr>
                      <w:r w:rsidRPr="00111AC6">
                        <w:rPr>
                          <w:b/>
                        </w:rPr>
                        <w:t>Bachelorarbeit</w:t>
                      </w:r>
                    </w:p>
                    <w:p w14:paraId="60578AAC" w14:textId="77777777" w:rsidR="00362D99" w:rsidRPr="00BF0354" w:rsidRDefault="00362D99" w:rsidP="00BF7EB9">
                      <w:pPr>
                        <w:pStyle w:val="Untertitel"/>
                      </w:pPr>
                      <w:r w:rsidRPr="00BF0354">
                        <w:t>im Studiengang</w:t>
                      </w:r>
                      <w:r w:rsidRPr="00BF0354">
                        <w:br/>
                      </w:r>
                      <w:r>
                        <w:t>Softwaretechnik und Medieninformatik</w:t>
                      </w:r>
                    </w:p>
                    <w:p w14:paraId="196FD6B5" w14:textId="77777777" w:rsidR="00362D99" w:rsidRDefault="00362D99" w:rsidP="005D26BD">
                      <w:pPr>
                        <w:pStyle w:val="Untertitel"/>
                      </w:pPr>
                      <w:r>
                        <w:t>vorgelegt von</w:t>
                      </w:r>
                    </w:p>
                    <w:p w14:paraId="728C98A5" w14:textId="659A80DE" w:rsidR="00362D99" w:rsidRDefault="00362D99" w:rsidP="00BA7590">
                      <w:pPr>
                        <w:pStyle w:val="Untertitel"/>
                      </w:pPr>
                      <w:r>
                        <w:rPr>
                          <w:b/>
                        </w:rPr>
                        <w:t>Gerrit Wildermuth</w:t>
                      </w:r>
                      <w:r>
                        <w:rPr>
                          <w:b/>
                        </w:rPr>
                        <w:br/>
                      </w:r>
                      <w:proofErr w:type="spellStart"/>
                      <w:r>
                        <w:t>Matr</w:t>
                      </w:r>
                      <w:proofErr w:type="spellEnd"/>
                      <w:r>
                        <w:t xml:space="preserve">.-Nr.: </w:t>
                      </w:r>
                      <w:r w:rsidR="00AB766D">
                        <w:t>749442</w:t>
                      </w:r>
                    </w:p>
                    <w:p w14:paraId="16C8E94E" w14:textId="62195AC5" w:rsidR="00362D99" w:rsidRPr="00BA7590" w:rsidRDefault="00362D99" w:rsidP="00BA7590">
                      <w:pPr>
                        <w:pStyle w:val="Untertitel"/>
                        <w:rPr>
                          <w:b/>
                        </w:rPr>
                      </w:pPr>
                      <w:r w:rsidRPr="0009198D">
                        <w:t xml:space="preserve">am 28. Februar 2020 </w:t>
                      </w:r>
                      <w:r>
                        <w:br/>
                        <w:t xml:space="preserve">an </w:t>
                      </w:r>
                      <w:r w:rsidRPr="00BF0354">
                        <w:t xml:space="preserve">der Hochschule </w:t>
                      </w:r>
                      <w:r>
                        <w:t>Esslingen</w:t>
                      </w:r>
                    </w:p>
                  </w:txbxContent>
                </v:textbox>
                <w10:wrap anchory="margin"/>
              </v:shape>
            </w:pict>
          </mc:Fallback>
        </mc:AlternateContent>
      </w:r>
      <w:r w:rsidR="00BA7590" w:rsidRPr="008E271B">
        <w:rPr>
          <w:noProof/>
          <w:u w:val="single"/>
        </w:rPr>
        <mc:AlternateContent>
          <mc:Choice Requires="wps">
            <w:drawing>
              <wp:anchor distT="0" distB="0" distL="114300" distR="114300" simplePos="0" relativeHeight="251657216" behindDoc="0" locked="0" layoutInCell="1" allowOverlap="1" wp14:anchorId="5FD2B045" wp14:editId="5C75DE8D">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718BFA8" w:rsidR="00362D99" w:rsidRPr="00BF0354" w:rsidRDefault="00362D99"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721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718BFA8" w:rsidR="00362D99" w:rsidRPr="00BF0354" w:rsidRDefault="00362D99"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v:textbox>
                <w10:wrap anchory="margin"/>
              </v:shape>
            </w:pict>
          </mc:Fallback>
        </mc:AlternateContent>
      </w:r>
    </w:p>
    <w:p w14:paraId="396BF64D" w14:textId="5A25992D" w:rsidR="00284FA6" w:rsidRPr="008E271B" w:rsidRDefault="00284FA6" w:rsidP="00F72715">
      <w:pPr>
        <w:pStyle w:val="berschrift1"/>
        <w:numPr>
          <w:ilvl w:val="0"/>
          <w:numId w:val="0"/>
        </w:numPr>
        <w:spacing w:before="360"/>
      </w:pPr>
      <w:bookmarkStart w:id="0" w:name="_Ref491742389"/>
      <w:bookmarkStart w:id="1" w:name="_Toc33725576"/>
      <w:r w:rsidRPr="008E271B">
        <w:lastRenderedPageBreak/>
        <w:t>Kurzfassung</w:t>
      </w:r>
      <w:bookmarkStart w:id="2" w:name="_GoBack"/>
      <w:bookmarkEnd w:id="0"/>
      <w:bookmarkEnd w:id="1"/>
      <w:bookmarkEnd w:id="2"/>
    </w:p>
    <w:p w14:paraId="1E38062E" w14:textId="45183003" w:rsidR="005B13CB" w:rsidRPr="008E271B" w:rsidRDefault="0070395F" w:rsidP="0070395F">
      <w:r w:rsidRPr="008E271B">
        <w:t xml:space="preserve">Der Titel dieser Arbeit weist direkt auf den Hauptteil dieser Arbeit hin. </w:t>
      </w:r>
      <w:r w:rsidR="006B6BCA" w:rsidRPr="008E271B">
        <w:t>In</w:t>
      </w:r>
      <w:r w:rsidRPr="008E271B">
        <w:t xml:space="preserve"> diesem wird sich </w:t>
      </w:r>
      <w:r w:rsidR="006B6BCA" w:rsidRPr="008E271B">
        <w:t>bezüglich</w:t>
      </w:r>
      <w:r w:rsidRPr="008E271B">
        <w:t xml:space="preserve"> der Steuerung genauer mit der Thematik der Leitung und Management der Kommunikation beschäftigt</w:t>
      </w:r>
      <w:r w:rsidR="006B6BCA" w:rsidRPr="008E271B">
        <w:t>,</w:t>
      </w:r>
      <w:r w:rsidRPr="008E271B">
        <w:t xml:space="preserve"> </w:t>
      </w:r>
      <w:r w:rsidR="009D663E" w:rsidRPr="008E271B">
        <w:t>sowie</w:t>
      </w:r>
      <w:r w:rsidRPr="008E271B">
        <w:t xml:space="preserve"> auch wie diese gewährleistet werden kann. Zu jeder dieser Thematiken werden hierbei unterschiedliche Ansätze untersucht, welche sich sowohl in der Kommunikationsebene als auch der Implementierungstiefe unterscheiden und in einer Microservice Umgebung eingesetzt werden können. </w:t>
      </w:r>
      <w:r w:rsidR="00791D62" w:rsidRPr="008E271B">
        <w:t>Vor der Überleitung in den Hauptteil setzt sich diese Arbeit zuerst mit der Thematik von Microservices im Allgemeinen</w:t>
      </w:r>
      <w:r w:rsidR="00F37609" w:rsidRPr="008E271B">
        <w:t>, sowie der Einführung in weitere Themenbereiche der verteilten Systeme</w:t>
      </w:r>
      <w:r w:rsidR="00EB5315" w:rsidRPr="008E271B">
        <w:t>,</w:t>
      </w:r>
      <w:r w:rsidR="00F37609" w:rsidRPr="008E271B">
        <w:t xml:space="preserve"> auseinander. Dies</w:t>
      </w:r>
      <w:r w:rsidR="00DD3FC5" w:rsidRPr="008E271B">
        <w:t xml:space="preserve"> ist </w:t>
      </w:r>
      <w:r w:rsidR="00F37609" w:rsidRPr="008E271B">
        <w:t xml:space="preserve">für </w:t>
      </w:r>
      <w:r w:rsidR="00DD3FC5" w:rsidRPr="008E271B">
        <w:t>ein</w:t>
      </w:r>
      <w:r w:rsidR="00F37609" w:rsidRPr="008E271B">
        <w:t xml:space="preserve"> bessere</w:t>
      </w:r>
      <w:r w:rsidR="00DD3FC5" w:rsidRPr="008E271B">
        <w:t>s</w:t>
      </w:r>
      <w:r w:rsidR="00F37609" w:rsidRPr="008E271B">
        <w:t xml:space="preserve"> Verständnis</w:t>
      </w:r>
      <w:r w:rsidR="00DD3FC5" w:rsidRPr="008E271B">
        <w:t xml:space="preserve"> de</w:t>
      </w:r>
      <w:r w:rsidR="00EB5315" w:rsidRPr="008E271B">
        <w:t xml:space="preserve">r folgenden Thematik </w:t>
      </w:r>
      <w:r w:rsidR="00F44861" w:rsidRPr="008E271B">
        <w:t>wichtig</w:t>
      </w:r>
      <w:r w:rsidR="00EB5315" w:rsidRPr="008E271B">
        <w:t>.</w:t>
      </w:r>
      <w:r w:rsidR="00F37609" w:rsidRPr="008E271B">
        <w:t xml:space="preserve"> </w:t>
      </w:r>
    </w:p>
    <w:p w14:paraId="41770303" w14:textId="0C640B79" w:rsidR="0070395F" w:rsidRPr="008E271B" w:rsidRDefault="0070395F" w:rsidP="0070395F">
      <w:r w:rsidRPr="008E271B">
        <w:t xml:space="preserve">Der Grund für die Notwendigkeit dieser Arbeit entstammt der Problematik der verteilten Systeme. Um mehr Leistung und größere Systeme zu ermöglichen wurde zu verteilten Systemen gewechselt. </w:t>
      </w:r>
      <w:r w:rsidR="00C25A53" w:rsidRPr="008E271B">
        <w:t>Dies zog</w:t>
      </w:r>
      <w:r w:rsidRPr="008E271B">
        <w:t xml:space="preserve"> allerdings auch einige Probleme </w:t>
      </w:r>
      <w:r w:rsidR="00C25A53" w:rsidRPr="008E271B">
        <w:t>nach</w:t>
      </w:r>
      <w:r w:rsidRPr="008E271B">
        <w:t xml:space="preserve"> sich, welche sich unter anderem in einer erhöhten Kommunikation auswirkte</w:t>
      </w:r>
      <w:r w:rsidR="00B53905" w:rsidRPr="008E271B">
        <w:t>n</w:t>
      </w:r>
      <w:r w:rsidRPr="008E271B">
        <w:t xml:space="preserve">. </w:t>
      </w:r>
      <w:r w:rsidR="00B53905" w:rsidRPr="008E271B">
        <w:t>Damit</w:t>
      </w:r>
      <w:r w:rsidRPr="008E271B">
        <w:t xml:space="preserve"> schneller auf Lastenunterschiede reagier</w:t>
      </w:r>
      <w:r w:rsidR="00B53905" w:rsidRPr="008E271B">
        <w:t>t</w:t>
      </w:r>
      <w:r w:rsidRPr="008E271B">
        <w:t xml:space="preserve"> und weniger Ressourcen verbrauch</w:t>
      </w:r>
      <w:r w:rsidR="00B53905" w:rsidRPr="008E271B">
        <w:t>t</w:t>
      </w:r>
      <w:r w:rsidRPr="008E271B">
        <w:t xml:space="preserve"> </w:t>
      </w:r>
      <w:r w:rsidR="002343A8" w:rsidRPr="008E271B">
        <w:t xml:space="preserve">werden, </w:t>
      </w:r>
      <w:r w:rsidRPr="008E271B">
        <w:t xml:space="preserve">wird </w:t>
      </w:r>
      <w:r w:rsidR="003833E5" w:rsidRPr="008E271B">
        <w:t>darum</w:t>
      </w:r>
      <w:r w:rsidRPr="008E271B">
        <w:t xml:space="preserve"> vermehrt auf Microservices gesetzt. Um hierbei einen Überblick zu bekommen welche Techniken und Bausteine </w:t>
      </w:r>
      <w:r w:rsidR="003833E5" w:rsidRPr="008E271B">
        <w:t>dafür</w:t>
      </w:r>
      <w:r w:rsidRPr="008E271B">
        <w:t xml:space="preserve"> benötigt werden oder </w:t>
      </w:r>
      <w:r w:rsidR="002343A8" w:rsidRPr="008E271B">
        <w:t>h</w:t>
      </w:r>
      <w:r w:rsidRPr="008E271B">
        <w:t>ilfreich sind</w:t>
      </w:r>
      <w:r w:rsidR="00197BE7" w:rsidRPr="008E271B">
        <w:t>,</w:t>
      </w:r>
      <w:r w:rsidRPr="008E271B">
        <w:t xml:space="preserve"> um Systeme zu gestalten, welche mit dieser Problematik umgehen, wurde</w:t>
      </w:r>
      <w:r w:rsidR="00197BE7" w:rsidRPr="008E271B">
        <w:t xml:space="preserve"> auf </w:t>
      </w:r>
      <w:r w:rsidRPr="008E271B">
        <w:t xml:space="preserve">diese Thematik </w:t>
      </w:r>
      <w:r w:rsidR="00197BE7" w:rsidRPr="008E271B">
        <w:t>eingegangen</w:t>
      </w:r>
      <w:r w:rsidRPr="008E271B">
        <w:t xml:space="preserve"> und unterschiedliche Möglichkeiten gesucht diese </w:t>
      </w:r>
      <w:r w:rsidR="00AB350C" w:rsidRPr="008E271B">
        <w:t>u</w:t>
      </w:r>
      <w:r w:rsidRPr="008E271B">
        <w:t>mzusetzen.</w:t>
      </w:r>
    </w:p>
    <w:p w14:paraId="7F616E3C" w14:textId="4B33BC30" w:rsidR="0070395F" w:rsidRPr="008E271B" w:rsidRDefault="0070395F" w:rsidP="0070395F">
      <w:r w:rsidRPr="008E271B">
        <w:t>Hierbei wurde im Speziellen der Unterschied zwischen einer eher herkömmlichen Umsetzung in Java mit Spring Boot</w:t>
      </w:r>
      <w:r w:rsidR="00EF483D" w:rsidRPr="008E271B">
        <w:t>,</w:t>
      </w:r>
      <w:r w:rsidRPr="008E271B">
        <w:t xml:space="preserve"> mit einer alternativen Herangehensweise durch den Einsatz eines Service </w:t>
      </w:r>
      <w:proofErr w:type="spellStart"/>
      <w:r w:rsidRPr="008E271B">
        <w:t>Meshes</w:t>
      </w:r>
      <w:proofErr w:type="spellEnd"/>
      <w:r w:rsidRPr="008E271B">
        <w:t xml:space="preserve"> untersucht.</w:t>
      </w:r>
    </w:p>
    <w:p w14:paraId="01E25866" w14:textId="131D95A3" w:rsidR="00E30C3C" w:rsidRPr="008E271B" w:rsidRDefault="00E30C3C" w:rsidP="008E6CDA">
      <w:r w:rsidRPr="008E271B">
        <w:rPr>
          <w:b/>
        </w:rPr>
        <w:t>Schlagwörter</w:t>
      </w:r>
      <w:r w:rsidRPr="008E271B">
        <w:t>: Microservice,</w:t>
      </w:r>
      <w:r w:rsidR="007F5B26" w:rsidRPr="008E271B">
        <w:t xml:space="preserve"> Service Mesh, verteilte Systeme, </w:t>
      </w:r>
      <w:r w:rsidR="00572EF9" w:rsidRPr="008E271B">
        <w:t>Kommunikation</w:t>
      </w:r>
      <w:r w:rsidR="007F5B26" w:rsidRPr="008E271B">
        <w:t>.</w:t>
      </w:r>
    </w:p>
    <w:p w14:paraId="1028EC38" w14:textId="2DAB34BD" w:rsidR="00284FA6" w:rsidRPr="00CC7C9F" w:rsidRDefault="00284FA6" w:rsidP="00C9286B">
      <w:pPr>
        <w:pStyle w:val="berschrift1"/>
        <w:pageBreakBefore w:val="0"/>
        <w:numPr>
          <w:ilvl w:val="0"/>
          <w:numId w:val="0"/>
        </w:numPr>
        <w:spacing w:before="480"/>
        <w:rPr>
          <w:lang w:val="en-US"/>
        </w:rPr>
      </w:pPr>
      <w:bookmarkStart w:id="3" w:name="_Ref491691319"/>
      <w:bookmarkStart w:id="4" w:name="_Toc33725577"/>
      <w:r w:rsidRPr="00CC7C9F">
        <w:rPr>
          <w:lang w:val="en-US"/>
        </w:rPr>
        <w:t>Abstract</w:t>
      </w:r>
      <w:bookmarkEnd w:id="3"/>
      <w:bookmarkEnd w:id="4"/>
      <w:r w:rsidRPr="00CC7C9F">
        <w:rPr>
          <w:lang w:val="en-US"/>
        </w:rPr>
        <w:t xml:space="preserve"> </w:t>
      </w:r>
    </w:p>
    <w:p w14:paraId="5D708E0E" w14:textId="6E253223" w:rsidR="00B87534" w:rsidRPr="00CC7C9F" w:rsidRDefault="00B87534" w:rsidP="00B87534">
      <w:pPr>
        <w:rPr>
          <w:lang w:val="en-US"/>
        </w:rPr>
      </w:pPr>
      <w:r w:rsidRPr="00CC7C9F">
        <w:rPr>
          <w:lang w:val="en-US"/>
        </w:rPr>
        <w:t>This thesis is built around distributed systems and the emerging problems which come along with choosing such architecture. First it is tak</w:t>
      </w:r>
      <w:r w:rsidR="0067534E" w:rsidRPr="00CC7C9F">
        <w:rPr>
          <w:lang w:val="en-US"/>
        </w:rPr>
        <w:t>ing</w:t>
      </w:r>
      <w:r w:rsidRPr="00CC7C9F">
        <w:rPr>
          <w:lang w:val="en-US"/>
        </w:rPr>
        <w:t xml:space="preserve"> a look at the theoretical background of </w:t>
      </w:r>
      <w:proofErr w:type="spellStart"/>
      <w:r w:rsidRPr="00CC7C9F">
        <w:rPr>
          <w:lang w:val="en-US"/>
        </w:rPr>
        <w:t>microservices</w:t>
      </w:r>
      <w:proofErr w:type="spellEnd"/>
      <w:r w:rsidRPr="00CC7C9F">
        <w:rPr>
          <w:lang w:val="en-US"/>
        </w:rPr>
        <w:t xml:space="preserve"> and distributed systems as well as additional systems</w:t>
      </w:r>
      <w:r w:rsidR="0067534E" w:rsidRPr="00CC7C9F">
        <w:rPr>
          <w:lang w:val="en-US"/>
        </w:rPr>
        <w:t>,</w:t>
      </w:r>
      <w:r w:rsidRPr="00CC7C9F">
        <w:rPr>
          <w:lang w:val="en-US"/>
        </w:rPr>
        <w:t xml:space="preserve"> which are needed later on. After that the main part consists around different techniques and components which are needed or helpful in the context of </w:t>
      </w:r>
      <w:proofErr w:type="spellStart"/>
      <w:r w:rsidRPr="00CC7C9F">
        <w:rPr>
          <w:lang w:val="en-US"/>
        </w:rPr>
        <w:t>microservices</w:t>
      </w:r>
      <w:proofErr w:type="spellEnd"/>
      <w:r w:rsidRPr="00CC7C9F">
        <w:rPr>
          <w:lang w:val="en-US"/>
        </w:rPr>
        <w:t xml:space="preserve"> in distributed systems and the problems which come along with it.</w:t>
      </w:r>
    </w:p>
    <w:p w14:paraId="45F322B9" w14:textId="77777777" w:rsidR="00B87534" w:rsidRPr="00CC7C9F" w:rsidRDefault="00B87534" w:rsidP="00B87534">
      <w:pPr>
        <w:rPr>
          <w:lang w:val="en-US"/>
        </w:rPr>
      </w:pPr>
      <w:r w:rsidRPr="00CC7C9F">
        <w:rPr>
          <w:lang w:val="en-US"/>
        </w:rPr>
        <w:t xml:space="preserve">For the different approaches it was specifically looked into Java with Spring Boot and a service mesh approach with </w:t>
      </w:r>
      <w:proofErr w:type="spellStart"/>
      <w:r w:rsidRPr="00CC7C9F">
        <w:rPr>
          <w:lang w:val="en-US"/>
        </w:rPr>
        <w:t>Istio</w:t>
      </w:r>
      <w:proofErr w:type="spellEnd"/>
      <w:r w:rsidRPr="00CC7C9F">
        <w:rPr>
          <w:lang w:val="en-US"/>
        </w:rPr>
        <w:t>.</w:t>
      </w:r>
    </w:p>
    <w:p w14:paraId="0EF30193" w14:textId="1B87DED0" w:rsidR="00284FA6" w:rsidRPr="00CC7C9F" w:rsidRDefault="00284FA6" w:rsidP="00B87534">
      <w:pPr>
        <w:rPr>
          <w:lang w:val="en-US"/>
        </w:rPr>
      </w:pPr>
      <w:r w:rsidRPr="00CC7C9F">
        <w:rPr>
          <w:b/>
          <w:lang w:val="en-US"/>
        </w:rPr>
        <w:t>Keywords:</w:t>
      </w:r>
      <w:r w:rsidRPr="00CC7C9F">
        <w:rPr>
          <w:lang w:val="en-US"/>
        </w:rPr>
        <w:t xml:space="preserve"> </w:t>
      </w:r>
      <w:proofErr w:type="spellStart"/>
      <w:r w:rsidR="007F5B26" w:rsidRPr="00CC7C9F">
        <w:rPr>
          <w:lang w:val="en-US"/>
        </w:rPr>
        <w:t>m</w:t>
      </w:r>
      <w:r w:rsidR="00767141" w:rsidRPr="00CC7C9F">
        <w:rPr>
          <w:lang w:val="en-US"/>
        </w:rPr>
        <w:t>icroservice</w:t>
      </w:r>
      <w:proofErr w:type="spellEnd"/>
      <w:r w:rsidR="00767141" w:rsidRPr="00CC7C9F">
        <w:rPr>
          <w:lang w:val="en-US"/>
        </w:rPr>
        <w:t xml:space="preserve">, </w:t>
      </w:r>
      <w:r w:rsidR="007F5B26" w:rsidRPr="00CC7C9F">
        <w:rPr>
          <w:lang w:val="en-US"/>
        </w:rPr>
        <w:t xml:space="preserve">distributed systems, service mesh, techniques, components. </w:t>
      </w:r>
    </w:p>
    <w:p w14:paraId="1B901FC0" w14:textId="77777777" w:rsidR="00284FA6" w:rsidRPr="008E271B" w:rsidRDefault="00284FA6">
      <w:pPr>
        <w:pStyle w:val="berschrift1"/>
        <w:numPr>
          <w:ilvl w:val="0"/>
          <w:numId w:val="0"/>
        </w:numPr>
      </w:pPr>
      <w:bookmarkStart w:id="5" w:name="_Ref418684066"/>
      <w:bookmarkStart w:id="6" w:name="_Toc33725578"/>
      <w:r w:rsidRPr="008E271B">
        <w:lastRenderedPageBreak/>
        <w:t>Inhaltsverzeichnis</w:t>
      </w:r>
      <w:bookmarkEnd w:id="5"/>
      <w:bookmarkEnd w:id="6"/>
    </w:p>
    <w:p w14:paraId="7944EFD5" w14:textId="77777777" w:rsidR="00362D99" w:rsidRDefault="00284FA6">
      <w:pPr>
        <w:pStyle w:val="Verzeichnis1"/>
        <w:rPr>
          <w:rFonts w:asciiTheme="minorHAnsi" w:eastAsiaTheme="minorEastAsia" w:hAnsiTheme="minorHAnsi" w:cstheme="minorBidi"/>
          <w:b w:val="0"/>
          <w:sz w:val="22"/>
          <w:szCs w:val="22"/>
        </w:rPr>
      </w:pPr>
      <w:r w:rsidRPr="008E271B">
        <w:fldChar w:fldCharType="begin"/>
      </w:r>
      <w:r w:rsidRPr="008E271B">
        <w:instrText xml:space="preserve"> TOC \o "1-3" \t "Agenda;1" </w:instrText>
      </w:r>
      <w:r w:rsidRPr="008E271B">
        <w:fldChar w:fldCharType="separate"/>
      </w:r>
      <w:r w:rsidR="00362D99">
        <w:t>Kurzfassung</w:t>
      </w:r>
      <w:r w:rsidR="00362D99">
        <w:tab/>
      </w:r>
      <w:r w:rsidR="00362D99">
        <w:fldChar w:fldCharType="begin"/>
      </w:r>
      <w:r w:rsidR="00362D99">
        <w:instrText xml:space="preserve"> PAGEREF _Toc33725576 \h </w:instrText>
      </w:r>
      <w:r w:rsidR="00362D99">
        <w:fldChar w:fldCharType="separate"/>
      </w:r>
      <w:r w:rsidR="00362D99">
        <w:t>2</w:t>
      </w:r>
      <w:r w:rsidR="00362D99">
        <w:fldChar w:fldCharType="end"/>
      </w:r>
    </w:p>
    <w:p w14:paraId="64B1A481" w14:textId="77777777" w:rsidR="00362D99" w:rsidRDefault="00362D99">
      <w:pPr>
        <w:pStyle w:val="Verzeichnis1"/>
        <w:rPr>
          <w:rFonts w:asciiTheme="minorHAnsi" w:eastAsiaTheme="minorEastAsia" w:hAnsiTheme="minorHAnsi" w:cstheme="minorBidi"/>
          <w:b w:val="0"/>
          <w:sz w:val="22"/>
          <w:szCs w:val="22"/>
        </w:rPr>
      </w:pPr>
      <w:r w:rsidRPr="00362D99">
        <w:t>Abstract</w:t>
      </w:r>
      <w:r>
        <w:tab/>
      </w:r>
      <w:r>
        <w:fldChar w:fldCharType="begin"/>
      </w:r>
      <w:r>
        <w:instrText xml:space="preserve"> PAGEREF _Toc33725577 \h </w:instrText>
      </w:r>
      <w:r>
        <w:fldChar w:fldCharType="separate"/>
      </w:r>
      <w:r>
        <w:t>2</w:t>
      </w:r>
      <w:r>
        <w:fldChar w:fldCharType="end"/>
      </w:r>
    </w:p>
    <w:p w14:paraId="0E00D8E2" w14:textId="77777777" w:rsidR="00362D99" w:rsidRDefault="00362D99">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3725578 \h </w:instrText>
      </w:r>
      <w:r>
        <w:fldChar w:fldCharType="separate"/>
      </w:r>
      <w:r>
        <w:t>3</w:t>
      </w:r>
      <w:r>
        <w:fldChar w:fldCharType="end"/>
      </w:r>
    </w:p>
    <w:p w14:paraId="518D1EC8" w14:textId="77777777" w:rsidR="00362D99" w:rsidRDefault="00362D99">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33725579 \h </w:instrText>
      </w:r>
      <w:r>
        <w:fldChar w:fldCharType="separate"/>
      </w:r>
      <w:r>
        <w:t>5</w:t>
      </w:r>
      <w:r>
        <w:fldChar w:fldCharType="end"/>
      </w:r>
    </w:p>
    <w:p w14:paraId="2DE2BFD7" w14:textId="77777777" w:rsidR="00362D99" w:rsidRDefault="00362D99">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33725580 \h </w:instrText>
      </w:r>
      <w:r>
        <w:fldChar w:fldCharType="separate"/>
      </w:r>
      <w:r>
        <w:t>5</w:t>
      </w:r>
      <w:r>
        <w:fldChar w:fldCharType="end"/>
      </w:r>
    </w:p>
    <w:p w14:paraId="6EE66522" w14:textId="77777777" w:rsidR="00362D99" w:rsidRDefault="00362D99">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33725581 \h </w:instrText>
      </w:r>
      <w:r>
        <w:fldChar w:fldCharType="separate"/>
      </w:r>
      <w:r>
        <w:t>5</w:t>
      </w:r>
      <w:r>
        <w:fldChar w:fldCharType="end"/>
      </w:r>
    </w:p>
    <w:p w14:paraId="17C2B4E0" w14:textId="77777777" w:rsidR="00362D99" w:rsidRDefault="00362D99">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3725582 \h </w:instrText>
      </w:r>
      <w:r>
        <w:fldChar w:fldCharType="separate"/>
      </w:r>
      <w:r>
        <w:t>7</w:t>
      </w:r>
      <w:r>
        <w:fldChar w:fldCharType="end"/>
      </w:r>
    </w:p>
    <w:p w14:paraId="23A1C207" w14:textId="77777777" w:rsidR="00362D99" w:rsidRDefault="00362D99">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33725583 \h </w:instrText>
      </w:r>
      <w:r>
        <w:fldChar w:fldCharType="separate"/>
      </w:r>
      <w:r>
        <w:t>9</w:t>
      </w:r>
      <w:r>
        <w:fldChar w:fldCharType="end"/>
      </w:r>
    </w:p>
    <w:p w14:paraId="0F9D596B" w14:textId="77777777" w:rsidR="00362D99" w:rsidRDefault="00362D99">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33725584 \h </w:instrText>
      </w:r>
      <w:r>
        <w:fldChar w:fldCharType="separate"/>
      </w:r>
      <w:r>
        <w:t>9</w:t>
      </w:r>
      <w:r>
        <w:fldChar w:fldCharType="end"/>
      </w:r>
    </w:p>
    <w:p w14:paraId="227C0D4E" w14:textId="77777777" w:rsidR="00362D99" w:rsidRDefault="00362D99">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33725585 \h </w:instrText>
      </w:r>
      <w:r>
        <w:fldChar w:fldCharType="separate"/>
      </w:r>
      <w:r>
        <w:t>9</w:t>
      </w:r>
      <w:r>
        <w:fldChar w:fldCharType="end"/>
      </w:r>
    </w:p>
    <w:p w14:paraId="0C171BFE" w14:textId="77777777" w:rsidR="00362D99" w:rsidRDefault="00362D99">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33725586 \h </w:instrText>
      </w:r>
      <w:r>
        <w:fldChar w:fldCharType="separate"/>
      </w:r>
      <w:r>
        <w:t>9</w:t>
      </w:r>
      <w:r>
        <w:fldChar w:fldCharType="end"/>
      </w:r>
    </w:p>
    <w:p w14:paraId="6D998AA8" w14:textId="77777777" w:rsidR="00362D99" w:rsidRDefault="00362D99">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33725587 \h </w:instrText>
      </w:r>
      <w:r>
        <w:fldChar w:fldCharType="separate"/>
      </w:r>
      <w:r>
        <w:t>10</w:t>
      </w:r>
      <w:r>
        <w:fldChar w:fldCharType="end"/>
      </w:r>
    </w:p>
    <w:p w14:paraId="36692F64" w14:textId="77777777" w:rsidR="00362D99" w:rsidRDefault="00362D99">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33725588 \h </w:instrText>
      </w:r>
      <w:r>
        <w:fldChar w:fldCharType="separate"/>
      </w:r>
      <w:r>
        <w:t>10</w:t>
      </w:r>
      <w:r>
        <w:fldChar w:fldCharType="end"/>
      </w:r>
    </w:p>
    <w:p w14:paraId="7C4BD994" w14:textId="77777777" w:rsidR="00362D99" w:rsidRDefault="00362D99">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33725589 \h </w:instrText>
      </w:r>
      <w:r>
        <w:fldChar w:fldCharType="separate"/>
      </w:r>
      <w:r>
        <w:t>11</w:t>
      </w:r>
      <w:r>
        <w:fldChar w:fldCharType="end"/>
      </w:r>
    </w:p>
    <w:p w14:paraId="04E70332" w14:textId="77777777" w:rsidR="00362D99" w:rsidRDefault="00362D99">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33725590 \h </w:instrText>
      </w:r>
      <w:r>
        <w:fldChar w:fldCharType="separate"/>
      </w:r>
      <w:r>
        <w:t>11</w:t>
      </w:r>
      <w:r>
        <w:fldChar w:fldCharType="end"/>
      </w:r>
    </w:p>
    <w:p w14:paraId="2D725587" w14:textId="77777777" w:rsidR="00362D99" w:rsidRDefault="00362D99">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Vorteile der Microservices</w:t>
      </w:r>
      <w:r>
        <w:tab/>
      </w:r>
      <w:r>
        <w:fldChar w:fldCharType="begin"/>
      </w:r>
      <w:r>
        <w:instrText xml:space="preserve"> PAGEREF _Toc33725591 \h </w:instrText>
      </w:r>
      <w:r>
        <w:fldChar w:fldCharType="separate"/>
      </w:r>
      <w:r>
        <w:t>12</w:t>
      </w:r>
      <w:r>
        <w:fldChar w:fldCharType="end"/>
      </w:r>
    </w:p>
    <w:p w14:paraId="1647F702" w14:textId="77777777" w:rsidR="00362D99" w:rsidRDefault="00362D99">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Nachteile der Microservices</w:t>
      </w:r>
      <w:r>
        <w:tab/>
      </w:r>
      <w:r>
        <w:fldChar w:fldCharType="begin"/>
      </w:r>
      <w:r>
        <w:instrText xml:space="preserve"> PAGEREF _Toc33725592 \h </w:instrText>
      </w:r>
      <w:r>
        <w:fldChar w:fldCharType="separate"/>
      </w:r>
      <w:r>
        <w:t>13</w:t>
      </w:r>
      <w:r>
        <w:fldChar w:fldCharType="end"/>
      </w:r>
    </w:p>
    <w:p w14:paraId="61DBCED5" w14:textId="77777777" w:rsidR="00362D99" w:rsidRDefault="00362D99">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Zusammenfassung</w:t>
      </w:r>
      <w:r>
        <w:tab/>
      </w:r>
      <w:r>
        <w:fldChar w:fldCharType="begin"/>
      </w:r>
      <w:r>
        <w:instrText xml:space="preserve"> PAGEREF _Toc33725593 \h </w:instrText>
      </w:r>
      <w:r>
        <w:fldChar w:fldCharType="separate"/>
      </w:r>
      <w:r>
        <w:t>13</w:t>
      </w:r>
      <w:r>
        <w:fldChar w:fldCharType="end"/>
      </w:r>
    </w:p>
    <w:p w14:paraId="489AA9AE" w14:textId="77777777" w:rsidR="00362D99" w:rsidRDefault="00362D99">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33725594 \h </w:instrText>
      </w:r>
      <w:r>
        <w:fldChar w:fldCharType="separate"/>
      </w:r>
      <w:r>
        <w:t>15</w:t>
      </w:r>
      <w:r>
        <w:fldChar w:fldCharType="end"/>
      </w:r>
    </w:p>
    <w:p w14:paraId="706C4C0E" w14:textId="77777777" w:rsidR="00362D99" w:rsidRDefault="00362D99">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33725595 \h </w:instrText>
      </w:r>
      <w:r>
        <w:fldChar w:fldCharType="separate"/>
      </w:r>
      <w:r>
        <w:t>15</w:t>
      </w:r>
      <w:r>
        <w:fldChar w:fldCharType="end"/>
      </w:r>
    </w:p>
    <w:p w14:paraId="05AE98BF" w14:textId="77777777" w:rsidR="00362D99" w:rsidRDefault="00362D99">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33725596 \h </w:instrText>
      </w:r>
      <w:r>
        <w:fldChar w:fldCharType="separate"/>
      </w:r>
      <w:r>
        <w:t>15</w:t>
      </w:r>
      <w:r>
        <w:fldChar w:fldCharType="end"/>
      </w:r>
    </w:p>
    <w:p w14:paraId="16267AFB" w14:textId="77777777" w:rsidR="00362D99" w:rsidRDefault="00362D99">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Kommunikation in einem Verteilten System</w:t>
      </w:r>
      <w:r>
        <w:tab/>
      </w:r>
      <w:r>
        <w:fldChar w:fldCharType="begin"/>
      </w:r>
      <w:r>
        <w:instrText xml:space="preserve"> PAGEREF _Toc33725597 \h </w:instrText>
      </w:r>
      <w:r>
        <w:fldChar w:fldCharType="separate"/>
      </w:r>
      <w:r>
        <w:t>16</w:t>
      </w:r>
      <w:r>
        <w:fldChar w:fldCharType="end"/>
      </w:r>
    </w:p>
    <w:p w14:paraId="5D48AD5F" w14:textId="77777777" w:rsidR="00362D99" w:rsidRDefault="00362D99">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potential zu Robustheit</w:t>
      </w:r>
      <w:r>
        <w:tab/>
      </w:r>
      <w:r>
        <w:fldChar w:fldCharType="begin"/>
      </w:r>
      <w:r>
        <w:instrText xml:space="preserve"> PAGEREF _Toc33725598 \h </w:instrText>
      </w:r>
      <w:r>
        <w:fldChar w:fldCharType="separate"/>
      </w:r>
      <w:r>
        <w:t>16</w:t>
      </w:r>
      <w:r>
        <w:fldChar w:fldCharType="end"/>
      </w:r>
    </w:p>
    <w:p w14:paraId="48300C93" w14:textId="77777777" w:rsidR="00362D99" w:rsidRDefault="00362D99">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33725599 \h </w:instrText>
      </w:r>
      <w:r>
        <w:fldChar w:fldCharType="separate"/>
      </w:r>
      <w:r>
        <w:t>16</w:t>
      </w:r>
      <w:r>
        <w:fldChar w:fldCharType="end"/>
      </w:r>
    </w:p>
    <w:p w14:paraId="765F2EED" w14:textId="77777777" w:rsidR="00362D99" w:rsidRDefault="00362D99">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33725600 \h </w:instrText>
      </w:r>
      <w:r>
        <w:fldChar w:fldCharType="separate"/>
      </w:r>
      <w:r>
        <w:t>17</w:t>
      </w:r>
      <w:r>
        <w:fldChar w:fldCharType="end"/>
      </w:r>
    </w:p>
    <w:p w14:paraId="3C983DE6" w14:textId="77777777" w:rsidR="00362D99" w:rsidRDefault="00362D99">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33725601 \h </w:instrText>
      </w:r>
      <w:r>
        <w:fldChar w:fldCharType="separate"/>
      </w:r>
      <w:r>
        <w:t>18</w:t>
      </w:r>
      <w:r>
        <w:fldChar w:fldCharType="end"/>
      </w:r>
    </w:p>
    <w:p w14:paraId="378B6783" w14:textId="77777777" w:rsidR="00362D99" w:rsidRDefault="00362D99">
      <w:pPr>
        <w:pStyle w:val="Verzeichnis2"/>
        <w:rPr>
          <w:rFonts w:asciiTheme="minorHAnsi" w:eastAsiaTheme="minorEastAsia" w:hAnsiTheme="minorHAnsi" w:cstheme="minorBidi"/>
          <w:sz w:val="22"/>
          <w:szCs w:val="22"/>
        </w:rPr>
      </w:pPr>
      <w:r>
        <w:t>3.7</w:t>
      </w:r>
      <w:r>
        <w:rPr>
          <w:rFonts w:asciiTheme="minorHAnsi" w:eastAsiaTheme="minorEastAsia" w:hAnsiTheme="minorHAnsi" w:cstheme="minorBidi"/>
          <w:sz w:val="22"/>
          <w:szCs w:val="22"/>
        </w:rPr>
        <w:tab/>
      </w:r>
      <w:r>
        <w:t>Vereinheitlichte Systeme</w:t>
      </w:r>
      <w:r>
        <w:tab/>
      </w:r>
      <w:r>
        <w:fldChar w:fldCharType="begin"/>
      </w:r>
      <w:r>
        <w:instrText xml:space="preserve"> PAGEREF _Toc33725602 \h </w:instrText>
      </w:r>
      <w:r>
        <w:fldChar w:fldCharType="separate"/>
      </w:r>
      <w:r>
        <w:t>20</w:t>
      </w:r>
      <w:r>
        <w:fldChar w:fldCharType="end"/>
      </w:r>
    </w:p>
    <w:p w14:paraId="7A0EE6F3" w14:textId="77777777" w:rsidR="00362D99" w:rsidRDefault="00362D99">
      <w:pPr>
        <w:pStyle w:val="Verzeichnis3"/>
        <w:rPr>
          <w:rFonts w:asciiTheme="minorHAnsi" w:eastAsiaTheme="minorEastAsia" w:hAnsiTheme="minorHAnsi" w:cstheme="minorBidi"/>
          <w:sz w:val="22"/>
          <w:szCs w:val="22"/>
        </w:rPr>
      </w:pPr>
      <w:r>
        <w:t>3.7.1</w:t>
      </w:r>
      <w:r>
        <w:rPr>
          <w:rFonts w:asciiTheme="minorHAnsi" w:eastAsiaTheme="minorEastAsia" w:hAnsiTheme="minorHAnsi" w:cstheme="minorBidi"/>
          <w:sz w:val="22"/>
          <w:szCs w:val="22"/>
        </w:rPr>
        <w:tab/>
      </w:r>
      <w:r>
        <w:t>Service-Mesh</w:t>
      </w:r>
      <w:r>
        <w:tab/>
      </w:r>
      <w:r>
        <w:fldChar w:fldCharType="begin"/>
      </w:r>
      <w:r>
        <w:instrText xml:space="preserve"> PAGEREF _Toc33725603 \h </w:instrText>
      </w:r>
      <w:r>
        <w:fldChar w:fldCharType="separate"/>
      </w:r>
      <w:r>
        <w:t>20</w:t>
      </w:r>
      <w:r>
        <w:fldChar w:fldCharType="end"/>
      </w:r>
    </w:p>
    <w:p w14:paraId="28BEFABB" w14:textId="77777777" w:rsidR="00362D99" w:rsidRDefault="00362D99">
      <w:pPr>
        <w:pStyle w:val="Verzeichnis3"/>
        <w:rPr>
          <w:rFonts w:asciiTheme="minorHAnsi" w:eastAsiaTheme="minorEastAsia" w:hAnsiTheme="minorHAnsi" w:cstheme="minorBidi"/>
          <w:sz w:val="22"/>
          <w:szCs w:val="22"/>
        </w:rPr>
      </w:pPr>
      <w:r>
        <w:t>3.7.2</w:t>
      </w:r>
      <w:r>
        <w:rPr>
          <w:rFonts w:asciiTheme="minorHAnsi" w:eastAsiaTheme="minorEastAsia" w:hAnsiTheme="minorHAnsi" w:cstheme="minorBidi"/>
          <w:sz w:val="22"/>
          <w:szCs w:val="22"/>
        </w:rPr>
        <w:tab/>
      </w:r>
      <w:r>
        <w:t>Spring</w:t>
      </w:r>
      <w:r>
        <w:tab/>
      </w:r>
      <w:r>
        <w:fldChar w:fldCharType="begin"/>
      </w:r>
      <w:r>
        <w:instrText xml:space="preserve"> PAGEREF _Toc33725604 \h </w:instrText>
      </w:r>
      <w:r>
        <w:fldChar w:fldCharType="separate"/>
      </w:r>
      <w:r>
        <w:t>22</w:t>
      </w:r>
      <w:r>
        <w:fldChar w:fldCharType="end"/>
      </w:r>
    </w:p>
    <w:p w14:paraId="41A5948D" w14:textId="77777777" w:rsidR="00362D99" w:rsidRDefault="00362D99">
      <w:pPr>
        <w:pStyle w:val="Verzeichnis3"/>
        <w:rPr>
          <w:rFonts w:asciiTheme="minorHAnsi" w:eastAsiaTheme="minorEastAsia" w:hAnsiTheme="minorHAnsi" w:cstheme="minorBidi"/>
          <w:sz w:val="22"/>
          <w:szCs w:val="22"/>
        </w:rPr>
      </w:pPr>
      <w:r>
        <w:t>3.7.3</w:t>
      </w:r>
      <w:r>
        <w:rPr>
          <w:rFonts w:asciiTheme="minorHAnsi" w:eastAsiaTheme="minorEastAsia" w:hAnsiTheme="minorHAnsi" w:cstheme="minorBidi"/>
          <w:sz w:val="22"/>
          <w:szCs w:val="22"/>
        </w:rPr>
        <w:tab/>
      </w:r>
      <w:r>
        <w:t>Vergleich Istio gegenüber Spring Cloud</w:t>
      </w:r>
      <w:r>
        <w:tab/>
      </w:r>
      <w:r>
        <w:fldChar w:fldCharType="begin"/>
      </w:r>
      <w:r>
        <w:instrText xml:space="preserve"> PAGEREF _Toc33725605 \h </w:instrText>
      </w:r>
      <w:r>
        <w:fldChar w:fldCharType="separate"/>
      </w:r>
      <w:r>
        <w:t>24</w:t>
      </w:r>
      <w:r>
        <w:fldChar w:fldCharType="end"/>
      </w:r>
    </w:p>
    <w:p w14:paraId="0840BD0B" w14:textId="77777777" w:rsidR="00362D99" w:rsidRDefault="00362D99">
      <w:pPr>
        <w:pStyle w:val="Verzeichnis2"/>
        <w:rPr>
          <w:rFonts w:asciiTheme="minorHAnsi" w:eastAsiaTheme="minorEastAsia" w:hAnsiTheme="minorHAnsi" w:cstheme="minorBidi"/>
          <w:sz w:val="22"/>
          <w:szCs w:val="22"/>
        </w:rPr>
      </w:pPr>
      <w:r>
        <w:t>3.8</w:t>
      </w:r>
      <w:r>
        <w:rPr>
          <w:rFonts w:asciiTheme="minorHAnsi" w:eastAsiaTheme="minorEastAsia" w:hAnsiTheme="minorHAnsi" w:cstheme="minorBidi"/>
          <w:sz w:val="22"/>
          <w:szCs w:val="22"/>
        </w:rPr>
        <w:tab/>
      </w:r>
      <w:r>
        <w:t>Zusammenfassung</w:t>
      </w:r>
      <w:r>
        <w:tab/>
      </w:r>
      <w:r>
        <w:fldChar w:fldCharType="begin"/>
      </w:r>
      <w:r>
        <w:instrText xml:space="preserve"> PAGEREF _Toc33725606 \h </w:instrText>
      </w:r>
      <w:r>
        <w:fldChar w:fldCharType="separate"/>
      </w:r>
      <w:r>
        <w:t>25</w:t>
      </w:r>
      <w:r>
        <w:fldChar w:fldCharType="end"/>
      </w:r>
    </w:p>
    <w:p w14:paraId="36A0FDFA" w14:textId="77777777" w:rsidR="00362D99" w:rsidRDefault="00362D99">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33725607 \h </w:instrText>
      </w:r>
      <w:r>
        <w:fldChar w:fldCharType="separate"/>
      </w:r>
      <w:r>
        <w:t>26</w:t>
      </w:r>
      <w:r>
        <w:fldChar w:fldCharType="end"/>
      </w:r>
    </w:p>
    <w:p w14:paraId="593C3563" w14:textId="77777777" w:rsidR="00362D99" w:rsidRDefault="00362D99">
      <w:pPr>
        <w:pStyle w:val="Verzeichnis2"/>
        <w:rPr>
          <w:rFonts w:asciiTheme="minorHAnsi" w:eastAsiaTheme="minorEastAsia" w:hAnsiTheme="minorHAnsi" w:cstheme="minorBidi"/>
          <w:sz w:val="22"/>
          <w:szCs w:val="22"/>
        </w:rPr>
      </w:pPr>
      <w:r>
        <w:lastRenderedPageBreak/>
        <w:t>4.1</w:t>
      </w:r>
      <w:r>
        <w:rPr>
          <w:rFonts w:asciiTheme="minorHAnsi" w:eastAsiaTheme="minorEastAsia" w:hAnsiTheme="minorHAnsi" w:cstheme="minorBidi"/>
          <w:sz w:val="22"/>
          <w:szCs w:val="22"/>
        </w:rPr>
        <w:tab/>
      </w:r>
      <w:r>
        <w:t>Kommunikations-Leitung</w:t>
      </w:r>
      <w:r>
        <w:tab/>
      </w:r>
      <w:r>
        <w:fldChar w:fldCharType="begin"/>
      </w:r>
      <w:r>
        <w:instrText xml:space="preserve"> PAGEREF _Toc33725608 \h </w:instrText>
      </w:r>
      <w:r>
        <w:fldChar w:fldCharType="separate"/>
      </w:r>
      <w:r>
        <w:t>26</w:t>
      </w:r>
      <w:r>
        <w:fldChar w:fldCharType="end"/>
      </w:r>
    </w:p>
    <w:p w14:paraId="75D9016F" w14:textId="77777777" w:rsidR="00362D99" w:rsidRDefault="00362D99">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Einleitung</w:t>
      </w:r>
      <w:r>
        <w:tab/>
      </w:r>
      <w:r>
        <w:fldChar w:fldCharType="begin"/>
      </w:r>
      <w:r>
        <w:instrText xml:space="preserve"> PAGEREF _Toc33725609 \h </w:instrText>
      </w:r>
      <w:r>
        <w:fldChar w:fldCharType="separate"/>
      </w:r>
      <w:r>
        <w:t>26</w:t>
      </w:r>
      <w:r>
        <w:fldChar w:fldCharType="end"/>
      </w:r>
    </w:p>
    <w:p w14:paraId="211903CD" w14:textId="77777777" w:rsidR="00362D99" w:rsidRDefault="00362D99">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Gateway</w:t>
      </w:r>
      <w:r>
        <w:tab/>
      </w:r>
      <w:r>
        <w:fldChar w:fldCharType="begin"/>
      </w:r>
      <w:r>
        <w:instrText xml:space="preserve"> PAGEREF _Toc33725610 \h </w:instrText>
      </w:r>
      <w:r>
        <w:fldChar w:fldCharType="separate"/>
      </w:r>
      <w:r>
        <w:t>26</w:t>
      </w:r>
      <w:r>
        <w:fldChar w:fldCharType="end"/>
      </w:r>
    </w:p>
    <w:p w14:paraId="57B38858" w14:textId="77777777" w:rsidR="00362D99" w:rsidRDefault="00362D99">
      <w:pPr>
        <w:pStyle w:val="Verzeichnis3"/>
        <w:rPr>
          <w:rFonts w:asciiTheme="minorHAnsi" w:eastAsiaTheme="minorEastAsia" w:hAnsiTheme="minorHAnsi" w:cstheme="minorBidi"/>
          <w:sz w:val="22"/>
          <w:szCs w:val="22"/>
        </w:rPr>
      </w:pPr>
      <w:r>
        <w:t>4.1.3</w:t>
      </w:r>
      <w:r>
        <w:rPr>
          <w:rFonts w:asciiTheme="minorHAnsi" w:eastAsiaTheme="minorEastAsia" w:hAnsiTheme="minorHAnsi" w:cstheme="minorBidi"/>
          <w:sz w:val="22"/>
          <w:szCs w:val="22"/>
        </w:rPr>
        <w:tab/>
      </w:r>
      <w:r>
        <w:t>API Microgateway</w:t>
      </w:r>
      <w:r>
        <w:tab/>
      </w:r>
      <w:r>
        <w:fldChar w:fldCharType="begin"/>
      </w:r>
      <w:r>
        <w:instrText xml:space="preserve"> PAGEREF _Toc33725611 \h </w:instrText>
      </w:r>
      <w:r>
        <w:fldChar w:fldCharType="separate"/>
      </w:r>
      <w:r>
        <w:t>28</w:t>
      </w:r>
      <w:r>
        <w:fldChar w:fldCharType="end"/>
      </w:r>
    </w:p>
    <w:p w14:paraId="1D826CA4" w14:textId="77777777" w:rsidR="00362D99" w:rsidRDefault="00362D99">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Kommunikations - Überwachung und - Verfolgung</w:t>
      </w:r>
      <w:r>
        <w:tab/>
      </w:r>
      <w:r>
        <w:fldChar w:fldCharType="begin"/>
      </w:r>
      <w:r>
        <w:instrText xml:space="preserve"> PAGEREF _Toc33725612 \h </w:instrText>
      </w:r>
      <w:r>
        <w:fldChar w:fldCharType="separate"/>
      </w:r>
      <w:r>
        <w:t>29</w:t>
      </w:r>
      <w:r>
        <w:fldChar w:fldCharType="end"/>
      </w:r>
    </w:p>
    <w:p w14:paraId="2F8E8CCC" w14:textId="77777777" w:rsidR="00362D99" w:rsidRDefault="00362D99">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33725613 \h </w:instrText>
      </w:r>
      <w:r>
        <w:fldChar w:fldCharType="separate"/>
      </w:r>
      <w:r>
        <w:t>29</w:t>
      </w:r>
      <w:r>
        <w:fldChar w:fldCharType="end"/>
      </w:r>
    </w:p>
    <w:p w14:paraId="0ABC30F3" w14:textId="77777777" w:rsidR="00362D99" w:rsidRDefault="00362D99">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API Management</w:t>
      </w:r>
      <w:r>
        <w:tab/>
      </w:r>
      <w:r>
        <w:fldChar w:fldCharType="begin"/>
      </w:r>
      <w:r>
        <w:instrText xml:space="preserve"> PAGEREF _Toc33725614 \h </w:instrText>
      </w:r>
      <w:r>
        <w:fldChar w:fldCharType="separate"/>
      </w:r>
      <w:r>
        <w:t>29</w:t>
      </w:r>
      <w:r>
        <w:fldChar w:fldCharType="end"/>
      </w:r>
    </w:p>
    <w:p w14:paraId="70AE8EA6" w14:textId="77777777" w:rsidR="00362D99" w:rsidRDefault="00362D99">
      <w:pPr>
        <w:pStyle w:val="Verzeichnis3"/>
        <w:rPr>
          <w:rFonts w:asciiTheme="minorHAnsi" w:eastAsiaTheme="minorEastAsia" w:hAnsiTheme="minorHAnsi" w:cstheme="minorBidi"/>
          <w:sz w:val="22"/>
          <w:szCs w:val="22"/>
        </w:rPr>
      </w:pPr>
      <w:r>
        <w:t>4.2.3</w:t>
      </w:r>
      <w:r>
        <w:rPr>
          <w:rFonts w:asciiTheme="minorHAnsi" w:eastAsiaTheme="minorEastAsia" w:hAnsiTheme="minorHAnsi" w:cstheme="minorBidi"/>
          <w:sz w:val="22"/>
          <w:szCs w:val="22"/>
        </w:rPr>
        <w:tab/>
      </w:r>
      <w:r>
        <w:t>Distributed tracing</w:t>
      </w:r>
      <w:r>
        <w:tab/>
      </w:r>
      <w:r>
        <w:fldChar w:fldCharType="begin"/>
      </w:r>
      <w:r>
        <w:instrText xml:space="preserve"> PAGEREF _Toc33725615 \h </w:instrText>
      </w:r>
      <w:r>
        <w:fldChar w:fldCharType="separate"/>
      </w:r>
      <w:r>
        <w:t>31</w:t>
      </w:r>
      <w:r>
        <w:fldChar w:fldCharType="end"/>
      </w:r>
    </w:p>
    <w:p w14:paraId="73A3753B" w14:textId="77777777" w:rsidR="00362D99" w:rsidRDefault="00362D99">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Gewährleistung von Services</w:t>
      </w:r>
      <w:r>
        <w:tab/>
      </w:r>
      <w:r>
        <w:fldChar w:fldCharType="begin"/>
      </w:r>
      <w:r>
        <w:instrText xml:space="preserve"> PAGEREF _Toc33725616 \h </w:instrText>
      </w:r>
      <w:r>
        <w:fldChar w:fldCharType="separate"/>
      </w:r>
      <w:r>
        <w:t>33</w:t>
      </w:r>
      <w:r>
        <w:fldChar w:fldCharType="end"/>
      </w:r>
    </w:p>
    <w:p w14:paraId="60D54D3F"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1</w:t>
      </w:r>
      <w:r w:rsidRPr="00362D99">
        <w:rPr>
          <w:rFonts w:asciiTheme="minorHAnsi" w:eastAsiaTheme="minorEastAsia" w:hAnsiTheme="minorHAnsi" w:cstheme="minorBidi"/>
          <w:sz w:val="22"/>
          <w:szCs w:val="22"/>
          <w:lang w:val="en-US"/>
        </w:rPr>
        <w:tab/>
      </w:r>
      <w:r w:rsidRPr="00362D99">
        <w:rPr>
          <w:lang w:val="en-US"/>
        </w:rPr>
        <w:t>Einleitung</w:t>
      </w:r>
      <w:r w:rsidRPr="00362D99">
        <w:rPr>
          <w:lang w:val="en-US"/>
        </w:rPr>
        <w:tab/>
      </w:r>
      <w:r>
        <w:fldChar w:fldCharType="begin"/>
      </w:r>
      <w:r w:rsidRPr="00362D99">
        <w:rPr>
          <w:lang w:val="en-US"/>
        </w:rPr>
        <w:instrText xml:space="preserve"> PAGEREF _Toc33725617 \h </w:instrText>
      </w:r>
      <w:r>
        <w:fldChar w:fldCharType="separate"/>
      </w:r>
      <w:r w:rsidRPr="00362D99">
        <w:rPr>
          <w:lang w:val="en-US"/>
        </w:rPr>
        <w:t>33</w:t>
      </w:r>
      <w:r>
        <w:fldChar w:fldCharType="end"/>
      </w:r>
    </w:p>
    <w:p w14:paraId="72014A9E"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2</w:t>
      </w:r>
      <w:r w:rsidRPr="00362D99">
        <w:rPr>
          <w:rFonts w:asciiTheme="minorHAnsi" w:eastAsiaTheme="minorEastAsia" w:hAnsiTheme="minorHAnsi" w:cstheme="minorBidi"/>
          <w:sz w:val="22"/>
          <w:szCs w:val="22"/>
          <w:lang w:val="en-US"/>
        </w:rPr>
        <w:tab/>
      </w:r>
      <w:r w:rsidRPr="00362D99">
        <w:rPr>
          <w:lang w:val="en-US"/>
        </w:rPr>
        <w:t>Resilient4j VS Failsafe</w:t>
      </w:r>
      <w:r w:rsidRPr="00362D99">
        <w:rPr>
          <w:lang w:val="en-US"/>
        </w:rPr>
        <w:tab/>
      </w:r>
      <w:r>
        <w:fldChar w:fldCharType="begin"/>
      </w:r>
      <w:r w:rsidRPr="00362D99">
        <w:rPr>
          <w:lang w:val="en-US"/>
        </w:rPr>
        <w:instrText xml:space="preserve"> PAGEREF _Toc33725618 \h </w:instrText>
      </w:r>
      <w:r>
        <w:fldChar w:fldCharType="separate"/>
      </w:r>
      <w:r w:rsidRPr="00362D99">
        <w:rPr>
          <w:lang w:val="en-US"/>
        </w:rPr>
        <w:t>33</w:t>
      </w:r>
      <w:r>
        <w:fldChar w:fldCharType="end"/>
      </w:r>
    </w:p>
    <w:p w14:paraId="36987C58"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3</w:t>
      </w:r>
      <w:r w:rsidRPr="00362D99">
        <w:rPr>
          <w:rFonts w:asciiTheme="minorHAnsi" w:eastAsiaTheme="minorEastAsia" w:hAnsiTheme="minorHAnsi" w:cstheme="minorBidi"/>
          <w:sz w:val="22"/>
          <w:szCs w:val="22"/>
          <w:lang w:val="en-US"/>
        </w:rPr>
        <w:tab/>
      </w:r>
      <w:r w:rsidRPr="00362D99">
        <w:rPr>
          <w:lang w:val="en-US"/>
        </w:rPr>
        <w:t>Bulkhead</w:t>
      </w:r>
      <w:r w:rsidRPr="00362D99">
        <w:rPr>
          <w:lang w:val="en-US"/>
        </w:rPr>
        <w:tab/>
      </w:r>
      <w:r>
        <w:fldChar w:fldCharType="begin"/>
      </w:r>
      <w:r w:rsidRPr="00362D99">
        <w:rPr>
          <w:lang w:val="en-US"/>
        </w:rPr>
        <w:instrText xml:space="preserve"> PAGEREF _Toc33725619 \h </w:instrText>
      </w:r>
      <w:r>
        <w:fldChar w:fldCharType="separate"/>
      </w:r>
      <w:r w:rsidRPr="00362D99">
        <w:rPr>
          <w:lang w:val="en-US"/>
        </w:rPr>
        <w:t>34</w:t>
      </w:r>
      <w:r>
        <w:fldChar w:fldCharType="end"/>
      </w:r>
    </w:p>
    <w:p w14:paraId="12E71A02"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4</w:t>
      </w:r>
      <w:r w:rsidRPr="00362D99">
        <w:rPr>
          <w:rFonts w:asciiTheme="minorHAnsi" w:eastAsiaTheme="minorEastAsia" w:hAnsiTheme="minorHAnsi" w:cstheme="minorBidi"/>
          <w:sz w:val="22"/>
          <w:szCs w:val="22"/>
          <w:lang w:val="en-US"/>
        </w:rPr>
        <w:tab/>
      </w:r>
      <w:r w:rsidRPr="00362D99">
        <w:rPr>
          <w:lang w:val="en-US"/>
        </w:rPr>
        <w:t>Circuit Breaker</w:t>
      </w:r>
      <w:r w:rsidRPr="00362D99">
        <w:rPr>
          <w:lang w:val="en-US"/>
        </w:rPr>
        <w:tab/>
      </w:r>
      <w:r>
        <w:fldChar w:fldCharType="begin"/>
      </w:r>
      <w:r w:rsidRPr="00362D99">
        <w:rPr>
          <w:lang w:val="en-US"/>
        </w:rPr>
        <w:instrText xml:space="preserve"> PAGEREF _Toc33725620 \h </w:instrText>
      </w:r>
      <w:r>
        <w:fldChar w:fldCharType="separate"/>
      </w:r>
      <w:r w:rsidRPr="00362D99">
        <w:rPr>
          <w:lang w:val="en-US"/>
        </w:rPr>
        <w:t>38</w:t>
      </w:r>
      <w:r>
        <w:fldChar w:fldCharType="end"/>
      </w:r>
    </w:p>
    <w:p w14:paraId="46DD70A1" w14:textId="77777777" w:rsidR="00362D99" w:rsidRPr="001629B0" w:rsidRDefault="00362D99">
      <w:pPr>
        <w:pStyle w:val="Verzeichnis3"/>
        <w:rPr>
          <w:rFonts w:asciiTheme="minorHAnsi" w:eastAsiaTheme="minorEastAsia" w:hAnsiTheme="minorHAnsi" w:cstheme="minorBidi"/>
          <w:sz w:val="22"/>
          <w:szCs w:val="22"/>
          <w:lang w:val="en-US"/>
        </w:rPr>
      </w:pPr>
      <w:r w:rsidRPr="001629B0">
        <w:rPr>
          <w:lang w:val="en-US"/>
        </w:rPr>
        <w:t>4.3.5</w:t>
      </w:r>
      <w:r w:rsidRPr="001629B0">
        <w:rPr>
          <w:rFonts w:asciiTheme="minorHAnsi" w:eastAsiaTheme="minorEastAsia" w:hAnsiTheme="minorHAnsi" w:cstheme="minorBidi"/>
          <w:sz w:val="22"/>
          <w:szCs w:val="22"/>
          <w:lang w:val="en-US"/>
        </w:rPr>
        <w:tab/>
      </w:r>
      <w:r w:rsidRPr="001629B0">
        <w:rPr>
          <w:lang w:val="en-US"/>
        </w:rPr>
        <w:t>Retry</w:t>
      </w:r>
      <w:r w:rsidRPr="001629B0">
        <w:rPr>
          <w:lang w:val="en-US"/>
        </w:rPr>
        <w:tab/>
      </w:r>
      <w:r>
        <w:fldChar w:fldCharType="begin"/>
      </w:r>
      <w:r w:rsidRPr="001629B0">
        <w:rPr>
          <w:lang w:val="en-US"/>
        </w:rPr>
        <w:instrText xml:space="preserve"> PAGEREF _Toc33725621 \h </w:instrText>
      </w:r>
      <w:r>
        <w:fldChar w:fldCharType="separate"/>
      </w:r>
      <w:r w:rsidRPr="001629B0">
        <w:rPr>
          <w:lang w:val="en-US"/>
        </w:rPr>
        <w:t>42</w:t>
      </w:r>
      <w:r>
        <w:fldChar w:fldCharType="end"/>
      </w:r>
    </w:p>
    <w:p w14:paraId="3836A947"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6</w:t>
      </w:r>
      <w:r w:rsidRPr="00362D99">
        <w:rPr>
          <w:rFonts w:asciiTheme="minorHAnsi" w:eastAsiaTheme="minorEastAsia" w:hAnsiTheme="minorHAnsi" w:cstheme="minorBidi"/>
          <w:sz w:val="22"/>
          <w:szCs w:val="22"/>
          <w:lang w:val="en-US"/>
        </w:rPr>
        <w:tab/>
      </w:r>
      <w:r w:rsidRPr="00362D99">
        <w:rPr>
          <w:lang w:val="en-US"/>
        </w:rPr>
        <w:t>Rate Limiting</w:t>
      </w:r>
      <w:r w:rsidRPr="00362D99">
        <w:rPr>
          <w:lang w:val="en-US"/>
        </w:rPr>
        <w:tab/>
      </w:r>
      <w:r>
        <w:fldChar w:fldCharType="begin"/>
      </w:r>
      <w:r w:rsidRPr="00362D99">
        <w:rPr>
          <w:lang w:val="en-US"/>
        </w:rPr>
        <w:instrText xml:space="preserve"> PAGEREF _Toc33725622 \h </w:instrText>
      </w:r>
      <w:r>
        <w:fldChar w:fldCharType="separate"/>
      </w:r>
      <w:r w:rsidRPr="00362D99">
        <w:rPr>
          <w:lang w:val="en-US"/>
        </w:rPr>
        <w:t>44</w:t>
      </w:r>
      <w:r>
        <w:fldChar w:fldCharType="end"/>
      </w:r>
    </w:p>
    <w:p w14:paraId="2408EC00"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7</w:t>
      </w:r>
      <w:r w:rsidRPr="00362D99">
        <w:rPr>
          <w:rFonts w:asciiTheme="minorHAnsi" w:eastAsiaTheme="minorEastAsia" w:hAnsiTheme="minorHAnsi" w:cstheme="minorBidi"/>
          <w:sz w:val="22"/>
          <w:szCs w:val="22"/>
          <w:lang w:val="en-US"/>
        </w:rPr>
        <w:tab/>
      </w:r>
      <w:r w:rsidRPr="00362D99">
        <w:rPr>
          <w:lang w:val="en-US"/>
        </w:rPr>
        <w:t>Fallback</w:t>
      </w:r>
      <w:r w:rsidRPr="00362D99">
        <w:rPr>
          <w:lang w:val="en-US"/>
        </w:rPr>
        <w:tab/>
      </w:r>
      <w:r>
        <w:fldChar w:fldCharType="begin"/>
      </w:r>
      <w:r w:rsidRPr="00362D99">
        <w:rPr>
          <w:lang w:val="en-US"/>
        </w:rPr>
        <w:instrText xml:space="preserve"> PAGEREF _Toc33725623 \h </w:instrText>
      </w:r>
      <w:r>
        <w:fldChar w:fldCharType="separate"/>
      </w:r>
      <w:r w:rsidRPr="00362D99">
        <w:rPr>
          <w:lang w:val="en-US"/>
        </w:rPr>
        <w:t>46</w:t>
      </w:r>
      <w:r>
        <w:fldChar w:fldCharType="end"/>
      </w:r>
    </w:p>
    <w:p w14:paraId="0552825D" w14:textId="77777777" w:rsidR="00362D99" w:rsidRPr="00362D99" w:rsidRDefault="00362D99">
      <w:pPr>
        <w:pStyle w:val="Verzeichnis3"/>
        <w:rPr>
          <w:rFonts w:asciiTheme="minorHAnsi" w:eastAsiaTheme="minorEastAsia" w:hAnsiTheme="minorHAnsi" w:cstheme="minorBidi"/>
          <w:sz w:val="22"/>
          <w:szCs w:val="22"/>
          <w:lang w:val="en-US"/>
        </w:rPr>
      </w:pPr>
      <w:r w:rsidRPr="00362D99">
        <w:rPr>
          <w:lang w:val="en-US"/>
        </w:rPr>
        <w:t>4.3.8</w:t>
      </w:r>
      <w:r w:rsidRPr="00362D99">
        <w:rPr>
          <w:rFonts w:asciiTheme="minorHAnsi" w:eastAsiaTheme="minorEastAsia" w:hAnsiTheme="minorHAnsi" w:cstheme="minorBidi"/>
          <w:sz w:val="22"/>
          <w:szCs w:val="22"/>
          <w:lang w:val="en-US"/>
        </w:rPr>
        <w:tab/>
      </w:r>
      <w:r w:rsidRPr="00362D99">
        <w:rPr>
          <w:lang w:val="en-US"/>
        </w:rPr>
        <w:t>Zusammenfassung</w:t>
      </w:r>
      <w:r w:rsidRPr="00362D99">
        <w:rPr>
          <w:lang w:val="en-US"/>
        </w:rPr>
        <w:tab/>
      </w:r>
      <w:r>
        <w:fldChar w:fldCharType="begin"/>
      </w:r>
      <w:r w:rsidRPr="00362D99">
        <w:rPr>
          <w:lang w:val="en-US"/>
        </w:rPr>
        <w:instrText xml:space="preserve"> PAGEREF _Toc33725624 \h </w:instrText>
      </w:r>
      <w:r>
        <w:fldChar w:fldCharType="separate"/>
      </w:r>
      <w:r w:rsidRPr="00362D99">
        <w:rPr>
          <w:lang w:val="en-US"/>
        </w:rPr>
        <w:t>48</w:t>
      </w:r>
      <w:r>
        <w:fldChar w:fldCharType="end"/>
      </w:r>
    </w:p>
    <w:p w14:paraId="495FCC67" w14:textId="77777777" w:rsidR="00362D99" w:rsidRPr="00362D99" w:rsidRDefault="00362D99">
      <w:pPr>
        <w:pStyle w:val="Verzeichnis2"/>
        <w:rPr>
          <w:rFonts w:asciiTheme="minorHAnsi" w:eastAsiaTheme="minorEastAsia" w:hAnsiTheme="minorHAnsi" w:cstheme="minorBidi"/>
          <w:sz w:val="22"/>
          <w:szCs w:val="22"/>
          <w:lang w:val="en-US"/>
        </w:rPr>
      </w:pPr>
      <w:r w:rsidRPr="00362D99">
        <w:rPr>
          <w:lang w:val="en-US"/>
        </w:rPr>
        <w:t>4.4</w:t>
      </w:r>
      <w:r w:rsidRPr="00362D99">
        <w:rPr>
          <w:rFonts w:asciiTheme="minorHAnsi" w:eastAsiaTheme="minorEastAsia" w:hAnsiTheme="minorHAnsi" w:cstheme="minorBidi"/>
          <w:sz w:val="22"/>
          <w:szCs w:val="22"/>
          <w:lang w:val="en-US"/>
        </w:rPr>
        <w:tab/>
      </w:r>
      <w:r w:rsidRPr="00362D99">
        <w:rPr>
          <w:lang w:val="en-US"/>
        </w:rPr>
        <w:t>Service discovery</w:t>
      </w:r>
      <w:r w:rsidRPr="00362D99">
        <w:rPr>
          <w:lang w:val="en-US"/>
        </w:rPr>
        <w:tab/>
      </w:r>
      <w:r>
        <w:fldChar w:fldCharType="begin"/>
      </w:r>
      <w:r w:rsidRPr="00362D99">
        <w:rPr>
          <w:lang w:val="en-US"/>
        </w:rPr>
        <w:instrText xml:space="preserve"> PAGEREF _Toc33725625 \h </w:instrText>
      </w:r>
      <w:r>
        <w:fldChar w:fldCharType="separate"/>
      </w:r>
      <w:r w:rsidRPr="00362D99">
        <w:rPr>
          <w:lang w:val="en-US"/>
        </w:rPr>
        <w:t>48</w:t>
      </w:r>
      <w:r>
        <w:fldChar w:fldCharType="end"/>
      </w:r>
    </w:p>
    <w:p w14:paraId="7B31621B" w14:textId="77777777" w:rsidR="00362D99" w:rsidRPr="001629B0" w:rsidRDefault="00362D99">
      <w:pPr>
        <w:pStyle w:val="Verzeichnis3"/>
        <w:rPr>
          <w:rFonts w:asciiTheme="minorHAnsi" w:eastAsiaTheme="minorEastAsia" w:hAnsiTheme="minorHAnsi" w:cstheme="minorBidi"/>
          <w:sz w:val="22"/>
          <w:szCs w:val="22"/>
          <w:lang w:val="en-US"/>
        </w:rPr>
      </w:pPr>
      <w:r w:rsidRPr="001629B0">
        <w:rPr>
          <w:lang w:val="en-US"/>
        </w:rPr>
        <w:t>4.4.1</w:t>
      </w:r>
      <w:r w:rsidRPr="001629B0">
        <w:rPr>
          <w:rFonts w:asciiTheme="minorHAnsi" w:eastAsiaTheme="minorEastAsia" w:hAnsiTheme="minorHAnsi" w:cstheme="minorBidi"/>
          <w:sz w:val="22"/>
          <w:szCs w:val="22"/>
          <w:lang w:val="en-US"/>
        </w:rPr>
        <w:tab/>
      </w:r>
      <w:r w:rsidRPr="001629B0">
        <w:rPr>
          <w:lang w:val="en-US"/>
        </w:rPr>
        <w:t>Einleitung</w:t>
      </w:r>
      <w:r w:rsidRPr="001629B0">
        <w:rPr>
          <w:lang w:val="en-US"/>
        </w:rPr>
        <w:tab/>
      </w:r>
      <w:r>
        <w:fldChar w:fldCharType="begin"/>
      </w:r>
      <w:r w:rsidRPr="001629B0">
        <w:rPr>
          <w:lang w:val="en-US"/>
        </w:rPr>
        <w:instrText xml:space="preserve"> PAGEREF _Toc33725626 \h </w:instrText>
      </w:r>
      <w:r>
        <w:fldChar w:fldCharType="separate"/>
      </w:r>
      <w:r w:rsidRPr="001629B0">
        <w:rPr>
          <w:lang w:val="en-US"/>
        </w:rPr>
        <w:t>48</w:t>
      </w:r>
      <w:r>
        <w:fldChar w:fldCharType="end"/>
      </w:r>
    </w:p>
    <w:p w14:paraId="308DAC15" w14:textId="77777777" w:rsidR="00362D99" w:rsidRPr="001629B0" w:rsidRDefault="00362D99">
      <w:pPr>
        <w:pStyle w:val="Verzeichnis3"/>
        <w:rPr>
          <w:rFonts w:asciiTheme="minorHAnsi" w:eastAsiaTheme="minorEastAsia" w:hAnsiTheme="minorHAnsi" w:cstheme="minorBidi"/>
          <w:sz w:val="22"/>
          <w:szCs w:val="22"/>
          <w:lang w:val="en-US"/>
        </w:rPr>
      </w:pPr>
      <w:r w:rsidRPr="001629B0">
        <w:rPr>
          <w:lang w:val="en-US"/>
        </w:rPr>
        <w:t>4.4.2</w:t>
      </w:r>
      <w:r w:rsidRPr="001629B0">
        <w:rPr>
          <w:rFonts w:asciiTheme="minorHAnsi" w:eastAsiaTheme="minorEastAsia" w:hAnsiTheme="minorHAnsi" w:cstheme="minorBidi"/>
          <w:sz w:val="22"/>
          <w:szCs w:val="22"/>
          <w:lang w:val="en-US"/>
        </w:rPr>
        <w:tab/>
      </w:r>
      <w:r w:rsidRPr="001629B0">
        <w:rPr>
          <w:lang w:val="en-US"/>
        </w:rPr>
        <w:t>Was ist Service discovery</w:t>
      </w:r>
      <w:r w:rsidRPr="001629B0">
        <w:rPr>
          <w:lang w:val="en-US"/>
        </w:rPr>
        <w:tab/>
      </w:r>
      <w:r>
        <w:fldChar w:fldCharType="begin"/>
      </w:r>
      <w:r w:rsidRPr="001629B0">
        <w:rPr>
          <w:lang w:val="en-US"/>
        </w:rPr>
        <w:instrText xml:space="preserve"> PAGEREF _Toc33725627 \h </w:instrText>
      </w:r>
      <w:r>
        <w:fldChar w:fldCharType="separate"/>
      </w:r>
      <w:r w:rsidRPr="001629B0">
        <w:rPr>
          <w:lang w:val="en-US"/>
        </w:rPr>
        <w:t>49</w:t>
      </w:r>
      <w:r>
        <w:fldChar w:fldCharType="end"/>
      </w:r>
    </w:p>
    <w:p w14:paraId="460F6849" w14:textId="77777777" w:rsidR="00362D99" w:rsidRDefault="00362D99">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33725628 \h </w:instrText>
      </w:r>
      <w:r>
        <w:fldChar w:fldCharType="separate"/>
      </w:r>
      <w:r>
        <w:t>49</w:t>
      </w:r>
      <w:r>
        <w:fldChar w:fldCharType="end"/>
      </w:r>
    </w:p>
    <w:p w14:paraId="58209D5F" w14:textId="77777777" w:rsidR="00362D99" w:rsidRDefault="00362D99">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33725629 \h </w:instrText>
      </w:r>
      <w:r>
        <w:fldChar w:fldCharType="separate"/>
      </w:r>
      <w:r>
        <w:t>50</w:t>
      </w:r>
      <w:r>
        <w:fldChar w:fldCharType="end"/>
      </w:r>
    </w:p>
    <w:p w14:paraId="76423214" w14:textId="77777777" w:rsidR="00362D99" w:rsidRDefault="00362D99">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methode</w:t>
      </w:r>
      <w:r>
        <w:tab/>
      </w:r>
      <w:r>
        <w:fldChar w:fldCharType="begin"/>
      </w:r>
      <w:r>
        <w:instrText xml:space="preserve"> PAGEREF _Toc33725630 \h </w:instrText>
      </w:r>
      <w:r>
        <w:fldChar w:fldCharType="separate"/>
      </w:r>
      <w:r>
        <w:t>51</w:t>
      </w:r>
      <w:r>
        <w:fldChar w:fldCharType="end"/>
      </w:r>
    </w:p>
    <w:p w14:paraId="64883109" w14:textId="77777777" w:rsidR="00362D99" w:rsidRDefault="00362D99">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methode</w:t>
      </w:r>
      <w:r>
        <w:tab/>
      </w:r>
      <w:r>
        <w:fldChar w:fldCharType="begin"/>
      </w:r>
      <w:r>
        <w:instrText xml:space="preserve"> PAGEREF _Toc33725631 \h </w:instrText>
      </w:r>
      <w:r>
        <w:fldChar w:fldCharType="separate"/>
      </w:r>
      <w:r>
        <w:t>51</w:t>
      </w:r>
      <w:r>
        <w:fldChar w:fldCharType="end"/>
      </w:r>
    </w:p>
    <w:p w14:paraId="57CE0534" w14:textId="77777777" w:rsidR="00362D99" w:rsidRDefault="00362D99">
      <w:pPr>
        <w:pStyle w:val="Verzeichnis3"/>
        <w:rPr>
          <w:rFonts w:asciiTheme="minorHAnsi" w:eastAsiaTheme="minorEastAsia" w:hAnsiTheme="minorHAnsi" w:cstheme="minorBidi"/>
          <w:sz w:val="22"/>
          <w:szCs w:val="22"/>
        </w:rPr>
      </w:pPr>
      <w:r>
        <w:t>4.4.7</w:t>
      </w:r>
      <w:r>
        <w:rPr>
          <w:rFonts w:asciiTheme="minorHAnsi" w:eastAsiaTheme="minorEastAsia" w:hAnsiTheme="minorHAnsi" w:cstheme="minorBidi"/>
          <w:sz w:val="22"/>
          <w:szCs w:val="22"/>
        </w:rPr>
        <w:tab/>
      </w:r>
      <w:r>
        <w:t>Umsetzung</w:t>
      </w:r>
      <w:r>
        <w:tab/>
      </w:r>
      <w:r>
        <w:fldChar w:fldCharType="begin"/>
      </w:r>
      <w:r>
        <w:instrText xml:space="preserve"> PAGEREF _Toc33725632 \h </w:instrText>
      </w:r>
      <w:r>
        <w:fldChar w:fldCharType="separate"/>
      </w:r>
      <w:r>
        <w:t>51</w:t>
      </w:r>
      <w:r>
        <w:fldChar w:fldCharType="end"/>
      </w:r>
    </w:p>
    <w:p w14:paraId="15AA7B0D" w14:textId="77777777" w:rsidR="00362D99" w:rsidRDefault="00362D99">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3725633 \h </w:instrText>
      </w:r>
      <w:r>
        <w:fldChar w:fldCharType="separate"/>
      </w:r>
      <w:r>
        <w:t>55</w:t>
      </w:r>
      <w:r>
        <w:fldChar w:fldCharType="end"/>
      </w:r>
    </w:p>
    <w:p w14:paraId="483F6F6C" w14:textId="77777777" w:rsidR="00362D99" w:rsidRDefault="00362D99">
      <w:pPr>
        <w:pStyle w:val="Verzeichnis1"/>
        <w:rPr>
          <w:rFonts w:asciiTheme="minorHAnsi" w:eastAsiaTheme="minorEastAsia" w:hAnsiTheme="minorHAnsi" w:cstheme="minorBidi"/>
          <w:b w:val="0"/>
          <w:sz w:val="22"/>
          <w:szCs w:val="22"/>
        </w:rPr>
      </w:pPr>
      <w:r>
        <w:t>Ausblick</w:t>
      </w:r>
      <w:r>
        <w:tab/>
      </w:r>
      <w:r>
        <w:fldChar w:fldCharType="begin"/>
      </w:r>
      <w:r>
        <w:instrText xml:space="preserve"> PAGEREF _Toc33725634 \h </w:instrText>
      </w:r>
      <w:r>
        <w:fldChar w:fldCharType="separate"/>
      </w:r>
      <w:r>
        <w:t>57</w:t>
      </w:r>
      <w:r>
        <w:fldChar w:fldCharType="end"/>
      </w:r>
    </w:p>
    <w:p w14:paraId="44A269EF" w14:textId="77777777" w:rsidR="00362D99" w:rsidRDefault="00362D99">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33725635 \h </w:instrText>
      </w:r>
      <w:r>
        <w:fldChar w:fldCharType="separate"/>
      </w:r>
      <w:r>
        <w:t>58</w:t>
      </w:r>
      <w:r>
        <w:fldChar w:fldCharType="end"/>
      </w:r>
    </w:p>
    <w:p w14:paraId="25C6DEA7" w14:textId="77777777" w:rsidR="00362D99" w:rsidRDefault="00362D99">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Literaturverzeichnis</w:t>
      </w:r>
      <w:r>
        <w:tab/>
      </w:r>
      <w:r>
        <w:fldChar w:fldCharType="begin"/>
      </w:r>
      <w:r>
        <w:instrText xml:space="preserve"> PAGEREF _Toc33725636 \h </w:instrText>
      </w:r>
      <w:r>
        <w:fldChar w:fldCharType="separate"/>
      </w:r>
      <w:r>
        <w:t>59</w:t>
      </w:r>
      <w:r>
        <w:fldChar w:fldCharType="end"/>
      </w:r>
    </w:p>
    <w:p w14:paraId="35633ED9" w14:textId="25047E7D" w:rsidR="00284FA6" w:rsidRPr="008E271B" w:rsidRDefault="00284FA6">
      <w:pPr>
        <w:pStyle w:val="berschrift1"/>
        <w:numPr>
          <w:ilvl w:val="0"/>
          <w:numId w:val="0"/>
        </w:numPr>
      </w:pPr>
      <w:r w:rsidRPr="008E271B">
        <w:rPr>
          <w:noProof/>
          <w:sz w:val="24"/>
        </w:rPr>
        <w:lastRenderedPageBreak/>
        <w:fldChar w:fldCharType="end"/>
      </w:r>
      <w:bookmarkStart w:id="7" w:name="_Toc33725579"/>
      <w:r w:rsidRPr="008E271B">
        <w:t>Abbildungsverzeichnis</w:t>
      </w:r>
      <w:bookmarkEnd w:id="7"/>
    </w:p>
    <w:p w14:paraId="07BD06B0" w14:textId="77777777" w:rsidR="003B319F" w:rsidRDefault="001D3707">
      <w:pPr>
        <w:pStyle w:val="Abbildungsverzeichnis"/>
        <w:rPr>
          <w:rFonts w:asciiTheme="minorHAnsi" w:eastAsiaTheme="minorEastAsia" w:hAnsiTheme="minorHAnsi" w:cstheme="minorBidi"/>
          <w:sz w:val="22"/>
          <w:szCs w:val="22"/>
        </w:rPr>
      </w:pPr>
      <w:r w:rsidRPr="008E271B">
        <w:rPr>
          <w:b/>
          <w:bCs/>
        </w:rPr>
        <w:fldChar w:fldCharType="begin"/>
      </w:r>
      <w:r w:rsidRPr="008E271B">
        <w:rPr>
          <w:b/>
          <w:bCs/>
        </w:rPr>
        <w:instrText xml:space="preserve"> TOC \c "Abbildung" </w:instrText>
      </w:r>
      <w:r w:rsidRPr="008E271B">
        <w:rPr>
          <w:b/>
          <w:bCs/>
        </w:rPr>
        <w:fldChar w:fldCharType="separate"/>
      </w:r>
      <w:r w:rsidR="003B319F">
        <w:t>Abbildung 1 Monolith gegen Microservices Quelle: Eigene Darstellung</w:t>
      </w:r>
      <w:r w:rsidR="003B319F">
        <w:tab/>
      </w:r>
      <w:r w:rsidR="003B319F">
        <w:fldChar w:fldCharType="begin"/>
      </w:r>
      <w:r w:rsidR="003B319F">
        <w:instrText xml:space="preserve"> PAGEREF _Toc33705021 \h </w:instrText>
      </w:r>
      <w:r w:rsidR="003B319F">
        <w:fldChar w:fldCharType="separate"/>
      </w:r>
      <w:r w:rsidR="003B319F">
        <w:t>10</w:t>
      </w:r>
      <w:r w:rsidR="003B319F">
        <w:fldChar w:fldCharType="end"/>
      </w:r>
    </w:p>
    <w:p w14:paraId="79B6515F" w14:textId="77777777" w:rsidR="003B319F" w:rsidRDefault="003B319F">
      <w:pPr>
        <w:pStyle w:val="Abbildungsverzeichnis"/>
        <w:rPr>
          <w:rFonts w:asciiTheme="minorHAnsi" w:eastAsiaTheme="minorEastAsia" w:hAnsiTheme="minorHAnsi" w:cstheme="minorBidi"/>
          <w:sz w:val="22"/>
          <w:szCs w:val="22"/>
        </w:rPr>
      </w:pPr>
      <w:r>
        <w:t>Abbildung 2: Container VS virtuelle Maschinen Vorteile der Microservices (Sebastian Eschweiler 2019)</w:t>
      </w:r>
      <w:r>
        <w:tab/>
      </w:r>
      <w:r>
        <w:fldChar w:fldCharType="begin"/>
      </w:r>
      <w:r>
        <w:instrText xml:space="preserve"> PAGEREF _Toc33705022 \h </w:instrText>
      </w:r>
      <w:r>
        <w:fldChar w:fldCharType="separate"/>
      </w:r>
      <w:r>
        <w:t>12</w:t>
      </w:r>
      <w:r>
        <w:fldChar w:fldCharType="end"/>
      </w:r>
    </w:p>
    <w:p w14:paraId="625C95A2" w14:textId="77777777" w:rsidR="003B319F" w:rsidRDefault="003B319F">
      <w:pPr>
        <w:pStyle w:val="Abbildungsverzeichnis"/>
        <w:rPr>
          <w:rFonts w:asciiTheme="minorHAnsi" w:eastAsiaTheme="minorEastAsia" w:hAnsiTheme="minorHAnsi" w:cstheme="minorBidi"/>
          <w:sz w:val="22"/>
          <w:szCs w:val="22"/>
        </w:rPr>
      </w:pPr>
      <w:r>
        <w:t>Abbildung 3: Kubernetes Industrie Annahme (StackRox 2019)</w:t>
      </w:r>
      <w:r>
        <w:tab/>
      </w:r>
      <w:r>
        <w:fldChar w:fldCharType="begin"/>
      </w:r>
      <w:r>
        <w:instrText xml:space="preserve"> PAGEREF _Toc33705023 \h </w:instrText>
      </w:r>
      <w:r>
        <w:fldChar w:fldCharType="separate"/>
      </w:r>
      <w:r>
        <w:t>15</w:t>
      </w:r>
      <w:r>
        <w:fldChar w:fldCharType="end"/>
      </w:r>
    </w:p>
    <w:p w14:paraId="14E545E4" w14:textId="77777777" w:rsidR="003B319F" w:rsidRDefault="003B319F">
      <w:pPr>
        <w:pStyle w:val="Abbildungsverzeichnis"/>
        <w:rPr>
          <w:rFonts w:asciiTheme="minorHAnsi" w:eastAsiaTheme="minorEastAsia" w:hAnsiTheme="minorHAnsi" w:cstheme="minorBidi"/>
          <w:sz w:val="22"/>
          <w:szCs w:val="22"/>
        </w:rPr>
      </w:pPr>
      <w:r>
        <w:t>Abbildung 4: Container deployment in Kubernetes (Ushio 2018)</w:t>
      </w:r>
      <w:r>
        <w:tab/>
      </w:r>
      <w:r>
        <w:fldChar w:fldCharType="begin"/>
      </w:r>
      <w:r>
        <w:instrText xml:space="preserve"> PAGEREF _Toc33705024 \h </w:instrText>
      </w:r>
      <w:r>
        <w:fldChar w:fldCharType="separate"/>
      </w:r>
      <w:r>
        <w:t>17</w:t>
      </w:r>
      <w:r>
        <w:fldChar w:fldCharType="end"/>
      </w:r>
    </w:p>
    <w:p w14:paraId="3AB6EDBB" w14:textId="77777777" w:rsidR="003B319F" w:rsidRDefault="003B319F">
      <w:pPr>
        <w:pStyle w:val="Abbildungsverzeichnis"/>
        <w:rPr>
          <w:rFonts w:asciiTheme="minorHAnsi" w:eastAsiaTheme="minorEastAsia" w:hAnsiTheme="minorHAnsi" w:cstheme="minorBidi"/>
          <w:sz w:val="22"/>
          <w:szCs w:val="22"/>
        </w:rPr>
      </w:pPr>
      <w:r>
        <w:t>Abbildung 5: Kubernetes Komponenten und deren Interaktion (Ushio 2018)</w:t>
      </w:r>
      <w:r>
        <w:tab/>
      </w:r>
      <w:r>
        <w:fldChar w:fldCharType="begin"/>
      </w:r>
      <w:r>
        <w:instrText xml:space="preserve"> PAGEREF _Toc33705025 \h </w:instrText>
      </w:r>
      <w:r>
        <w:fldChar w:fldCharType="separate"/>
      </w:r>
      <w:r>
        <w:t>19</w:t>
      </w:r>
      <w:r>
        <w:fldChar w:fldCharType="end"/>
      </w:r>
    </w:p>
    <w:p w14:paraId="16CAF7BA" w14:textId="77777777" w:rsidR="003B319F" w:rsidRDefault="003B319F">
      <w:pPr>
        <w:pStyle w:val="Abbildungsverzeichnis"/>
        <w:rPr>
          <w:rFonts w:asciiTheme="minorHAnsi" w:eastAsiaTheme="minorEastAsia" w:hAnsiTheme="minorHAnsi" w:cstheme="minorBidi"/>
          <w:sz w:val="22"/>
          <w:szCs w:val="22"/>
        </w:rPr>
      </w:pPr>
      <w:r>
        <w:t>Abbildung 6: Deplyoment Yaml (Kubernetes)</w:t>
      </w:r>
      <w:r>
        <w:tab/>
      </w:r>
      <w:r>
        <w:fldChar w:fldCharType="begin"/>
      </w:r>
      <w:r>
        <w:instrText xml:space="preserve"> PAGEREF _Toc33705026 \h </w:instrText>
      </w:r>
      <w:r>
        <w:fldChar w:fldCharType="separate"/>
      </w:r>
      <w:r>
        <w:t>19</w:t>
      </w:r>
      <w:r>
        <w:fldChar w:fldCharType="end"/>
      </w:r>
    </w:p>
    <w:p w14:paraId="038E576B" w14:textId="77777777" w:rsidR="003B319F" w:rsidRDefault="003B319F">
      <w:pPr>
        <w:pStyle w:val="Abbildungsverzeichnis"/>
        <w:rPr>
          <w:rFonts w:asciiTheme="minorHAnsi" w:eastAsiaTheme="minorEastAsia" w:hAnsiTheme="minorHAnsi" w:cstheme="minorBidi"/>
          <w:sz w:val="22"/>
          <w:szCs w:val="22"/>
        </w:rPr>
      </w:pPr>
      <w:r>
        <w:t>Abbildung 7: Nutzung von Bibliotheken und die Auslagerung in Sidecars (Prinz 2019)</w:t>
      </w:r>
      <w:r>
        <w:tab/>
      </w:r>
      <w:r>
        <w:fldChar w:fldCharType="begin"/>
      </w:r>
      <w:r>
        <w:instrText xml:space="preserve"> PAGEREF _Toc33705027 \h </w:instrText>
      </w:r>
      <w:r>
        <w:fldChar w:fldCharType="separate"/>
      </w:r>
      <w:r>
        <w:t>21</w:t>
      </w:r>
      <w:r>
        <w:fldChar w:fldCharType="end"/>
      </w:r>
    </w:p>
    <w:p w14:paraId="06BC43DF" w14:textId="77777777" w:rsidR="003B319F" w:rsidRDefault="003B319F">
      <w:pPr>
        <w:pStyle w:val="Abbildungsverzeichnis"/>
        <w:rPr>
          <w:rFonts w:asciiTheme="minorHAnsi" w:eastAsiaTheme="minorEastAsia" w:hAnsiTheme="minorHAnsi" w:cstheme="minorBidi"/>
          <w:sz w:val="22"/>
          <w:szCs w:val="22"/>
        </w:rPr>
      </w:pPr>
      <w:r>
        <w:t>Abbildung 8: Service Mesh Architektur (Prinz 2019)</w:t>
      </w:r>
      <w:r>
        <w:tab/>
      </w:r>
      <w:r>
        <w:fldChar w:fldCharType="begin"/>
      </w:r>
      <w:r>
        <w:instrText xml:space="preserve"> PAGEREF _Toc33705028 \h </w:instrText>
      </w:r>
      <w:r>
        <w:fldChar w:fldCharType="separate"/>
      </w:r>
      <w:r>
        <w:t>21</w:t>
      </w:r>
      <w:r>
        <w:fldChar w:fldCharType="end"/>
      </w:r>
    </w:p>
    <w:p w14:paraId="7F8464A0" w14:textId="77777777" w:rsidR="003B319F" w:rsidRDefault="003B319F">
      <w:pPr>
        <w:pStyle w:val="Abbildungsverzeichnis"/>
        <w:rPr>
          <w:rFonts w:asciiTheme="minorHAnsi" w:eastAsiaTheme="minorEastAsia" w:hAnsiTheme="minorHAnsi" w:cstheme="minorBidi"/>
          <w:sz w:val="22"/>
          <w:szCs w:val="22"/>
        </w:rPr>
      </w:pPr>
      <w:r>
        <w:t>Abbildung 9: Spring Annahme (Paraschiv 2018)</w:t>
      </w:r>
      <w:r>
        <w:tab/>
      </w:r>
      <w:r>
        <w:fldChar w:fldCharType="begin"/>
      </w:r>
      <w:r>
        <w:instrText xml:space="preserve"> PAGEREF _Toc33705029 \h </w:instrText>
      </w:r>
      <w:r>
        <w:fldChar w:fldCharType="separate"/>
      </w:r>
      <w:r>
        <w:t>23</w:t>
      </w:r>
      <w:r>
        <w:fldChar w:fldCharType="end"/>
      </w:r>
    </w:p>
    <w:p w14:paraId="15154B2F" w14:textId="77777777" w:rsidR="003B319F" w:rsidRDefault="003B319F">
      <w:pPr>
        <w:pStyle w:val="Abbildungsverzeichnis"/>
        <w:rPr>
          <w:rFonts w:asciiTheme="minorHAnsi" w:eastAsiaTheme="minorEastAsia" w:hAnsiTheme="minorHAnsi" w:cstheme="minorBidi"/>
          <w:sz w:val="22"/>
          <w:szCs w:val="22"/>
        </w:rPr>
      </w:pPr>
      <w:r>
        <w:t>Abbildung 10: API Gateway Übersicht (Richardson 11/20/2019)</w:t>
      </w:r>
      <w:r>
        <w:tab/>
      </w:r>
      <w:r>
        <w:fldChar w:fldCharType="begin"/>
      </w:r>
      <w:r>
        <w:instrText xml:space="preserve"> PAGEREF _Toc33705030 \h </w:instrText>
      </w:r>
      <w:r>
        <w:fldChar w:fldCharType="separate"/>
      </w:r>
      <w:r>
        <w:t>27</w:t>
      </w:r>
      <w:r>
        <w:fldChar w:fldCharType="end"/>
      </w:r>
    </w:p>
    <w:p w14:paraId="6CF203B1" w14:textId="77777777" w:rsidR="003B319F" w:rsidRPr="003B319F" w:rsidRDefault="003B319F">
      <w:pPr>
        <w:pStyle w:val="Abbildungsverzeichnis"/>
        <w:rPr>
          <w:rFonts w:asciiTheme="minorHAnsi" w:eastAsiaTheme="minorEastAsia" w:hAnsiTheme="minorHAnsi" w:cstheme="minorBidi"/>
          <w:sz w:val="22"/>
          <w:szCs w:val="22"/>
          <w:lang w:val="en-US"/>
        </w:rPr>
      </w:pPr>
      <w:r w:rsidRPr="000E0755">
        <w:rPr>
          <w:lang w:val="en-US"/>
        </w:rPr>
        <w:t xml:space="preserve">Abbildung 11: API Gateways Backends for frontends </w:t>
      </w:r>
      <w:r w:rsidRPr="003B319F">
        <w:rPr>
          <w:lang w:val="en-US"/>
        </w:rPr>
        <w:t>(Richardson 11/20/2019)</w:t>
      </w:r>
      <w:r w:rsidRPr="003B319F">
        <w:rPr>
          <w:lang w:val="en-US"/>
        </w:rPr>
        <w:tab/>
      </w:r>
      <w:r>
        <w:fldChar w:fldCharType="begin"/>
      </w:r>
      <w:r w:rsidRPr="003B319F">
        <w:rPr>
          <w:lang w:val="en-US"/>
        </w:rPr>
        <w:instrText xml:space="preserve"> PAGEREF _Toc33705031 \h </w:instrText>
      </w:r>
      <w:r>
        <w:fldChar w:fldCharType="separate"/>
      </w:r>
      <w:r w:rsidRPr="003B319F">
        <w:rPr>
          <w:lang w:val="en-US"/>
        </w:rPr>
        <w:t>28</w:t>
      </w:r>
      <w:r>
        <w:fldChar w:fldCharType="end"/>
      </w:r>
    </w:p>
    <w:p w14:paraId="1B84914B" w14:textId="77777777" w:rsidR="003B319F" w:rsidRPr="003B319F" w:rsidRDefault="003B319F">
      <w:pPr>
        <w:pStyle w:val="Abbildungsverzeichnis"/>
        <w:rPr>
          <w:rFonts w:asciiTheme="minorHAnsi" w:eastAsiaTheme="minorEastAsia" w:hAnsiTheme="minorHAnsi" w:cstheme="minorBidi"/>
          <w:sz w:val="22"/>
          <w:szCs w:val="22"/>
          <w:lang w:val="en-US"/>
        </w:rPr>
      </w:pPr>
      <w:r w:rsidRPr="000E0755">
        <w:rPr>
          <w:lang w:val="en-US"/>
        </w:rPr>
        <w:t>Abbildung 12: API Management Gateway Overview (Posta 2019)</w:t>
      </w:r>
      <w:r w:rsidRPr="003B319F">
        <w:rPr>
          <w:lang w:val="en-US"/>
        </w:rPr>
        <w:tab/>
      </w:r>
      <w:r>
        <w:fldChar w:fldCharType="begin"/>
      </w:r>
      <w:r w:rsidRPr="003B319F">
        <w:rPr>
          <w:lang w:val="en-US"/>
        </w:rPr>
        <w:instrText xml:space="preserve"> PAGEREF _Toc33705032 \h </w:instrText>
      </w:r>
      <w:r>
        <w:fldChar w:fldCharType="separate"/>
      </w:r>
      <w:r w:rsidRPr="003B319F">
        <w:rPr>
          <w:lang w:val="en-US"/>
        </w:rPr>
        <w:t>30</w:t>
      </w:r>
      <w:r>
        <w:fldChar w:fldCharType="end"/>
      </w:r>
    </w:p>
    <w:p w14:paraId="47C6A49D" w14:textId="77777777" w:rsidR="003B319F" w:rsidRDefault="003B319F">
      <w:pPr>
        <w:pStyle w:val="Abbildungsverzeichnis"/>
        <w:rPr>
          <w:rFonts w:asciiTheme="minorHAnsi" w:eastAsiaTheme="minorEastAsia" w:hAnsiTheme="minorHAnsi" w:cstheme="minorBidi"/>
          <w:sz w:val="22"/>
          <w:szCs w:val="22"/>
        </w:rPr>
      </w:pPr>
      <w:r>
        <w:t>Abbildung 13: Distributed Tracing (Kyma)</w:t>
      </w:r>
      <w:r>
        <w:tab/>
      </w:r>
      <w:r>
        <w:fldChar w:fldCharType="begin"/>
      </w:r>
      <w:r>
        <w:instrText xml:space="preserve"> PAGEREF _Toc33705033 \h </w:instrText>
      </w:r>
      <w:r>
        <w:fldChar w:fldCharType="separate"/>
      </w:r>
      <w:r>
        <w:t>32</w:t>
      </w:r>
      <w:r>
        <w:fldChar w:fldCharType="end"/>
      </w:r>
    </w:p>
    <w:p w14:paraId="2AA607FC" w14:textId="77777777" w:rsidR="003B319F" w:rsidRDefault="003B319F">
      <w:pPr>
        <w:pStyle w:val="Abbildungsverzeichnis"/>
        <w:rPr>
          <w:rFonts w:asciiTheme="minorHAnsi" w:eastAsiaTheme="minorEastAsia" w:hAnsiTheme="minorHAnsi" w:cstheme="minorBidi"/>
          <w:sz w:val="22"/>
          <w:szCs w:val="22"/>
        </w:rPr>
      </w:pPr>
      <w:r>
        <w:t>Abbildung 14: Schiff Links Ohne Bulkhead (IBM 11/28/2019)</w:t>
      </w:r>
      <w:r>
        <w:tab/>
      </w:r>
      <w:r>
        <w:fldChar w:fldCharType="begin"/>
      </w:r>
      <w:r>
        <w:instrText xml:space="preserve"> PAGEREF _Toc33705034 \h </w:instrText>
      </w:r>
      <w:r>
        <w:fldChar w:fldCharType="separate"/>
      </w:r>
      <w:r>
        <w:t>34</w:t>
      </w:r>
      <w:r>
        <w:fldChar w:fldCharType="end"/>
      </w:r>
    </w:p>
    <w:p w14:paraId="3E8D0612" w14:textId="77777777" w:rsidR="003B319F" w:rsidRDefault="003B319F">
      <w:pPr>
        <w:pStyle w:val="Abbildungsverzeichnis"/>
        <w:rPr>
          <w:rFonts w:asciiTheme="minorHAnsi" w:eastAsiaTheme="minorEastAsia" w:hAnsiTheme="minorHAnsi" w:cstheme="minorBidi"/>
          <w:sz w:val="22"/>
          <w:szCs w:val="22"/>
        </w:rPr>
      </w:pPr>
      <w:r>
        <w:t>Abbildung 15: Schiff Rechts mit Bulkhead (IBM 11/28/2019)</w:t>
      </w:r>
      <w:r>
        <w:tab/>
      </w:r>
      <w:r>
        <w:fldChar w:fldCharType="begin"/>
      </w:r>
      <w:r>
        <w:instrText xml:space="preserve"> PAGEREF _Toc33705035 \h </w:instrText>
      </w:r>
      <w:r>
        <w:fldChar w:fldCharType="separate"/>
      </w:r>
      <w:r>
        <w:t>34</w:t>
      </w:r>
      <w:r>
        <w:fldChar w:fldCharType="end"/>
      </w:r>
    </w:p>
    <w:p w14:paraId="432EAADE" w14:textId="77777777" w:rsidR="003B319F" w:rsidRDefault="003B319F">
      <w:pPr>
        <w:pStyle w:val="Abbildungsverzeichnis"/>
        <w:rPr>
          <w:rFonts w:asciiTheme="minorHAnsi" w:eastAsiaTheme="minorEastAsia" w:hAnsiTheme="minorHAnsi" w:cstheme="minorBidi"/>
          <w:sz w:val="22"/>
          <w:szCs w:val="22"/>
        </w:rPr>
      </w:pPr>
      <w:r>
        <w:t>Abbildung 16: Fehlerhafter Service ohne Bulkheads (Eigenkreation)</w:t>
      </w:r>
      <w:r>
        <w:tab/>
      </w:r>
      <w:r>
        <w:fldChar w:fldCharType="begin"/>
      </w:r>
      <w:r>
        <w:instrText xml:space="preserve"> PAGEREF _Toc33705036 \h </w:instrText>
      </w:r>
      <w:r>
        <w:fldChar w:fldCharType="separate"/>
      </w:r>
      <w:r>
        <w:t>35</w:t>
      </w:r>
      <w:r>
        <w:fldChar w:fldCharType="end"/>
      </w:r>
    </w:p>
    <w:p w14:paraId="705DE7AE" w14:textId="77777777" w:rsidR="003B319F" w:rsidRDefault="003B319F">
      <w:pPr>
        <w:pStyle w:val="Abbildungsverzeichnis"/>
        <w:rPr>
          <w:rFonts w:asciiTheme="minorHAnsi" w:eastAsiaTheme="minorEastAsia" w:hAnsiTheme="minorHAnsi" w:cstheme="minorBidi"/>
          <w:sz w:val="22"/>
          <w:szCs w:val="22"/>
        </w:rPr>
      </w:pPr>
      <w:r>
        <w:t>Abbildung 17: Fehlerhafter Service mit Bulkhead (Eigenkreation)</w:t>
      </w:r>
      <w:r>
        <w:tab/>
      </w:r>
      <w:r>
        <w:fldChar w:fldCharType="begin"/>
      </w:r>
      <w:r>
        <w:instrText xml:space="preserve"> PAGEREF _Toc33705037 \h </w:instrText>
      </w:r>
      <w:r>
        <w:fldChar w:fldCharType="separate"/>
      </w:r>
      <w:r>
        <w:t>36</w:t>
      </w:r>
      <w:r>
        <w:fldChar w:fldCharType="end"/>
      </w:r>
    </w:p>
    <w:p w14:paraId="5D8DE0AA" w14:textId="77777777" w:rsidR="003B319F" w:rsidRDefault="003B319F">
      <w:pPr>
        <w:pStyle w:val="Abbildungsverzeichnis"/>
        <w:rPr>
          <w:rFonts w:asciiTheme="minorHAnsi" w:eastAsiaTheme="minorEastAsia" w:hAnsiTheme="minorHAnsi" w:cstheme="minorBidi"/>
          <w:sz w:val="22"/>
          <w:szCs w:val="22"/>
        </w:rPr>
      </w:pPr>
      <w:r>
        <w:t>Abbildung 18: Implementierungswaage (Eigenkreation)</w:t>
      </w:r>
      <w:r>
        <w:tab/>
      </w:r>
      <w:r>
        <w:fldChar w:fldCharType="begin"/>
      </w:r>
      <w:r>
        <w:instrText xml:space="preserve"> PAGEREF _Toc33705038 \h </w:instrText>
      </w:r>
      <w:r>
        <w:fldChar w:fldCharType="separate"/>
      </w:r>
      <w:r>
        <w:t>36</w:t>
      </w:r>
      <w:r>
        <w:fldChar w:fldCharType="end"/>
      </w:r>
    </w:p>
    <w:p w14:paraId="26F0CDAC" w14:textId="77777777" w:rsidR="003B319F" w:rsidRDefault="003B319F">
      <w:pPr>
        <w:pStyle w:val="Abbildungsverzeichnis"/>
        <w:rPr>
          <w:rFonts w:asciiTheme="minorHAnsi" w:eastAsiaTheme="minorEastAsia" w:hAnsiTheme="minorHAnsi" w:cstheme="minorBidi"/>
          <w:sz w:val="22"/>
          <w:szCs w:val="22"/>
        </w:rPr>
      </w:pPr>
      <w:r>
        <w:t>Abbildung 19: Circuit Breaker Zustände (Fowler 2014)</w:t>
      </w:r>
      <w:r>
        <w:tab/>
      </w:r>
      <w:r>
        <w:fldChar w:fldCharType="begin"/>
      </w:r>
      <w:r>
        <w:instrText xml:space="preserve"> PAGEREF _Toc33705039 \h </w:instrText>
      </w:r>
      <w:r>
        <w:fldChar w:fldCharType="separate"/>
      </w:r>
      <w:r>
        <w:t>39</w:t>
      </w:r>
      <w:r>
        <w:fldChar w:fldCharType="end"/>
      </w:r>
    </w:p>
    <w:p w14:paraId="7F0F193F" w14:textId="77777777" w:rsidR="003B319F" w:rsidRDefault="003B319F">
      <w:pPr>
        <w:pStyle w:val="Abbildungsverzeichnis"/>
        <w:rPr>
          <w:rFonts w:asciiTheme="minorHAnsi" w:eastAsiaTheme="minorEastAsia" w:hAnsiTheme="minorHAnsi" w:cstheme="minorBidi"/>
          <w:sz w:val="22"/>
          <w:szCs w:val="22"/>
        </w:rPr>
      </w:pPr>
      <w:r>
        <w:t>Abbildung 20: Retry Pattern (Microsoft)</w:t>
      </w:r>
      <w:r>
        <w:tab/>
      </w:r>
      <w:r>
        <w:fldChar w:fldCharType="begin"/>
      </w:r>
      <w:r>
        <w:instrText xml:space="preserve"> PAGEREF _Toc33705040 \h </w:instrText>
      </w:r>
      <w:r>
        <w:fldChar w:fldCharType="separate"/>
      </w:r>
      <w:r>
        <w:t>43</w:t>
      </w:r>
      <w:r>
        <w:fldChar w:fldCharType="end"/>
      </w:r>
    </w:p>
    <w:p w14:paraId="014876F5" w14:textId="77777777" w:rsidR="003B319F" w:rsidRDefault="003B319F">
      <w:pPr>
        <w:pStyle w:val="Abbildungsverzeichnis"/>
        <w:rPr>
          <w:rFonts w:asciiTheme="minorHAnsi" w:eastAsiaTheme="minorEastAsia" w:hAnsiTheme="minorHAnsi" w:cstheme="minorBidi"/>
          <w:sz w:val="22"/>
          <w:szCs w:val="22"/>
        </w:rPr>
      </w:pPr>
      <w:r>
        <w:t>Abbildung 21: Rate Limiter (Storozhuk 2018)</w:t>
      </w:r>
      <w:r>
        <w:tab/>
      </w:r>
      <w:r>
        <w:fldChar w:fldCharType="begin"/>
      </w:r>
      <w:r>
        <w:instrText xml:space="preserve"> PAGEREF _Toc33705041 \h </w:instrText>
      </w:r>
      <w:r>
        <w:fldChar w:fldCharType="separate"/>
      </w:r>
      <w:r>
        <w:t>45</w:t>
      </w:r>
      <w:r>
        <w:fldChar w:fldCharType="end"/>
      </w:r>
    </w:p>
    <w:p w14:paraId="54084C3A" w14:textId="77777777" w:rsidR="003B319F" w:rsidRDefault="003B319F">
      <w:pPr>
        <w:pStyle w:val="Abbildungsverzeichnis"/>
        <w:rPr>
          <w:rFonts w:asciiTheme="minorHAnsi" w:eastAsiaTheme="minorEastAsia" w:hAnsiTheme="minorHAnsi" w:cstheme="minorBidi"/>
          <w:sz w:val="22"/>
          <w:szCs w:val="22"/>
        </w:rPr>
      </w:pPr>
      <w:r>
        <w:t>Abbildung 22: Wieso ist Service discovery notwendig (Richardson 2015)</w:t>
      </w:r>
      <w:r>
        <w:tab/>
      </w:r>
      <w:r>
        <w:fldChar w:fldCharType="begin"/>
      </w:r>
      <w:r>
        <w:instrText xml:space="preserve"> PAGEREF _Toc33705042 \h </w:instrText>
      </w:r>
      <w:r>
        <w:fldChar w:fldCharType="separate"/>
      </w:r>
      <w:r>
        <w:t>48</w:t>
      </w:r>
      <w:r>
        <w:fldChar w:fldCharType="end"/>
      </w:r>
    </w:p>
    <w:p w14:paraId="5D6121E4" w14:textId="77777777" w:rsidR="003B319F" w:rsidRDefault="003B319F">
      <w:pPr>
        <w:pStyle w:val="Abbildungsverzeichnis"/>
        <w:rPr>
          <w:rFonts w:asciiTheme="minorHAnsi" w:eastAsiaTheme="minorEastAsia" w:hAnsiTheme="minorHAnsi" w:cstheme="minorBidi"/>
          <w:sz w:val="22"/>
          <w:szCs w:val="22"/>
        </w:rPr>
      </w:pPr>
      <w:r>
        <w:t>Abbildung 23: Server-Side discovery Pattern (Richardson 2015)</w:t>
      </w:r>
      <w:r>
        <w:tab/>
      </w:r>
      <w:r>
        <w:fldChar w:fldCharType="begin"/>
      </w:r>
      <w:r>
        <w:instrText xml:space="preserve"> PAGEREF _Toc33705043 \h </w:instrText>
      </w:r>
      <w:r>
        <w:fldChar w:fldCharType="separate"/>
      </w:r>
      <w:r>
        <w:t>49</w:t>
      </w:r>
      <w:r>
        <w:fldChar w:fldCharType="end"/>
      </w:r>
    </w:p>
    <w:p w14:paraId="725DFE71" w14:textId="77777777" w:rsidR="003B319F" w:rsidRPr="003B319F" w:rsidRDefault="003B319F">
      <w:pPr>
        <w:pStyle w:val="Abbildungsverzeichnis"/>
        <w:rPr>
          <w:rFonts w:asciiTheme="minorHAnsi" w:eastAsiaTheme="minorEastAsia" w:hAnsiTheme="minorHAnsi" w:cstheme="minorBidi"/>
          <w:sz w:val="22"/>
          <w:szCs w:val="22"/>
          <w:lang w:val="en-US"/>
        </w:rPr>
      </w:pPr>
      <w:r w:rsidRPr="003B319F">
        <w:rPr>
          <w:lang w:val="en-US"/>
        </w:rPr>
        <w:t>Abbildung 24: Client-side discovery Pattern (Richardson 2015)</w:t>
      </w:r>
      <w:r w:rsidRPr="003B319F">
        <w:rPr>
          <w:lang w:val="en-US"/>
        </w:rPr>
        <w:tab/>
      </w:r>
      <w:r>
        <w:fldChar w:fldCharType="begin"/>
      </w:r>
      <w:r w:rsidRPr="003B319F">
        <w:rPr>
          <w:lang w:val="en-US"/>
        </w:rPr>
        <w:instrText xml:space="preserve"> PAGEREF _Toc33705044 \h </w:instrText>
      </w:r>
      <w:r>
        <w:fldChar w:fldCharType="separate"/>
      </w:r>
      <w:r w:rsidRPr="003B319F">
        <w:rPr>
          <w:lang w:val="en-US"/>
        </w:rPr>
        <w:t>50</w:t>
      </w:r>
      <w:r>
        <w:fldChar w:fldCharType="end"/>
      </w:r>
    </w:p>
    <w:p w14:paraId="56F5FE89" w14:textId="61C25903" w:rsidR="00284FA6" w:rsidRPr="00CC7C9F" w:rsidRDefault="001D3707">
      <w:pPr>
        <w:rPr>
          <w:lang w:val="en-US"/>
        </w:rPr>
      </w:pPr>
      <w:r w:rsidRPr="008E271B">
        <w:rPr>
          <w:b/>
          <w:bCs/>
          <w:noProof/>
        </w:rPr>
        <w:fldChar w:fldCharType="end"/>
      </w:r>
    </w:p>
    <w:p w14:paraId="3632BD44" w14:textId="38F30887" w:rsidR="00284FA6" w:rsidRPr="008E271B" w:rsidRDefault="00284FA6">
      <w:pPr>
        <w:pStyle w:val="berschrift1"/>
        <w:pageBreakBefore w:val="0"/>
        <w:numPr>
          <w:ilvl w:val="0"/>
          <w:numId w:val="0"/>
        </w:numPr>
      </w:pPr>
      <w:bookmarkStart w:id="8" w:name="_Toc33725580"/>
      <w:r w:rsidRPr="008E271B">
        <w:t>Tabellenverzeichnis</w:t>
      </w:r>
      <w:bookmarkEnd w:id="8"/>
    </w:p>
    <w:p w14:paraId="5BABAB76" w14:textId="77777777" w:rsidR="003B319F" w:rsidRDefault="00284FA6">
      <w:pPr>
        <w:pStyle w:val="Abbildungsverzeichnis"/>
        <w:rPr>
          <w:rFonts w:asciiTheme="minorHAnsi" w:eastAsiaTheme="minorEastAsia" w:hAnsiTheme="minorHAnsi" w:cstheme="minorBidi"/>
          <w:sz w:val="22"/>
          <w:szCs w:val="22"/>
        </w:rPr>
      </w:pPr>
      <w:r w:rsidRPr="008E271B">
        <w:fldChar w:fldCharType="begin"/>
      </w:r>
      <w:r w:rsidRPr="008E271B">
        <w:instrText xml:space="preserve"> TOC \c "Tabelle" </w:instrText>
      </w:r>
      <w:r w:rsidRPr="008E271B">
        <w:fldChar w:fldCharType="separate"/>
      </w:r>
      <w:r w:rsidR="003B319F">
        <w:t>Tabelle 1: Spring Cloud vs. Istio 1 (Eigenkreation)</w:t>
      </w:r>
      <w:r w:rsidR="003B319F">
        <w:tab/>
      </w:r>
      <w:r w:rsidR="003B319F">
        <w:fldChar w:fldCharType="begin"/>
      </w:r>
      <w:r w:rsidR="003B319F">
        <w:instrText xml:space="preserve"> PAGEREF _Toc33705071 \h </w:instrText>
      </w:r>
      <w:r w:rsidR="003B319F">
        <w:fldChar w:fldCharType="separate"/>
      </w:r>
      <w:r w:rsidR="003B319F">
        <w:t>24</w:t>
      </w:r>
      <w:r w:rsidR="003B319F">
        <w:fldChar w:fldCharType="end"/>
      </w:r>
    </w:p>
    <w:p w14:paraId="63DDB4BE" w14:textId="77777777" w:rsidR="003B319F" w:rsidRDefault="003B319F">
      <w:pPr>
        <w:pStyle w:val="Abbildungsverzeichnis"/>
        <w:rPr>
          <w:rFonts w:asciiTheme="minorHAnsi" w:eastAsiaTheme="minorEastAsia" w:hAnsiTheme="minorHAnsi" w:cstheme="minorBidi"/>
          <w:sz w:val="22"/>
          <w:szCs w:val="22"/>
        </w:rPr>
      </w:pPr>
      <w:r>
        <w:t>Tabelle 2: Spring Cloud vs. Istio 2 (Eigenkreation)</w:t>
      </w:r>
      <w:r>
        <w:tab/>
      </w:r>
      <w:r>
        <w:fldChar w:fldCharType="begin"/>
      </w:r>
      <w:r>
        <w:instrText xml:space="preserve"> PAGEREF _Toc33705072 \h </w:instrText>
      </w:r>
      <w:r>
        <w:fldChar w:fldCharType="separate"/>
      </w:r>
      <w:r>
        <w:t>24</w:t>
      </w:r>
      <w:r>
        <w:fldChar w:fldCharType="end"/>
      </w:r>
    </w:p>
    <w:p w14:paraId="4B6BC5EC" w14:textId="77777777" w:rsidR="003B319F" w:rsidRDefault="003B319F">
      <w:pPr>
        <w:pStyle w:val="Abbildungsverzeichnis"/>
        <w:rPr>
          <w:rFonts w:asciiTheme="minorHAnsi" w:eastAsiaTheme="minorEastAsia" w:hAnsiTheme="minorHAnsi" w:cstheme="minorBidi"/>
          <w:sz w:val="22"/>
          <w:szCs w:val="22"/>
        </w:rPr>
      </w:pPr>
      <w:r>
        <w:t>Tabelle 3: Service Mesh VS API Management (Eigenkreation)</w:t>
      </w:r>
      <w:r>
        <w:tab/>
      </w:r>
      <w:r>
        <w:fldChar w:fldCharType="begin"/>
      </w:r>
      <w:r>
        <w:instrText xml:space="preserve"> PAGEREF _Toc33705073 \h </w:instrText>
      </w:r>
      <w:r>
        <w:fldChar w:fldCharType="separate"/>
      </w:r>
      <w:r>
        <w:t>31</w:t>
      </w:r>
      <w:r>
        <w:fldChar w:fldCharType="end"/>
      </w:r>
    </w:p>
    <w:p w14:paraId="09DDDECA" w14:textId="45D67296" w:rsidR="00C91459" w:rsidRPr="008E271B" w:rsidRDefault="00284FA6" w:rsidP="00C91459">
      <w:pPr>
        <w:pStyle w:val="berschrift1"/>
        <w:pageBreakBefore w:val="0"/>
        <w:numPr>
          <w:ilvl w:val="0"/>
          <w:numId w:val="0"/>
        </w:numPr>
      </w:pPr>
      <w:r w:rsidRPr="008E271B">
        <w:fldChar w:fldCharType="end"/>
      </w:r>
      <w:bookmarkStart w:id="9" w:name="_Toc33725581"/>
      <w:r w:rsidR="008C5CD2" w:rsidRPr="008E271B">
        <w:t>Codeverzeichnis</w:t>
      </w:r>
      <w:bookmarkEnd w:id="9"/>
    </w:p>
    <w:p w14:paraId="4060D0A3" w14:textId="77777777" w:rsidR="003B319F" w:rsidRDefault="00CC65E6">
      <w:pPr>
        <w:pStyle w:val="Abbildungsverzeichnis"/>
        <w:rPr>
          <w:rFonts w:asciiTheme="minorHAnsi" w:eastAsiaTheme="minorEastAsia" w:hAnsiTheme="minorHAnsi" w:cstheme="minorBidi"/>
          <w:sz w:val="22"/>
          <w:szCs w:val="22"/>
        </w:rPr>
      </w:pPr>
      <w:r w:rsidRPr="008E271B">
        <w:fldChar w:fldCharType="begin"/>
      </w:r>
      <w:r w:rsidRPr="008E271B">
        <w:instrText xml:space="preserve"> TOC \h \z \c "Codeteil" </w:instrText>
      </w:r>
      <w:r w:rsidRPr="008E271B">
        <w:fldChar w:fldCharType="separate"/>
      </w:r>
      <w:hyperlink w:anchor="_Toc33705074" w:history="1">
        <w:r w:rsidR="003B319F" w:rsidRPr="00364040">
          <w:rPr>
            <w:rStyle w:val="Hyperlink"/>
          </w:rPr>
          <w:t>Codeteil 1: Bulkhead Serverseitige Implementierung in Java mit resilience4j in Plain Java</w:t>
        </w:r>
        <w:r w:rsidR="003B319F">
          <w:rPr>
            <w:webHidden/>
          </w:rPr>
          <w:tab/>
        </w:r>
        <w:r w:rsidR="003B319F">
          <w:rPr>
            <w:webHidden/>
          </w:rPr>
          <w:fldChar w:fldCharType="begin"/>
        </w:r>
        <w:r w:rsidR="003B319F">
          <w:rPr>
            <w:webHidden/>
          </w:rPr>
          <w:instrText xml:space="preserve"> PAGEREF _Toc33705074 \h </w:instrText>
        </w:r>
        <w:r w:rsidR="003B319F">
          <w:rPr>
            <w:webHidden/>
          </w:rPr>
        </w:r>
        <w:r w:rsidR="003B319F">
          <w:rPr>
            <w:webHidden/>
          </w:rPr>
          <w:fldChar w:fldCharType="separate"/>
        </w:r>
        <w:r w:rsidR="003B319F">
          <w:rPr>
            <w:webHidden/>
          </w:rPr>
          <w:t>37</w:t>
        </w:r>
        <w:r w:rsidR="003B319F">
          <w:rPr>
            <w:webHidden/>
          </w:rPr>
          <w:fldChar w:fldCharType="end"/>
        </w:r>
      </w:hyperlink>
    </w:p>
    <w:p w14:paraId="5D30C4FF" w14:textId="77777777" w:rsidR="003B319F" w:rsidRDefault="003B319F">
      <w:pPr>
        <w:pStyle w:val="Abbildungsverzeichnis"/>
        <w:rPr>
          <w:rFonts w:asciiTheme="minorHAnsi" w:eastAsiaTheme="minorEastAsia" w:hAnsiTheme="minorHAnsi" w:cstheme="minorBidi"/>
          <w:sz w:val="22"/>
          <w:szCs w:val="22"/>
        </w:rPr>
      </w:pPr>
      <w:hyperlink w:anchor="_Toc33705075" w:history="1">
        <w:r w:rsidRPr="00364040">
          <w:rPr>
            <w:rStyle w:val="Hyperlink"/>
          </w:rPr>
          <w:t>Codeteil 2: Bulkhead Fehlermeldung wenn der Threadpool vollgelaufen ist.</w:t>
        </w:r>
        <w:r>
          <w:rPr>
            <w:webHidden/>
          </w:rPr>
          <w:tab/>
        </w:r>
        <w:r>
          <w:rPr>
            <w:webHidden/>
          </w:rPr>
          <w:fldChar w:fldCharType="begin"/>
        </w:r>
        <w:r>
          <w:rPr>
            <w:webHidden/>
          </w:rPr>
          <w:instrText xml:space="preserve"> PAGEREF _Toc33705075 \h </w:instrText>
        </w:r>
        <w:r>
          <w:rPr>
            <w:webHidden/>
          </w:rPr>
        </w:r>
        <w:r>
          <w:rPr>
            <w:webHidden/>
          </w:rPr>
          <w:fldChar w:fldCharType="separate"/>
        </w:r>
        <w:r>
          <w:rPr>
            <w:webHidden/>
          </w:rPr>
          <w:t>38</w:t>
        </w:r>
        <w:r>
          <w:rPr>
            <w:webHidden/>
          </w:rPr>
          <w:fldChar w:fldCharType="end"/>
        </w:r>
      </w:hyperlink>
    </w:p>
    <w:p w14:paraId="330244ED" w14:textId="77777777" w:rsidR="003B319F" w:rsidRDefault="003B319F">
      <w:pPr>
        <w:pStyle w:val="Abbildungsverzeichnis"/>
        <w:rPr>
          <w:rFonts w:asciiTheme="minorHAnsi" w:eastAsiaTheme="minorEastAsia" w:hAnsiTheme="minorHAnsi" w:cstheme="minorBidi"/>
          <w:sz w:val="22"/>
          <w:szCs w:val="22"/>
        </w:rPr>
      </w:pPr>
      <w:hyperlink w:anchor="_Toc33705076" w:history="1">
        <w:r w:rsidRPr="00364040">
          <w:rPr>
            <w:rStyle w:val="Hyperlink"/>
          </w:rPr>
          <w:t>Codeteil 3: Resilient4j mit Spring Boot 2.</w:t>
        </w:r>
        <w:r>
          <w:rPr>
            <w:webHidden/>
          </w:rPr>
          <w:tab/>
        </w:r>
        <w:r>
          <w:rPr>
            <w:webHidden/>
          </w:rPr>
          <w:fldChar w:fldCharType="begin"/>
        </w:r>
        <w:r>
          <w:rPr>
            <w:webHidden/>
          </w:rPr>
          <w:instrText xml:space="preserve"> PAGEREF _Toc33705076 \h </w:instrText>
        </w:r>
        <w:r>
          <w:rPr>
            <w:webHidden/>
          </w:rPr>
        </w:r>
        <w:r>
          <w:rPr>
            <w:webHidden/>
          </w:rPr>
          <w:fldChar w:fldCharType="separate"/>
        </w:r>
        <w:r>
          <w:rPr>
            <w:webHidden/>
          </w:rPr>
          <w:t>38</w:t>
        </w:r>
        <w:r>
          <w:rPr>
            <w:webHidden/>
          </w:rPr>
          <w:fldChar w:fldCharType="end"/>
        </w:r>
      </w:hyperlink>
    </w:p>
    <w:p w14:paraId="791B0D37" w14:textId="77777777" w:rsidR="003B319F" w:rsidRDefault="003B319F">
      <w:pPr>
        <w:pStyle w:val="Abbildungsverzeichnis"/>
        <w:rPr>
          <w:rFonts w:asciiTheme="minorHAnsi" w:eastAsiaTheme="minorEastAsia" w:hAnsiTheme="minorHAnsi" w:cstheme="minorBidi"/>
          <w:sz w:val="22"/>
          <w:szCs w:val="22"/>
        </w:rPr>
      </w:pPr>
      <w:hyperlink w:anchor="_Toc33705077" w:history="1">
        <w:r w:rsidRPr="00364040">
          <w:rPr>
            <w:rStyle w:val="Hyperlink"/>
          </w:rPr>
          <w:t>Codeteil 4: Methode welche mit Resilient Annotationen des Circuit Breakers versehen ist.</w:t>
        </w:r>
        <w:r>
          <w:rPr>
            <w:webHidden/>
          </w:rPr>
          <w:tab/>
        </w:r>
        <w:r>
          <w:rPr>
            <w:webHidden/>
          </w:rPr>
          <w:fldChar w:fldCharType="begin"/>
        </w:r>
        <w:r>
          <w:rPr>
            <w:webHidden/>
          </w:rPr>
          <w:instrText xml:space="preserve"> PAGEREF _Toc33705077 \h </w:instrText>
        </w:r>
        <w:r>
          <w:rPr>
            <w:webHidden/>
          </w:rPr>
        </w:r>
        <w:r>
          <w:rPr>
            <w:webHidden/>
          </w:rPr>
          <w:fldChar w:fldCharType="separate"/>
        </w:r>
        <w:r>
          <w:rPr>
            <w:webHidden/>
          </w:rPr>
          <w:t>41</w:t>
        </w:r>
        <w:r>
          <w:rPr>
            <w:webHidden/>
          </w:rPr>
          <w:fldChar w:fldCharType="end"/>
        </w:r>
      </w:hyperlink>
    </w:p>
    <w:p w14:paraId="1DD6DE02" w14:textId="77777777" w:rsidR="003B319F" w:rsidRDefault="003B319F">
      <w:pPr>
        <w:pStyle w:val="Abbildungsverzeichnis"/>
        <w:rPr>
          <w:rFonts w:asciiTheme="minorHAnsi" w:eastAsiaTheme="minorEastAsia" w:hAnsiTheme="minorHAnsi" w:cstheme="minorBidi"/>
          <w:sz w:val="22"/>
          <w:szCs w:val="22"/>
        </w:rPr>
      </w:pPr>
      <w:hyperlink w:anchor="_Toc33705078" w:history="1">
        <w:r w:rsidRPr="00364040">
          <w:rPr>
            <w:rStyle w:val="Hyperlink"/>
          </w:rPr>
          <w:t>Codeteil 5: Circuit breaker Einstellungen in der application.properties</w:t>
        </w:r>
        <w:r>
          <w:rPr>
            <w:webHidden/>
          </w:rPr>
          <w:tab/>
        </w:r>
        <w:r>
          <w:rPr>
            <w:webHidden/>
          </w:rPr>
          <w:fldChar w:fldCharType="begin"/>
        </w:r>
        <w:r>
          <w:rPr>
            <w:webHidden/>
          </w:rPr>
          <w:instrText xml:space="preserve"> PAGEREF _Toc33705078 \h </w:instrText>
        </w:r>
        <w:r>
          <w:rPr>
            <w:webHidden/>
          </w:rPr>
        </w:r>
        <w:r>
          <w:rPr>
            <w:webHidden/>
          </w:rPr>
          <w:fldChar w:fldCharType="separate"/>
        </w:r>
        <w:r>
          <w:rPr>
            <w:webHidden/>
          </w:rPr>
          <w:t>41</w:t>
        </w:r>
        <w:r>
          <w:rPr>
            <w:webHidden/>
          </w:rPr>
          <w:fldChar w:fldCharType="end"/>
        </w:r>
      </w:hyperlink>
    </w:p>
    <w:p w14:paraId="570FC346" w14:textId="77777777" w:rsidR="003B319F" w:rsidRDefault="003B319F">
      <w:pPr>
        <w:pStyle w:val="Abbildungsverzeichnis"/>
        <w:rPr>
          <w:rFonts w:asciiTheme="minorHAnsi" w:eastAsiaTheme="minorEastAsia" w:hAnsiTheme="minorHAnsi" w:cstheme="minorBidi"/>
          <w:sz w:val="22"/>
          <w:szCs w:val="22"/>
        </w:rPr>
      </w:pPr>
      <w:hyperlink w:anchor="_Toc33705079" w:history="1">
        <w:r w:rsidRPr="00364040">
          <w:rPr>
            <w:rStyle w:val="Hyperlink"/>
            <w:lang w:val="en-US"/>
          </w:rPr>
          <w:t>Codeteil 6: Cicuit breaker durch eine destination Rule in Istio</w:t>
        </w:r>
        <w:r>
          <w:rPr>
            <w:webHidden/>
          </w:rPr>
          <w:tab/>
        </w:r>
        <w:r>
          <w:rPr>
            <w:webHidden/>
          </w:rPr>
          <w:fldChar w:fldCharType="begin"/>
        </w:r>
        <w:r>
          <w:rPr>
            <w:webHidden/>
          </w:rPr>
          <w:instrText xml:space="preserve"> PAGEREF _Toc33705079 \h </w:instrText>
        </w:r>
        <w:r>
          <w:rPr>
            <w:webHidden/>
          </w:rPr>
        </w:r>
        <w:r>
          <w:rPr>
            <w:webHidden/>
          </w:rPr>
          <w:fldChar w:fldCharType="separate"/>
        </w:r>
        <w:r>
          <w:rPr>
            <w:webHidden/>
          </w:rPr>
          <w:t>42</w:t>
        </w:r>
        <w:r>
          <w:rPr>
            <w:webHidden/>
          </w:rPr>
          <w:fldChar w:fldCharType="end"/>
        </w:r>
      </w:hyperlink>
    </w:p>
    <w:p w14:paraId="12C33863" w14:textId="77777777" w:rsidR="003B319F" w:rsidRDefault="003B319F">
      <w:pPr>
        <w:pStyle w:val="Abbildungsverzeichnis"/>
        <w:rPr>
          <w:rFonts w:asciiTheme="minorHAnsi" w:eastAsiaTheme="minorEastAsia" w:hAnsiTheme="minorHAnsi" w:cstheme="minorBidi"/>
          <w:sz w:val="22"/>
          <w:szCs w:val="22"/>
        </w:rPr>
      </w:pPr>
      <w:hyperlink w:anchor="_Toc33705080" w:history="1">
        <w:r w:rsidRPr="00364040">
          <w:rPr>
            <w:rStyle w:val="Hyperlink"/>
          </w:rPr>
          <w:t>Codeteil 7: Retries Einstellungen</w:t>
        </w:r>
        <w:r>
          <w:rPr>
            <w:webHidden/>
          </w:rPr>
          <w:tab/>
        </w:r>
        <w:r>
          <w:rPr>
            <w:webHidden/>
          </w:rPr>
          <w:fldChar w:fldCharType="begin"/>
        </w:r>
        <w:r>
          <w:rPr>
            <w:webHidden/>
          </w:rPr>
          <w:instrText xml:space="preserve"> PAGEREF _Toc33705080 \h </w:instrText>
        </w:r>
        <w:r>
          <w:rPr>
            <w:webHidden/>
          </w:rPr>
        </w:r>
        <w:r>
          <w:rPr>
            <w:webHidden/>
          </w:rPr>
          <w:fldChar w:fldCharType="separate"/>
        </w:r>
        <w:r>
          <w:rPr>
            <w:webHidden/>
          </w:rPr>
          <w:t>43</w:t>
        </w:r>
        <w:r>
          <w:rPr>
            <w:webHidden/>
          </w:rPr>
          <w:fldChar w:fldCharType="end"/>
        </w:r>
      </w:hyperlink>
    </w:p>
    <w:p w14:paraId="6656ED47" w14:textId="77777777" w:rsidR="003B319F" w:rsidRDefault="003B319F">
      <w:pPr>
        <w:pStyle w:val="Abbildungsverzeichnis"/>
        <w:rPr>
          <w:rFonts w:asciiTheme="minorHAnsi" w:eastAsiaTheme="minorEastAsia" w:hAnsiTheme="minorHAnsi" w:cstheme="minorBidi"/>
          <w:sz w:val="22"/>
          <w:szCs w:val="22"/>
        </w:rPr>
      </w:pPr>
      <w:hyperlink w:anchor="_Toc33705081" w:history="1">
        <w:r w:rsidRPr="00364040">
          <w:rPr>
            <w:rStyle w:val="Hyperlink"/>
          </w:rPr>
          <w:t>Codeteil 8: Method mit Resilient4j Retry</w:t>
        </w:r>
        <w:r>
          <w:rPr>
            <w:webHidden/>
          </w:rPr>
          <w:tab/>
        </w:r>
        <w:r>
          <w:rPr>
            <w:webHidden/>
          </w:rPr>
          <w:fldChar w:fldCharType="begin"/>
        </w:r>
        <w:r>
          <w:rPr>
            <w:webHidden/>
          </w:rPr>
          <w:instrText xml:space="preserve"> PAGEREF _Toc33705081 \h </w:instrText>
        </w:r>
        <w:r>
          <w:rPr>
            <w:webHidden/>
          </w:rPr>
        </w:r>
        <w:r>
          <w:rPr>
            <w:webHidden/>
          </w:rPr>
          <w:fldChar w:fldCharType="separate"/>
        </w:r>
        <w:r>
          <w:rPr>
            <w:webHidden/>
          </w:rPr>
          <w:t>43</w:t>
        </w:r>
        <w:r>
          <w:rPr>
            <w:webHidden/>
          </w:rPr>
          <w:fldChar w:fldCharType="end"/>
        </w:r>
      </w:hyperlink>
    </w:p>
    <w:p w14:paraId="2FD9A94A" w14:textId="77777777" w:rsidR="003B319F" w:rsidRDefault="003B319F">
      <w:pPr>
        <w:pStyle w:val="Abbildungsverzeichnis"/>
        <w:rPr>
          <w:rFonts w:asciiTheme="minorHAnsi" w:eastAsiaTheme="minorEastAsia" w:hAnsiTheme="minorHAnsi" w:cstheme="minorBidi"/>
          <w:sz w:val="22"/>
          <w:szCs w:val="22"/>
        </w:rPr>
      </w:pPr>
      <w:hyperlink w:anchor="_Toc33705082" w:history="1">
        <w:r w:rsidRPr="00364040">
          <w:rPr>
            <w:rStyle w:val="Hyperlink"/>
          </w:rPr>
          <w:t>Codeteil 9: Retries durch einen VirtualService in Istio</w:t>
        </w:r>
        <w:r>
          <w:rPr>
            <w:webHidden/>
          </w:rPr>
          <w:tab/>
        </w:r>
        <w:r>
          <w:rPr>
            <w:webHidden/>
          </w:rPr>
          <w:fldChar w:fldCharType="begin"/>
        </w:r>
        <w:r>
          <w:rPr>
            <w:webHidden/>
          </w:rPr>
          <w:instrText xml:space="preserve"> PAGEREF _Toc33705082 \h </w:instrText>
        </w:r>
        <w:r>
          <w:rPr>
            <w:webHidden/>
          </w:rPr>
        </w:r>
        <w:r>
          <w:rPr>
            <w:webHidden/>
          </w:rPr>
          <w:fldChar w:fldCharType="separate"/>
        </w:r>
        <w:r>
          <w:rPr>
            <w:webHidden/>
          </w:rPr>
          <w:t>44</w:t>
        </w:r>
        <w:r>
          <w:rPr>
            <w:webHidden/>
          </w:rPr>
          <w:fldChar w:fldCharType="end"/>
        </w:r>
      </w:hyperlink>
    </w:p>
    <w:p w14:paraId="4C405652" w14:textId="77777777" w:rsidR="003B319F" w:rsidRDefault="003B319F">
      <w:pPr>
        <w:pStyle w:val="Abbildungsverzeichnis"/>
        <w:rPr>
          <w:rFonts w:asciiTheme="minorHAnsi" w:eastAsiaTheme="minorEastAsia" w:hAnsiTheme="minorHAnsi" w:cstheme="minorBidi"/>
          <w:sz w:val="22"/>
          <w:szCs w:val="22"/>
        </w:rPr>
      </w:pPr>
      <w:hyperlink w:anchor="_Toc33705083" w:history="1">
        <w:r w:rsidRPr="00364040">
          <w:rPr>
            <w:rStyle w:val="Hyperlink"/>
          </w:rPr>
          <w:t>Codeteil 10: Methode mit Rate Limiter durch Resilence4j</w:t>
        </w:r>
        <w:r>
          <w:rPr>
            <w:webHidden/>
          </w:rPr>
          <w:tab/>
        </w:r>
        <w:r>
          <w:rPr>
            <w:webHidden/>
          </w:rPr>
          <w:fldChar w:fldCharType="begin"/>
        </w:r>
        <w:r>
          <w:rPr>
            <w:webHidden/>
          </w:rPr>
          <w:instrText xml:space="preserve"> PAGEREF _Toc33705083 \h </w:instrText>
        </w:r>
        <w:r>
          <w:rPr>
            <w:webHidden/>
          </w:rPr>
        </w:r>
        <w:r>
          <w:rPr>
            <w:webHidden/>
          </w:rPr>
          <w:fldChar w:fldCharType="separate"/>
        </w:r>
        <w:r>
          <w:rPr>
            <w:webHidden/>
          </w:rPr>
          <w:t>45</w:t>
        </w:r>
        <w:r>
          <w:rPr>
            <w:webHidden/>
          </w:rPr>
          <w:fldChar w:fldCharType="end"/>
        </w:r>
      </w:hyperlink>
    </w:p>
    <w:p w14:paraId="5B3C6AD8" w14:textId="77777777" w:rsidR="003B319F" w:rsidRDefault="003B319F">
      <w:pPr>
        <w:pStyle w:val="Abbildungsverzeichnis"/>
        <w:rPr>
          <w:rFonts w:asciiTheme="minorHAnsi" w:eastAsiaTheme="minorEastAsia" w:hAnsiTheme="minorHAnsi" w:cstheme="minorBidi"/>
          <w:sz w:val="22"/>
          <w:szCs w:val="22"/>
        </w:rPr>
      </w:pPr>
      <w:hyperlink w:anchor="_Toc33705084" w:history="1">
        <w:r w:rsidRPr="00364040">
          <w:rPr>
            <w:rStyle w:val="Hyperlink"/>
          </w:rPr>
          <w:t>Codeteil 11:Einstellungen des rate Rimiter von Resilience4j</w:t>
        </w:r>
        <w:r>
          <w:rPr>
            <w:webHidden/>
          </w:rPr>
          <w:tab/>
        </w:r>
        <w:r>
          <w:rPr>
            <w:webHidden/>
          </w:rPr>
          <w:fldChar w:fldCharType="begin"/>
        </w:r>
        <w:r>
          <w:rPr>
            <w:webHidden/>
          </w:rPr>
          <w:instrText xml:space="preserve"> PAGEREF _Toc33705084 \h </w:instrText>
        </w:r>
        <w:r>
          <w:rPr>
            <w:webHidden/>
          </w:rPr>
        </w:r>
        <w:r>
          <w:rPr>
            <w:webHidden/>
          </w:rPr>
          <w:fldChar w:fldCharType="separate"/>
        </w:r>
        <w:r>
          <w:rPr>
            <w:webHidden/>
          </w:rPr>
          <w:t>46</w:t>
        </w:r>
        <w:r>
          <w:rPr>
            <w:webHidden/>
          </w:rPr>
          <w:fldChar w:fldCharType="end"/>
        </w:r>
      </w:hyperlink>
    </w:p>
    <w:p w14:paraId="37DBBF41" w14:textId="77777777" w:rsidR="003B319F" w:rsidRDefault="003B319F">
      <w:pPr>
        <w:pStyle w:val="Abbildungsverzeichnis"/>
        <w:rPr>
          <w:rFonts w:asciiTheme="minorHAnsi" w:eastAsiaTheme="minorEastAsia" w:hAnsiTheme="minorHAnsi" w:cstheme="minorBidi"/>
          <w:sz w:val="22"/>
          <w:szCs w:val="22"/>
        </w:rPr>
      </w:pPr>
      <w:hyperlink w:anchor="_Toc33705085" w:history="1">
        <w:r w:rsidRPr="00364040">
          <w:rPr>
            <w:rStyle w:val="Hyperlink"/>
            <w:lang w:val="en-US"/>
          </w:rPr>
          <w:t>Codeteil 8: Methode mit Fallback</w:t>
        </w:r>
        <w:r>
          <w:rPr>
            <w:webHidden/>
          </w:rPr>
          <w:tab/>
        </w:r>
        <w:r>
          <w:rPr>
            <w:webHidden/>
          </w:rPr>
          <w:fldChar w:fldCharType="begin"/>
        </w:r>
        <w:r>
          <w:rPr>
            <w:webHidden/>
          </w:rPr>
          <w:instrText xml:space="preserve"> PAGEREF _Toc33705085 \h </w:instrText>
        </w:r>
        <w:r>
          <w:rPr>
            <w:webHidden/>
          </w:rPr>
        </w:r>
        <w:r>
          <w:rPr>
            <w:webHidden/>
          </w:rPr>
          <w:fldChar w:fldCharType="separate"/>
        </w:r>
        <w:r>
          <w:rPr>
            <w:webHidden/>
          </w:rPr>
          <w:t>47</w:t>
        </w:r>
        <w:r>
          <w:rPr>
            <w:webHidden/>
          </w:rPr>
          <w:fldChar w:fldCharType="end"/>
        </w:r>
      </w:hyperlink>
    </w:p>
    <w:p w14:paraId="0444F1D7" w14:textId="77777777" w:rsidR="003B319F" w:rsidRDefault="003B319F">
      <w:pPr>
        <w:pStyle w:val="Abbildungsverzeichnis"/>
        <w:rPr>
          <w:rFonts w:asciiTheme="minorHAnsi" w:eastAsiaTheme="minorEastAsia" w:hAnsiTheme="minorHAnsi" w:cstheme="minorBidi"/>
          <w:sz w:val="22"/>
          <w:szCs w:val="22"/>
        </w:rPr>
      </w:pPr>
      <w:hyperlink w:anchor="_Toc33705086" w:history="1">
        <w:r w:rsidRPr="00364040">
          <w:rPr>
            <w:rStyle w:val="Hyperlink"/>
          </w:rPr>
          <w:t>Codeteil 13: Aufzurufende Fallback Methode</w:t>
        </w:r>
        <w:r>
          <w:rPr>
            <w:webHidden/>
          </w:rPr>
          <w:tab/>
        </w:r>
        <w:r>
          <w:rPr>
            <w:webHidden/>
          </w:rPr>
          <w:fldChar w:fldCharType="begin"/>
        </w:r>
        <w:r>
          <w:rPr>
            <w:webHidden/>
          </w:rPr>
          <w:instrText xml:space="preserve"> PAGEREF _Toc33705086 \h </w:instrText>
        </w:r>
        <w:r>
          <w:rPr>
            <w:webHidden/>
          </w:rPr>
        </w:r>
        <w:r>
          <w:rPr>
            <w:webHidden/>
          </w:rPr>
          <w:fldChar w:fldCharType="separate"/>
        </w:r>
        <w:r>
          <w:rPr>
            <w:webHidden/>
          </w:rPr>
          <w:t>47</w:t>
        </w:r>
        <w:r>
          <w:rPr>
            <w:webHidden/>
          </w:rPr>
          <w:fldChar w:fldCharType="end"/>
        </w:r>
      </w:hyperlink>
    </w:p>
    <w:p w14:paraId="63FE74AF" w14:textId="77777777" w:rsidR="003B319F" w:rsidRDefault="003B319F">
      <w:pPr>
        <w:pStyle w:val="Abbildungsverzeichnis"/>
        <w:rPr>
          <w:rFonts w:asciiTheme="minorHAnsi" w:eastAsiaTheme="minorEastAsia" w:hAnsiTheme="minorHAnsi" w:cstheme="minorBidi"/>
          <w:sz w:val="22"/>
          <w:szCs w:val="22"/>
        </w:rPr>
      </w:pPr>
      <w:hyperlink w:anchor="_Toc33705087" w:history="1">
        <w:r w:rsidRPr="00364040">
          <w:rPr>
            <w:rStyle w:val="Hyperlink"/>
            <w:lang w:val="en-US"/>
          </w:rPr>
          <w:t>Codeteil 10: Service discovery Server</w:t>
        </w:r>
        <w:r>
          <w:rPr>
            <w:webHidden/>
          </w:rPr>
          <w:tab/>
        </w:r>
        <w:r>
          <w:rPr>
            <w:webHidden/>
          </w:rPr>
          <w:fldChar w:fldCharType="begin"/>
        </w:r>
        <w:r>
          <w:rPr>
            <w:webHidden/>
          </w:rPr>
          <w:instrText xml:space="preserve"> PAGEREF _Toc33705087 \h </w:instrText>
        </w:r>
        <w:r>
          <w:rPr>
            <w:webHidden/>
          </w:rPr>
        </w:r>
        <w:r>
          <w:rPr>
            <w:webHidden/>
          </w:rPr>
          <w:fldChar w:fldCharType="separate"/>
        </w:r>
        <w:r>
          <w:rPr>
            <w:webHidden/>
          </w:rPr>
          <w:t>52</w:t>
        </w:r>
        <w:r>
          <w:rPr>
            <w:webHidden/>
          </w:rPr>
          <w:fldChar w:fldCharType="end"/>
        </w:r>
      </w:hyperlink>
    </w:p>
    <w:p w14:paraId="33CF4487" w14:textId="77777777" w:rsidR="003B319F" w:rsidRDefault="003B319F">
      <w:pPr>
        <w:pStyle w:val="Abbildungsverzeichnis"/>
        <w:rPr>
          <w:rFonts w:asciiTheme="minorHAnsi" w:eastAsiaTheme="minorEastAsia" w:hAnsiTheme="minorHAnsi" w:cstheme="minorBidi"/>
          <w:sz w:val="22"/>
          <w:szCs w:val="22"/>
        </w:rPr>
      </w:pPr>
      <w:hyperlink w:anchor="_Toc33705088" w:history="1">
        <w:r w:rsidRPr="00364040">
          <w:rPr>
            <w:rStyle w:val="Hyperlink"/>
          </w:rPr>
          <w:t>Codeteil 11: Service discovery Client</w:t>
        </w:r>
        <w:r>
          <w:rPr>
            <w:webHidden/>
          </w:rPr>
          <w:tab/>
        </w:r>
        <w:r>
          <w:rPr>
            <w:webHidden/>
          </w:rPr>
          <w:fldChar w:fldCharType="begin"/>
        </w:r>
        <w:r>
          <w:rPr>
            <w:webHidden/>
          </w:rPr>
          <w:instrText xml:space="preserve"> PAGEREF _Toc33705088 \h </w:instrText>
        </w:r>
        <w:r>
          <w:rPr>
            <w:webHidden/>
          </w:rPr>
        </w:r>
        <w:r>
          <w:rPr>
            <w:webHidden/>
          </w:rPr>
          <w:fldChar w:fldCharType="separate"/>
        </w:r>
        <w:r>
          <w:rPr>
            <w:webHidden/>
          </w:rPr>
          <w:t>52</w:t>
        </w:r>
        <w:r>
          <w:rPr>
            <w:webHidden/>
          </w:rPr>
          <w:fldChar w:fldCharType="end"/>
        </w:r>
      </w:hyperlink>
    </w:p>
    <w:p w14:paraId="3184B88D" w14:textId="77777777" w:rsidR="003B319F" w:rsidRDefault="003B319F">
      <w:pPr>
        <w:pStyle w:val="Abbildungsverzeichnis"/>
        <w:rPr>
          <w:rFonts w:asciiTheme="minorHAnsi" w:eastAsiaTheme="minorEastAsia" w:hAnsiTheme="minorHAnsi" w:cstheme="minorBidi"/>
          <w:sz w:val="22"/>
          <w:szCs w:val="22"/>
        </w:rPr>
      </w:pPr>
      <w:hyperlink w:anchor="_Toc33705089" w:history="1">
        <w:r w:rsidRPr="00364040">
          <w:rPr>
            <w:rStyle w:val="Hyperlink"/>
          </w:rPr>
          <w:t>Codeteil 16: Kubernetes Namensraum</w:t>
        </w:r>
        <w:r>
          <w:rPr>
            <w:webHidden/>
          </w:rPr>
          <w:tab/>
        </w:r>
        <w:r>
          <w:rPr>
            <w:webHidden/>
          </w:rPr>
          <w:fldChar w:fldCharType="begin"/>
        </w:r>
        <w:r>
          <w:rPr>
            <w:webHidden/>
          </w:rPr>
          <w:instrText xml:space="preserve"> PAGEREF _Toc33705089 \h </w:instrText>
        </w:r>
        <w:r>
          <w:rPr>
            <w:webHidden/>
          </w:rPr>
        </w:r>
        <w:r>
          <w:rPr>
            <w:webHidden/>
          </w:rPr>
          <w:fldChar w:fldCharType="separate"/>
        </w:r>
        <w:r>
          <w:rPr>
            <w:webHidden/>
          </w:rPr>
          <w:t>53</w:t>
        </w:r>
        <w:r>
          <w:rPr>
            <w:webHidden/>
          </w:rPr>
          <w:fldChar w:fldCharType="end"/>
        </w:r>
      </w:hyperlink>
    </w:p>
    <w:p w14:paraId="4BA8B3F7" w14:textId="77777777" w:rsidR="003B319F" w:rsidRDefault="003B319F">
      <w:pPr>
        <w:pStyle w:val="Abbildungsverzeichnis"/>
        <w:rPr>
          <w:rFonts w:asciiTheme="minorHAnsi" w:eastAsiaTheme="minorEastAsia" w:hAnsiTheme="minorHAnsi" w:cstheme="minorBidi"/>
          <w:sz w:val="22"/>
          <w:szCs w:val="22"/>
        </w:rPr>
      </w:pPr>
      <w:hyperlink w:anchor="_Toc33705090" w:history="1">
        <w:r w:rsidRPr="00364040">
          <w:rPr>
            <w:rStyle w:val="Hyperlink"/>
          </w:rPr>
          <w:t>Codeteil 17: Kubernetes Deployment</w:t>
        </w:r>
        <w:r>
          <w:rPr>
            <w:webHidden/>
          </w:rPr>
          <w:tab/>
        </w:r>
        <w:r>
          <w:rPr>
            <w:webHidden/>
          </w:rPr>
          <w:fldChar w:fldCharType="begin"/>
        </w:r>
        <w:r>
          <w:rPr>
            <w:webHidden/>
          </w:rPr>
          <w:instrText xml:space="preserve"> PAGEREF _Toc33705090 \h </w:instrText>
        </w:r>
        <w:r>
          <w:rPr>
            <w:webHidden/>
          </w:rPr>
        </w:r>
        <w:r>
          <w:rPr>
            <w:webHidden/>
          </w:rPr>
          <w:fldChar w:fldCharType="separate"/>
        </w:r>
        <w:r>
          <w:rPr>
            <w:webHidden/>
          </w:rPr>
          <w:t>53</w:t>
        </w:r>
        <w:r>
          <w:rPr>
            <w:webHidden/>
          </w:rPr>
          <w:fldChar w:fldCharType="end"/>
        </w:r>
      </w:hyperlink>
    </w:p>
    <w:p w14:paraId="220CF428" w14:textId="77777777" w:rsidR="003B319F" w:rsidRDefault="003B319F">
      <w:pPr>
        <w:pStyle w:val="Abbildungsverzeichnis"/>
        <w:rPr>
          <w:rFonts w:asciiTheme="minorHAnsi" w:eastAsiaTheme="minorEastAsia" w:hAnsiTheme="minorHAnsi" w:cstheme="minorBidi"/>
          <w:sz w:val="22"/>
          <w:szCs w:val="22"/>
        </w:rPr>
      </w:pPr>
      <w:hyperlink w:anchor="_Toc33705091" w:history="1">
        <w:r w:rsidRPr="00364040">
          <w:rPr>
            <w:rStyle w:val="Hyperlink"/>
          </w:rPr>
          <w:t>Codeteil 18: Kubernetes Service welcher die App verfügbar macht</w:t>
        </w:r>
        <w:r>
          <w:rPr>
            <w:webHidden/>
          </w:rPr>
          <w:tab/>
        </w:r>
        <w:r>
          <w:rPr>
            <w:webHidden/>
          </w:rPr>
          <w:fldChar w:fldCharType="begin"/>
        </w:r>
        <w:r>
          <w:rPr>
            <w:webHidden/>
          </w:rPr>
          <w:instrText xml:space="preserve"> PAGEREF _Toc33705091 \h </w:instrText>
        </w:r>
        <w:r>
          <w:rPr>
            <w:webHidden/>
          </w:rPr>
        </w:r>
        <w:r>
          <w:rPr>
            <w:webHidden/>
          </w:rPr>
          <w:fldChar w:fldCharType="separate"/>
        </w:r>
        <w:r>
          <w:rPr>
            <w:webHidden/>
          </w:rPr>
          <w:t>54</w:t>
        </w:r>
        <w:r>
          <w:rPr>
            <w:webHidden/>
          </w:rPr>
          <w:fldChar w:fldCharType="end"/>
        </w:r>
      </w:hyperlink>
    </w:p>
    <w:p w14:paraId="65FF6BCF" w14:textId="77777777" w:rsidR="003B319F" w:rsidRDefault="003B319F">
      <w:pPr>
        <w:pStyle w:val="Abbildungsverzeichnis"/>
        <w:rPr>
          <w:rFonts w:asciiTheme="minorHAnsi" w:eastAsiaTheme="minorEastAsia" w:hAnsiTheme="minorHAnsi" w:cstheme="minorBidi"/>
          <w:sz w:val="22"/>
          <w:szCs w:val="22"/>
        </w:rPr>
      </w:pPr>
      <w:hyperlink w:anchor="_Toc33705092" w:history="1">
        <w:r w:rsidRPr="00364040">
          <w:rPr>
            <w:rStyle w:val="Hyperlink"/>
          </w:rPr>
          <w:t>Codeteil 19: Kubernetes DNS Name</w:t>
        </w:r>
        <w:r>
          <w:rPr>
            <w:webHidden/>
          </w:rPr>
          <w:tab/>
        </w:r>
        <w:r>
          <w:rPr>
            <w:webHidden/>
          </w:rPr>
          <w:fldChar w:fldCharType="begin"/>
        </w:r>
        <w:r>
          <w:rPr>
            <w:webHidden/>
          </w:rPr>
          <w:instrText xml:space="preserve"> PAGEREF _Toc33705092 \h </w:instrText>
        </w:r>
        <w:r>
          <w:rPr>
            <w:webHidden/>
          </w:rPr>
        </w:r>
        <w:r>
          <w:rPr>
            <w:webHidden/>
          </w:rPr>
          <w:fldChar w:fldCharType="separate"/>
        </w:r>
        <w:r>
          <w:rPr>
            <w:webHidden/>
          </w:rPr>
          <w:t>54</w:t>
        </w:r>
        <w:r>
          <w:rPr>
            <w:webHidden/>
          </w:rPr>
          <w:fldChar w:fldCharType="end"/>
        </w:r>
      </w:hyperlink>
    </w:p>
    <w:p w14:paraId="18C6B2E3" w14:textId="46D2FD66" w:rsidR="00CC65E6" w:rsidRPr="008E271B" w:rsidRDefault="00CC65E6" w:rsidP="00CC65E6">
      <w:r w:rsidRPr="008E271B">
        <w:rPr>
          <w:noProof/>
        </w:rPr>
        <w:fldChar w:fldCharType="end"/>
      </w:r>
    </w:p>
    <w:p w14:paraId="34776910" w14:textId="4892B553" w:rsidR="00ED554B" w:rsidRPr="008E271B" w:rsidRDefault="00202613" w:rsidP="00ED554B">
      <w:pPr>
        <w:pStyle w:val="berschrift1"/>
      </w:pPr>
      <w:bookmarkStart w:id="10" w:name="_Toc33725582"/>
      <w:r w:rsidRPr="008E271B">
        <w:lastRenderedPageBreak/>
        <w:t>Einleitung</w:t>
      </w:r>
      <w:bookmarkEnd w:id="10"/>
    </w:p>
    <w:p w14:paraId="7AACE17F" w14:textId="74AAC2CF" w:rsidR="007F1A15" w:rsidRPr="008E271B" w:rsidRDefault="007F1A15" w:rsidP="00A72970">
      <w:r w:rsidRPr="008E271B">
        <w:t>Diese Arbeit beschäftigt sich im Besonderen mit der Kommunikation zwischen bzw. von Microservices und möchte hierbei unterschiedliche Möglichkeiten für Techniken und Bausteine im Kontext der verteilten Systeme untersuchen. Zuallererst wird sich dafür mit theoretischen Hintergründen von Microservices, verteilten Systemen und weiteren benötigten Grundlagen befasst</w:t>
      </w:r>
      <w:r w:rsidR="009F1A26" w:rsidRPr="008E271B">
        <w:t>,</w:t>
      </w:r>
      <w:r w:rsidRPr="008E271B">
        <w:t xml:space="preserve"> welche für ein </w:t>
      </w:r>
      <w:r w:rsidR="003373BB" w:rsidRPr="008E271B">
        <w:t xml:space="preserve">besseres </w:t>
      </w:r>
      <w:r w:rsidRPr="008E271B">
        <w:t xml:space="preserve">Verständnis später benötigt werden. Die Notwendigkeit dieser Arbeit entsteht dem Problem, welches fast unweigerlich auftaucht, wenn </w:t>
      </w:r>
      <w:r w:rsidR="003373BB" w:rsidRPr="008E271B">
        <w:t xml:space="preserve">man </w:t>
      </w:r>
      <w:r w:rsidRPr="008E271B">
        <w:t xml:space="preserve">sich mit verteilten Systemen beschäftigt. Durch ein verteiltes und vernetztes System kann bei weitem mehr Kommunikation entstehen </w:t>
      </w:r>
      <w:r w:rsidR="003373BB" w:rsidRPr="008E271B">
        <w:t>als</w:t>
      </w:r>
      <w:r w:rsidRPr="008E271B">
        <w:t xml:space="preserve"> dies bei bisherigen Systemen der Fall war. Dieser Kommunikationsanstieg kann dazu führen</w:t>
      </w:r>
      <w:r w:rsidR="000B3E67" w:rsidRPr="008E271B">
        <w:t>,</w:t>
      </w:r>
      <w:r w:rsidRPr="008E271B">
        <w:t xml:space="preserve"> das</w:t>
      </w:r>
      <w:r w:rsidR="000B3E67" w:rsidRPr="008E271B">
        <w:t>s</w:t>
      </w:r>
      <w:r w:rsidRPr="008E271B">
        <w:t xml:space="preserve"> deutlich mehr Fehler auftreten, sich deutlich mehr um den Kommunikationsfluss gekümmert werden muss, es nicht mehr möglich ist manuell einzelne Serviceadressen weiter</w:t>
      </w:r>
      <w:r w:rsidR="000B3E67" w:rsidRPr="008E271B">
        <w:t xml:space="preserve"> </w:t>
      </w:r>
      <w:r w:rsidRPr="008E271B">
        <w:t>zu</w:t>
      </w:r>
      <w:r w:rsidR="000B3E67" w:rsidRPr="008E271B">
        <w:t xml:space="preserve"> </w:t>
      </w:r>
      <w:r w:rsidRPr="008E271B">
        <w:t xml:space="preserve">verteilen und ein Management einzelner APIs immer schwieriger wird. Es gibt im Umfeld der verteilten Systeme durchaus noch weitere Probleme, um welche sich gekümmert werden könnte, jedoch werden diese im Umfang dieser Arbeit nicht näher betrachtet. </w:t>
      </w:r>
    </w:p>
    <w:p w14:paraId="0B4E1BA0" w14:textId="6F2BF210" w:rsidR="001A1602" w:rsidRPr="008E271B" w:rsidRDefault="001A1602" w:rsidP="001A1602">
      <w:r w:rsidRPr="008E271B">
        <w:t xml:space="preserve">Es </w:t>
      </w:r>
      <w:r w:rsidR="00D13048" w:rsidRPr="008E271B">
        <w:t>sollen hier</w:t>
      </w:r>
      <w:r w:rsidRPr="008E271B">
        <w:t xml:space="preserve"> unterschiedliche Möglichkeiten </w:t>
      </w:r>
      <w:r w:rsidR="00D13048" w:rsidRPr="008E271B">
        <w:t>aufgezeigt werden</w:t>
      </w:r>
      <w:r w:rsidRPr="008E271B">
        <w:t>, um ein Robusteres verteiltes System zu ermöglichen und mit Fehlern wie Kettenreaktionen, Ressourcen Erschöpfung, Netzwerkunterbrechungen oder Methoden welche zufällig einen Fehler werfen</w:t>
      </w:r>
      <w:r w:rsidR="00EB7DF7" w:rsidRPr="008E271B">
        <w:t>,</w:t>
      </w:r>
      <w:r w:rsidRPr="008E271B">
        <w:t xml:space="preserve"> entsprechend umzugehen.</w:t>
      </w:r>
    </w:p>
    <w:p w14:paraId="4E869268" w14:textId="5DDF3D50" w:rsidR="001A1602" w:rsidRPr="008E271B" w:rsidRDefault="001A1602" w:rsidP="001A1602">
      <w:r w:rsidRPr="008E271B">
        <w:t xml:space="preserve">Bevor allerdings Kommunikationsfehler auftreten können benötigt es </w:t>
      </w:r>
      <w:r w:rsidR="00D13048" w:rsidRPr="008E271B">
        <w:t>eine</w:t>
      </w:r>
      <w:r w:rsidRPr="008E271B">
        <w:t xml:space="preserve"> Kommunikation. Um die</w:t>
      </w:r>
      <w:r w:rsidR="00D13048" w:rsidRPr="008E271B">
        <w:t>se</w:t>
      </w:r>
      <w:r w:rsidRPr="008E271B">
        <w:t xml:space="preserve"> Kommunikation zu ermöglichen, benötig</w:t>
      </w:r>
      <w:r w:rsidR="00D13048" w:rsidRPr="008E271B">
        <w:t>t</w:t>
      </w:r>
      <w:r w:rsidRPr="008E271B">
        <w:t xml:space="preserve"> </w:t>
      </w:r>
      <w:r w:rsidR="00D13048" w:rsidRPr="008E271B">
        <w:t>man</w:t>
      </w:r>
      <w:r w:rsidRPr="008E271B">
        <w:t xml:space="preserve"> Kenntnis über </w:t>
      </w:r>
      <w:r w:rsidR="00D13048" w:rsidRPr="008E271B">
        <w:t>die</w:t>
      </w:r>
      <w:r w:rsidRPr="008E271B">
        <w:t xml:space="preserve"> Services</w:t>
      </w:r>
      <w:r w:rsidR="00B67B8E" w:rsidRPr="008E271B">
        <w:t>,</w:t>
      </w:r>
      <w:r w:rsidRPr="008E271B">
        <w:t xml:space="preserve"> im Speziellen über ihren Aufenthaltsort. Damit wir diesen in einem sich möglicherweise schnell verändernden System</w:t>
      </w:r>
      <w:r w:rsidR="00B67B8E" w:rsidRPr="008E271B">
        <w:t>,</w:t>
      </w:r>
      <w:r w:rsidRPr="008E271B">
        <w:t xml:space="preserve"> noch finden können</w:t>
      </w:r>
      <w:r w:rsidR="00B67B8E" w:rsidRPr="008E271B">
        <w:t>,</w:t>
      </w:r>
      <w:r w:rsidRPr="008E271B">
        <w:t xml:space="preserve"> b</w:t>
      </w:r>
      <w:r w:rsidR="00B67B8E" w:rsidRPr="008E271B">
        <w:t>raucht es</w:t>
      </w:r>
      <w:r w:rsidRPr="008E271B">
        <w:t xml:space="preserve"> eine dynamische Lösung zum Lösen dieses dynamischen Problems.</w:t>
      </w:r>
    </w:p>
    <w:p w14:paraId="1BAB6BFC" w14:textId="7226522F" w:rsidR="001A1602" w:rsidRPr="008E271B" w:rsidRDefault="001A1602" w:rsidP="001A1602">
      <w:r w:rsidRPr="008E271B">
        <w:t xml:space="preserve">Nachdem Kenntnis über den Aufenthaltsort </w:t>
      </w:r>
      <w:r w:rsidR="00AD1C9A">
        <w:t>der</w:t>
      </w:r>
      <w:r w:rsidRPr="008E271B">
        <w:t xml:space="preserve"> Services </w:t>
      </w:r>
      <w:r w:rsidR="00AD1C9A">
        <w:t>besteht,</w:t>
      </w:r>
      <w:r w:rsidRPr="008E271B">
        <w:t xml:space="preserve"> muss der Kommunikationsfluss in </w:t>
      </w:r>
      <w:r w:rsidR="00AD1C9A">
        <w:t>dem</w:t>
      </w:r>
      <w:r w:rsidRPr="008E271B">
        <w:t xml:space="preserve"> verteilten System wieder ermöglicht bzw. hergestellt werden. </w:t>
      </w:r>
      <w:r w:rsidR="00FF5D2B" w:rsidRPr="008E271B">
        <w:t>Hier müssen</w:t>
      </w:r>
      <w:r w:rsidRPr="008E271B">
        <w:t xml:space="preserve"> Bausteine </w:t>
      </w:r>
      <w:r w:rsidR="00FF5D2B" w:rsidRPr="008E271B">
        <w:t>zur Anwendung kommen</w:t>
      </w:r>
      <w:r w:rsidRPr="008E271B">
        <w:t xml:space="preserve">, welche helfen sich mit diesem Problem zu befassen und es </w:t>
      </w:r>
      <w:r w:rsidR="00061A05" w:rsidRPr="008E271B">
        <w:t>ermöglichen</w:t>
      </w:r>
      <w:r w:rsidR="00FF5D2B" w:rsidRPr="008E271B">
        <w:t>,</w:t>
      </w:r>
      <w:r w:rsidRPr="008E271B">
        <w:t xml:space="preserve"> </w:t>
      </w:r>
      <w:r w:rsidR="00D5773A" w:rsidRPr="008E271B">
        <w:t>anstehende</w:t>
      </w:r>
      <w:r w:rsidRPr="008E271B">
        <w:t xml:space="preserve"> Anfragen durch </w:t>
      </w:r>
      <w:r w:rsidR="00AD1C9A">
        <w:t>das</w:t>
      </w:r>
      <w:r w:rsidRPr="008E271B">
        <w:t xml:space="preserve"> System durchzuleiten, um sie genau dort hinzuführen, wo sie hingehören. </w:t>
      </w:r>
    </w:p>
    <w:p w14:paraId="6A487559" w14:textId="227417D4" w:rsidR="001A1602" w:rsidRPr="008E271B" w:rsidRDefault="001A1602" w:rsidP="001A1602">
      <w:r w:rsidRPr="008E271B">
        <w:t>Nach de</w:t>
      </w:r>
      <w:r w:rsidR="00D5773A" w:rsidRPr="008E271B">
        <w:t>r Wiederherstellung</w:t>
      </w:r>
      <w:r w:rsidRPr="008E271B">
        <w:t xml:space="preserve"> </w:t>
      </w:r>
      <w:r w:rsidR="00D5773A" w:rsidRPr="008E271B">
        <w:t xml:space="preserve">des </w:t>
      </w:r>
      <w:r w:rsidRPr="008E271B">
        <w:t xml:space="preserve">Kommunikationsfluss und </w:t>
      </w:r>
      <w:r w:rsidR="00AE3C4E" w:rsidRPr="008E271B">
        <w:t xml:space="preserve">der </w:t>
      </w:r>
      <w:r w:rsidR="008117C7" w:rsidRPr="008E271B">
        <w:t>wiederhergestellten Zugänglichkeit der</w:t>
      </w:r>
      <w:r w:rsidRPr="008E271B">
        <w:t xml:space="preserve"> APIs, wird es daraufhin wichtig zu kontrollieren, wer Zugriff auf </w:t>
      </w:r>
      <w:r w:rsidR="008117C7" w:rsidRPr="008E271B">
        <w:t>das</w:t>
      </w:r>
      <w:r w:rsidRPr="008E271B">
        <w:t xml:space="preserve"> System hat. Sowohl Nutzer als auch Entwicklern benötigen eigene Möglichkeiten sich mit </w:t>
      </w:r>
      <w:r w:rsidR="008117C7" w:rsidRPr="008E271B">
        <w:t>de</w:t>
      </w:r>
      <w:r w:rsidRPr="008E271B">
        <w:t xml:space="preserve">m System zu verbinden und mit diesem zu arbeiten, unbewusst oder bewusst. </w:t>
      </w:r>
    </w:p>
    <w:p w14:paraId="044DA380" w14:textId="1CA9D211" w:rsidR="001A1602" w:rsidRPr="008E271B" w:rsidRDefault="001A1602" w:rsidP="001A1602">
      <w:r w:rsidRPr="008E271B">
        <w:t>Um diese Probleme zu bändigen, sollen sowohl unterschiedliche Möglichkeiten auf der Kommunikationsebene als auch in der Implementierungstiefe geboten werden</w:t>
      </w:r>
      <w:r w:rsidR="006501DC" w:rsidRPr="008E271B">
        <w:t>.</w:t>
      </w:r>
      <w:r w:rsidRPr="008E271B">
        <w:t xml:space="preserve"> </w:t>
      </w:r>
      <w:r w:rsidR="0052572C" w:rsidRPr="008E271B">
        <w:t>Dab</w:t>
      </w:r>
      <w:r w:rsidRPr="008E271B">
        <w:t>ei wir</w:t>
      </w:r>
      <w:r w:rsidR="0052572C" w:rsidRPr="008E271B">
        <w:t>d</w:t>
      </w:r>
      <w:r w:rsidRPr="008E271B">
        <w:t xml:space="preserve"> hier</w:t>
      </w:r>
      <w:r w:rsidR="0052572C" w:rsidRPr="008E271B">
        <w:t xml:space="preserve"> lediglich</w:t>
      </w:r>
      <w:r w:rsidRPr="008E271B">
        <w:t xml:space="preserve"> auf die Programmiersprache Java </w:t>
      </w:r>
      <w:r w:rsidR="0052572C" w:rsidRPr="008E271B">
        <w:t>eingegangen</w:t>
      </w:r>
      <w:r w:rsidR="009F1A26" w:rsidRPr="008E271B">
        <w:t>,</w:t>
      </w:r>
      <w:r w:rsidRPr="008E271B">
        <w:t xml:space="preserve"> um den Rahmen nicht </w:t>
      </w:r>
      <w:r w:rsidRPr="008E271B">
        <w:lastRenderedPageBreak/>
        <w:t>zu spr</w:t>
      </w:r>
      <w:r w:rsidR="009F1A26" w:rsidRPr="008E271B">
        <w:t>e</w:t>
      </w:r>
      <w:r w:rsidRPr="008E271B">
        <w:t>ngen. Die hierbei Verwendung findende</w:t>
      </w:r>
      <w:r w:rsidR="00EB7DF7" w:rsidRPr="008E271B">
        <w:t>n</w:t>
      </w:r>
      <w:r w:rsidRPr="008E271B">
        <w:t xml:space="preserve"> Umgebungen sind zum einen Spring Boot/Cloud, </w:t>
      </w:r>
      <w:r w:rsidR="00407B0D">
        <w:t xml:space="preserve">als auch das Service Mesh </w:t>
      </w:r>
      <w:proofErr w:type="spellStart"/>
      <w:r w:rsidR="00407B0D">
        <w:t>Istio</w:t>
      </w:r>
      <w:proofErr w:type="spellEnd"/>
      <w:r w:rsidR="00407B0D">
        <w:t>.</w:t>
      </w:r>
    </w:p>
    <w:p w14:paraId="60B7C08A" w14:textId="46D935AC" w:rsidR="001A1602" w:rsidRPr="008E271B" w:rsidRDefault="001A1602" w:rsidP="00A72970">
      <w:r w:rsidRPr="008E271B">
        <w:t xml:space="preserve">Im Folgenden wird eine Einführung in Microservices gegeben, mit einer Gegenüberstellung zu einem Monolithischen Ansatz, welcher dabei helfen soll herauszufinden, ob ein Microservice Ansatz der </w:t>
      </w:r>
      <w:r w:rsidR="00AE4F2D" w:rsidRPr="008E271B">
        <w:t>r</w:t>
      </w:r>
      <w:r w:rsidRPr="008E271B">
        <w:t>ichtig</w:t>
      </w:r>
      <w:r w:rsidR="00AE4F2D" w:rsidRPr="008E271B">
        <w:t>e</w:t>
      </w:r>
      <w:r w:rsidRPr="008E271B">
        <w:t xml:space="preserve"> für das entsprechende Problem ist, sowie einige weitere Probleme aufzeigt welche hiermit einher</w:t>
      </w:r>
      <w:r w:rsidR="00AE4F2D" w:rsidRPr="008E271B">
        <w:t>geh</w:t>
      </w:r>
      <w:r w:rsidRPr="008E271B">
        <w:t>en können.</w:t>
      </w:r>
    </w:p>
    <w:p w14:paraId="0617FCA7" w14:textId="652C3EB4" w:rsidR="0062608E" w:rsidRPr="008E271B" w:rsidRDefault="00A72970" w:rsidP="00A72970">
      <w:pPr>
        <w:pStyle w:val="berschrift1"/>
      </w:pPr>
      <w:bookmarkStart w:id="11" w:name="_Ref25054358"/>
      <w:bookmarkStart w:id="12" w:name="_Ref25054372"/>
      <w:bookmarkStart w:id="13" w:name="_Toc33725583"/>
      <w:r w:rsidRPr="008E271B">
        <w:lastRenderedPageBreak/>
        <w:t>Microservices</w:t>
      </w:r>
      <w:bookmarkEnd w:id="11"/>
      <w:bookmarkEnd w:id="12"/>
      <w:bookmarkEnd w:id="13"/>
    </w:p>
    <w:p w14:paraId="3E8E5A7A" w14:textId="39EC8AB4" w:rsidR="00EB7DF7" w:rsidRPr="008E271B" w:rsidRDefault="00515CD9" w:rsidP="00C21A0A">
      <w:pPr>
        <w:jc w:val="left"/>
      </w:pPr>
      <w:r w:rsidRPr="008E271B">
        <w:t xml:space="preserve">Der weitere Verlauf befasst </w:t>
      </w:r>
      <w:r w:rsidR="00C920EF" w:rsidRPr="008E271B">
        <w:t>sich mit Microservices</w:t>
      </w:r>
      <w:r w:rsidR="00C21A0A" w:rsidRPr="008E271B">
        <w:t xml:space="preserve"> und </w:t>
      </w:r>
      <w:r w:rsidRPr="008E271B">
        <w:t>e</w:t>
      </w:r>
      <w:r w:rsidR="00C21A0A" w:rsidRPr="008E271B">
        <w:t xml:space="preserve">rklärt woher </w:t>
      </w:r>
      <w:r w:rsidRPr="008E271B">
        <w:t>dies</w:t>
      </w:r>
      <w:r w:rsidR="00C21A0A" w:rsidRPr="008E271B">
        <w:t xml:space="preserve">e kommen </w:t>
      </w:r>
      <w:r w:rsidR="00407B0D">
        <w:t xml:space="preserve">und </w:t>
      </w:r>
      <w:r w:rsidR="00C21A0A" w:rsidRPr="008E271B">
        <w:t xml:space="preserve">worauf sie </w:t>
      </w:r>
      <w:r w:rsidRPr="008E271B">
        <w:t>a</w:t>
      </w:r>
      <w:r w:rsidR="00C21A0A" w:rsidRPr="008E271B">
        <w:t>ufgebaut sind</w:t>
      </w:r>
      <w:r w:rsidRPr="008E271B">
        <w:t>.</w:t>
      </w:r>
      <w:r w:rsidR="00C920EF" w:rsidRPr="008E271B">
        <w:t xml:space="preserve"> </w:t>
      </w:r>
      <w:r w:rsidRPr="008E271B">
        <w:t>Zudem erfolgt</w:t>
      </w:r>
      <w:r w:rsidR="00C920EF" w:rsidRPr="008E271B">
        <w:t xml:space="preserve"> e</w:t>
      </w:r>
      <w:r w:rsidR="00DD2499" w:rsidRPr="008E271B">
        <w:t xml:space="preserve">ine Einführung in die Thematik </w:t>
      </w:r>
      <w:r w:rsidRPr="008E271B">
        <w:t>von Microservices</w:t>
      </w:r>
      <w:r w:rsidR="00C920EF" w:rsidRPr="008E271B">
        <w:t xml:space="preserve">. </w:t>
      </w:r>
      <w:r w:rsidR="00C21A0A" w:rsidRPr="008E271B">
        <w:t xml:space="preserve">Weiter wird eine Gegenüberstellung mit einem Monolithischen System </w:t>
      </w:r>
      <w:r w:rsidR="009B4B64" w:rsidRPr="008E271B">
        <w:t>ge</w:t>
      </w:r>
      <w:r w:rsidR="00C21A0A" w:rsidRPr="008E271B">
        <w:t xml:space="preserve">geben wodurch einige weitere </w:t>
      </w:r>
      <w:r w:rsidR="001D55E2" w:rsidRPr="008E271B">
        <w:t>V</w:t>
      </w:r>
      <w:r w:rsidR="00C21A0A" w:rsidRPr="008E271B">
        <w:t>or</w:t>
      </w:r>
      <w:r w:rsidR="001D55E2" w:rsidRPr="008E271B">
        <w:t>-</w:t>
      </w:r>
      <w:r w:rsidR="00C21A0A" w:rsidRPr="008E271B">
        <w:t xml:space="preserve"> und Nachteile dieser beiden Systeme veranschaulicht werden</w:t>
      </w:r>
      <w:r w:rsidR="001D55E2" w:rsidRPr="008E271B">
        <w:t>.</w:t>
      </w:r>
      <w:r w:rsidR="00C21A0A" w:rsidRPr="008E271B">
        <w:t xml:space="preserve"> </w:t>
      </w:r>
      <w:r w:rsidR="001D55E2" w:rsidRPr="008E271B">
        <w:t>D</w:t>
      </w:r>
      <w:r w:rsidR="00C21A0A" w:rsidRPr="008E271B">
        <w:t>e</w:t>
      </w:r>
      <w:r w:rsidR="001D55E2" w:rsidRPr="008E271B">
        <w:t>r</w:t>
      </w:r>
      <w:r w:rsidR="00C21A0A" w:rsidRPr="008E271B">
        <w:t xml:space="preserve"> Leser</w:t>
      </w:r>
      <w:r w:rsidR="001D55E2" w:rsidRPr="008E271B">
        <w:t xml:space="preserve"> soll dadurch </w:t>
      </w:r>
      <w:r w:rsidR="009B4B64" w:rsidRPr="008E271B">
        <w:t xml:space="preserve">in die Lage versetzt werden, </w:t>
      </w:r>
      <w:r w:rsidR="00C21A0A" w:rsidRPr="008E271B">
        <w:t>eine Entscheidung zu treffen</w:t>
      </w:r>
      <w:r w:rsidR="009B4B64" w:rsidRPr="008E271B">
        <w:t>,</w:t>
      </w:r>
      <w:r w:rsidR="00C21A0A" w:rsidRPr="008E271B">
        <w:t xml:space="preserve"> welches eher das richtige System für seine </w:t>
      </w:r>
      <w:r w:rsidR="00320D9F" w:rsidRPr="008E271B">
        <w:t>Anwendung</w:t>
      </w:r>
      <w:r w:rsidR="00C21A0A" w:rsidRPr="008E271B">
        <w:t xml:space="preserve"> ist.</w:t>
      </w:r>
    </w:p>
    <w:p w14:paraId="381020A9" w14:textId="47EA31FE" w:rsidR="004F540B" w:rsidRPr="008E271B" w:rsidRDefault="004F540B" w:rsidP="004F540B">
      <w:pPr>
        <w:pStyle w:val="berschrift2"/>
      </w:pPr>
      <w:bookmarkStart w:id="14" w:name="_Toc33725584"/>
      <w:r w:rsidRPr="008E271B">
        <w:t>Wieso Microservices</w:t>
      </w:r>
      <w:bookmarkEnd w:id="14"/>
    </w:p>
    <w:p w14:paraId="7E00EA8E" w14:textId="78074A79" w:rsidR="00FB221D" w:rsidRPr="008E271B" w:rsidRDefault="00C67B55" w:rsidP="00BF0CEC">
      <w:r w:rsidRPr="008E271B">
        <w:t>Der Ursprung v</w:t>
      </w:r>
      <w:r w:rsidR="00DB5187" w:rsidRPr="008E271B">
        <w:t xml:space="preserve">on Microservices entstammt aus </w:t>
      </w:r>
      <w:r w:rsidR="004E0E39" w:rsidRPr="008E271B">
        <w:t>Problemen,</w:t>
      </w:r>
      <w:r w:rsidR="00DB5187" w:rsidRPr="008E271B">
        <w:t xml:space="preserve"> welche mit bisherigen m</w:t>
      </w:r>
      <w:r w:rsidRPr="008E271B">
        <w:t>onolithischen Architekturen nicht mehr zu bewältigen waren.</w:t>
      </w:r>
      <w:r w:rsidR="00730ED2" w:rsidRPr="008E271B">
        <w:t xml:space="preserve"> </w:t>
      </w:r>
      <w:r w:rsidRPr="00CC7C9F">
        <w:rPr>
          <w:lang w:val="en-US"/>
        </w:rPr>
        <w:t>“</w:t>
      </w:r>
      <w:bookmarkStart w:id="15" w:name="_CTVK0013db81ba8d9034e7bbe70a0bc9f2b8174"/>
      <w:r w:rsidR="00730ED2" w:rsidRPr="00CC7C9F">
        <w:rPr>
          <w:lang w:val="en-US"/>
        </w:rPr>
        <w:t>The many things that you would like to see happening in a good software environment couldn’t be done anymore</w:t>
      </w:r>
      <w:bookmarkEnd w:id="15"/>
      <w:r w:rsidR="004E0E39" w:rsidRPr="00CC7C9F">
        <w:rPr>
          <w:lang w:val="en-US"/>
        </w:rPr>
        <w:t>”.</w:t>
      </w:r>
      <w:r w:rsidR="00730ED2" w:rsidRPr="00CC7C9F">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rsidRPr="008E271B">
            <w:fldChar w:fldCharType="begin"/>
          </w:r>
          <w:r w:rsidR="001629B0">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jEvMT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MwLzY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1629B0" w:rsidRPr="001629B0">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phdGlvbnMiOltdLCJPdGhlcnNJbnZvbHZlZCI6W10sIlB1Ymxpc2hlcnMiOltdLCJRdW90YXRpb25zIjpbXSwiUmVmZXJlbmNlVHlwZSI6IkludGVybmV0RG9jdW1lbnQiLCJTaG9ydFRpdGxlIjoiVm9nZWxzIDMwLzY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yN1QxNDoyMjo1MiIsIlByb2plY3QiOnsiJHJlZiI6IjUifX0sIlVzZU51bWJlcmluZ1R5cGVPZlBhcmVudERvY3VtZW50IjpmYWxzZX1dLCJGb3JtYXR0ZWRUZXh0Ijp7IiRpZCI6IjEyIiwiQ291bnQiOjEsIlRleHRVbml0cyI6W3siJGlkIjoiMTMiLCJGb250U3R5bGUiOnsiJGlkIjoiMTQiLCJOZXV0cmFsIjp0cnVlfSwiUmVhZGluZ09yZGVyIjoxLCJUZXh0IjoiKFZvZ2VscyAzMC82LzIwMDYpIn1dfSwiVGFnIjoiQ2l0YXZpUGxhY2Vob2xkZXIjYmU3OTU2N2EtZTI2ZC00ZjlmLWJkNzAtZjZiYzg1MWRhYjRkIiwiVGV4dCI6IihWb2dlbHMgMzAvNi8yMDA2KSIsIldBSVZlcnNpb24iOiI2LjMuMC4wIn0=}</w:instrText>
          </w:r>
          <w:r w:rsidR="00730ED2" w:rsidRPr="008E271B">
            <w:fldChar w:fldCharType="separate"/>
          </w:r>
          <w:r w:rsidR="001629B0">
            <w:t>(Vogels 30/6/2006)</w:t>
          </w:r>
          <w:r w:rsidR="00730ED2" w:rsidRPr="008E271B">
            <w:fldChar w:fldCharType="end"/>
          </w:r>
        </w:sdtContent>
      </w:sdt>
      <w:r w:rsidRPr="008E271B">
        <w:t>. Diese Systeme konnten ab einem Zeitpunkt/</w:t>
      </w:r>
      <w:r w:rsidR="00F81D3B" w:rsidRPr="008E271B">
        <w:t xml:space="preserve">einer </w:t>
      </w:r>
      <w:r w:rsidRPr="008E271B">
        <w:t xml:space="preserve">Größe nicht länger </w:t>
      </w:r>
      <w:r w:rsidR="00F81D3B" w:rsidRPr="008E271B">
        <w:t>w</w:t>
      </w:r>
      <w:r w:rsidRPr="008E271B">
        <w:t xml:space="preserve">achsen/sich entwickeln. </w:t>
      </w:r>
      <w:bookmarkStart w:id="16" w:name="_CTVK0019534f5589af94eae8c804328aea64261"/>
      <w:r w:rsidRPr="00CC7C9F">
        <w:rPr>
          <w:lang w:val="en-US"/>
        </w:rPr>
        <w:t>“It couldn’t evolve anymore. The parts that needed to scale independently were tied into sharing resources with other unknown code paths</w:t>
      </w:r>
      <w:bookmarkEnd w:id="16"/>
      <w:r w:rsidRPr="00CC7C9F">
        <w:rPr>
          <w:lang w:val="en-US"/>
        </w:rPr>
        <w:t xml:space="preserve">.” </w:t>
      </w:r>
      <w:sdt>
        <w:sdtPr>
          <w:alias w:val="Don't edit this field"/>
          <w:tag w:val="CitaviPlaceholder#6232289b-977c-4490-93e5-7d6175748715"/>
          <w:id w:val="-326450048"/>
          <w:placeholder>
            <w:docPart w:val="DefaultPlaceholder_1081868574"/>
          </w:placeholder>
        </w:sdtPr>
        <w:sdtContent>
          <w:r w:rsidRPr="008E271B">
            <w:fldChar w:fldCharType="begin"/>
          </w:r>
          <w:r w:rsidR="001629B0">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jEvMT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MwLzY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1629B0" w:rsidRPr="001629B0">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phdGlvbnMiOltdLCJPdGhlcnNJbnZvbHZlZCI6W10sIlB1Ymxpc2hlcnMiOltdLCJRdW90YXRpb25zIjpbXSwiUmVmZXJlbmNlVHlwZSI6IkludGVybmV0RG9jdW1lbnQiLCJTaG9ydFRpdGxlIjoiVm9nZWxzIDMwLzY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yN1QxNDoyMjo1MiIsIlByb2plY3QiOnsiJHJlZiI6IjUifX0sIlVzZU51bWJlcmluZ1R5cGVPZlBhcmVudERvY3VtZW50IjpmYWxzZX1dLCJGb3JtYXR0ZWRUZXh0Ijp7IiRpZCI6IjEyIiwiQ291bnQiOjEsIlRleHRVbml0cyI6W3siJGlkIjoiMTMiLCJGb250U3R5bGUiOnsiJGlkIjoiMTQiLCJOZXV0cmFsIjp0cnVlfSwiUmVhZGluZ09yZGVyIjoxLCJUZXh0IjoiKFZvZ2VscyAzMC82LzIwMDYpIn1dfSwiVGFnIjoiQ2l0YXZpUGxhY2Vob2xkZXIjNjIzMjI4OWItOTc3Yy00NDkwLTkzZTUtN2Q2MTc1NzQ4NzE1IiwiVGV4dCI6IihWb2dlbHMgMzAvNi8yMDA2KSIsIldBSVZlcnNpb24iOiI2LjMuMC4wIn0=}</w:instrText>
          </w:r>
          <w:r w:rsidRPr="008E271B">
            <w:fldChar w:fldCharType="separate"/>
          </w:r>
          <w:r w:rsidR="001629B0">
            <w:t>(Vogels 30/6/2006)</w:t>
          </w:r>
          <w:r w:rsidRPr="008E271B">
            <w:fldChar w:fldCharType="end"/>
          </w:r>
        </w:sdtContent>
      </w:sdt>
      <w:r w:rsidR="002F0BFB" w:rsidRPr="008E271B">
        <w:t xml:space="preserve">. Die </w:t>
      </w:r>
      <w:r w:rsidR="00DB5187" w:rsidRPr="008E271B">
        <w:t>m</w:t>
      </w:r>
      <w:r w:rsidR="002F0BFB" w:rsidRPr="008E271B">
        <w:t>onolithische Architektur ist in diesem Fall an ihre Grenzen gekommen und ei</w:t>
      </w:r>
      <w:r w:rsidR="00DB5187" w:rsidRPr="008E271B">
        <w:t>ne neue Architektur musste die a</w:t>
      </w:r>
      <w:r w:rsidR="002F0BFB" w:rsidRPr="008E271B">
        <w:t>lte ersetzten</w:t>
      </w:r>
      <w:r w:rsidR="0008246E" w:rsidRPr="008E271B">
        <w:t>,</w:t>
      </w:r>
      <w:r w:rsidR="002F0BFB" w:rsidRPr="008E271B">
        <w:t xml:space="preserve"> </w:t>
      </w:r>
      <w:r w:rsidR="0008246E" w:rsidRPr="008E271B">
        <w:t>e</w:t>
      </w:r>
      <w:r w:rsidR="002F0BFB" w:rsidRPr="008E271B">
        <w:t>ine Architektur</w:t>
      </w:r>
      <w:r w:rsidR="00C1501D" w:rsidRPr="008E271B">
        <w:t>,</w:t>
      </w:r>
      <w:r w:rsidR="002F0BFB" w:rsidRPr="008E271B">
        <w:t xml:space="preserve"> welche es möglich macht</w:t>
      </w:r>
      <w:r w:rsidR="00C1501D" w:rsidRPr="008E271B">
        <w:t>,</w:t>
      </w:r>
      <w:r w:rsidR="002F0BFB" w:rsidRPr="008E271B">
        <w:t xml:space="preserve"> </w:t>
      </w:r>
      <w:r w:rsidR="00A3775A" w:rsidRPr="008E271B">
        <w:t xml:space="preserve">Softwarekomponenten schnell, unabhängig und vor allem </w:t>
      </w:r>
      <w:r w:rsidR="00C1501D" w:rsidRPr="008E271B">
        <w:t>i</w:t>
      </w:r>
      <w:r w:rsidR="00A3775A" w:rsidRPr="008E271B">
        <w:t>soliert zu bauen</w:t>
      </w:r>
      <w:r w:rsidR="00DB5187" w:rsidRPr="008E271B">
        <w:t xml:space="preserve"> und zu </w:t>
      </w:r>
      <w:r w:rsidR="0008246E" w:rsidRPr="008E271B">
        <w:t>s</w:t>
      </w:r>
      <w:r w:rsidR="00DB5187" w:rsidRPr="008E271B">
        <w:t>kalieren</w:t>
      </w:r>
      <w:r w:rsidR="00A3775A" w:rsidRPr="008E271B">
        <w:t>.</w:t>
      </w:r>
      <w:r w:rsidR="00DB5187" w:rsidRPr="008E271B">
        <w:t xml:space="preserve"> M</w:t>
      </w:r>
      <w:r w:rsidR="00A3775A" w:rsidRPr="008E271B">
        <w:t>icroservice</w:t>
      </w:r>
      <w:r w:rsidR="00DB5187" w:rsidRPr="008E271B">
        <w:t xml:space="preserve"> </w:t>
      </w:r>
      <w:r w:rsidR="00384EAF" w:rsidRPr="008E271B">
        <w:t>bietet eine</w:t>
      </w:r>
      <w:r w:rsidR="00DB5187" w:rsidRPr="008E271B">
        <w:t xml:space="preserve"> solche</w:t>
      </w:r>
      <w:r w:rsidR="0008246E" w:rsidRPr="008E271B">
        <w:t xml:space="preserve"> </w:t>
      </w:r>
      <w:r w:rsidR="00DB5187" w:rsidRPr="008E271B">
        <w:t>Architektur</w:t>
      </w:r>
      <w:r w:rsidR="0008246E" w:rsidRPr="008E271B">
        <w:t>,</w:t>
      </w:r>
      <w:r w:rsidR="00DB5187" w:rsidRPr="008E271B">
        <w:t xml:space="preserve"> welche es ermöglicht</w:t>
      </w:r>
      <w:r w:rsidR="00384EAF" w:rsidRPr="008E271B">
        <w:t>,</w:t>
      </w:r>
      <w:r w:rsidR="00DB5187" w:rsidRPr="008E271B">
        <w:t xml:space="preserve"> diese Punkte umzusetzen und </w:t>
      </w:r>
      <w:r w:rsidR="0038653D" w:rsidRPr="008E271B">
        <w:t>setzt sich damit immer mehr als Trendsetter durch</w:t>
      </w:r>
      <w:r w:rsidR="003D5B0B" w:rsidRPr="008E271B">
        <w:t>.</w:t>
      </w:r>
      <w:r w:rsidR="00DB5187" w:rsidRPr="008E271B">
        <w:t xml:space="preserve"> </w:t>
      </w:r>
      <w:bookmarkStart w:id="17" w:name="_CTVK001f84096c7c4c048ff8d3900a13a2fc9ad"/>
      <w:r w:rsidR="00DB5187" w:rsidRPr="008E271B">
        <w:t xml:space="preserve">„Microservices </w:t>
      </w:r>
      <w:proofErr w:type="spellStart"/>
      <w:r w:rsidR="00DB5187" w:rsidRPr="008E271B">
        <w:t>have</w:t>
      </w:r>
      <w:proofErr w:type="spellEnd"/>
      <w:r w:rsidR="00DB5187" w:rsidRPr="008E271B">
        <w:t xml:space="preserve"> </w:t>
      </w:r>
      <w:proofErr w:type="spellStart"/>
      <w:r w:rsidR="00DB5187" w:rsidRPr="008E271B">
        <w:t>become</w:t>
      </w:r>
      <w:proofErr w:type="spellEnd"/>
      <w:r w:rsidR="00DB5187" w:rsidRPr="008E271B">
        <w:t xml:space="preserve"> </w:t>
      </w:r>
      <w:proofErr w:type="spellStart"/>
      <w:r w:rsidR="00DB5187" w:rsidRPr="008E271B">
        <w:t>mainstream</w:t>
      </w:r>
      <w:proofErr w:type="spellEnd"/>
      <w:r w:rsidR="00DB5187" w:rsidRPr="008E271B">
        <w:t xml:space="preserve"> in </w:t>
      </w:r>
      <w:proofErr w:type="spellStart"/>
      <w:r w:rsidR="00DB5187" w:rsidRPr="008E271B">
        <w:t>the</w:t>
      </w:r>
      <w:proofErr w:type="spellEnd"/>
      <w:r w:rsidR="00DB5187" w:rsidRPr="008E271B">
        <w:t xml:space="preserve"> </w:t>
      </w:r>
      <w:proofErr w:type="spellStart"/>
      <w:r w:rsidR="00DB5187" w:rsidRPr="008E271B">
        <w:t>enterpris</w:t>
      </w:r>
      <w:bookmarkEnd w:id="17"/>
      <w:r w:rsidR="00DB5187" w:rsidRPr="008E271B">
        <w:t>e</w:t>
      </w:r>
      <w:proofErr w:type="spellEnd"/>
      <w:r w:rsidR="003D5B0B" w:rsidRPr="008E271B">
        <w:t>.</w:t>
      </w:r>
      <w:r w:rsidR="00DB5187" w:rsidRPr="008E271B">
        <w:t xml:space="preserve">“ </w:t>
      </w:r>
      <w:sdt>
        <w:sdtPr>
          <w:alias w:val="Don't edit this field"/>
          <w:tag w:val="CitaviPlaceholder#7fed98ed-29b1-42de-93fb-346ec598d07d"/>
          <w:id w:val="1606624257"/>
          <w:placeholder>
            <w:docPart w:val="DefaultPlaceholder_1081868574"/>
          </w:placeholder>
        </w:sdtPr>
        <w:sdtContent>
          <w:r w:rsidR="00DB5187" w:rsidRPr="008E271B">
            <w:fldChar w:fldCharType="begin"/>
          </w:r>
          <w:r w:rsidR="001629B0">
            <w:instrText>ADDIN CitaviPlaceholder{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}</w:instrText>
          </w:r>
          <w:r w:rsidR="00DB5187" w:rsidRPr="008E271B">
            <w:fldChar w:fldCharType="separate"/>
          </w:r>
          <w:r w:rsidR="001629B0">
            <w:t>(Dimensional Research 2018)</w:t>
          </w:r>
          <w:r w:rsidR="00DB5187" w:rsidRPr="008E271B">
            <w:fldChar w:fldCharType="end"/>
          </w:r>
        </w:sdtContent>
      </w:sdt>
      <w:r w:rsidR="00A3775A" w:rsidRPr="008E271B">
        <w:t xml:space="preserve">. </w:t>
      </w:r>
    </w:p>
    <w:p w14:paraId="29E77D4A" w14:textId="00FDF8E1" w:rsidR="00A72970" w:rsidRPr="008E271B" w:rsidRDefault="00A56D5D" w:rsidP="000A3968">
      <w:pPr>
        <w:pStyle w:val="berschrift2"/>
      </w:pPr>
      <w:bookmarkStart w:id="18" w:name="_Toc33725585"/>
      <w:r w:rsidRPr="008E271B">
        <w:t>Monolith</w:t>
      </w:r>
      <w:bookmarkEnd w:id="18"/>
    </w:p>
    <w:p w14:paraId="24B34C3E" w14:textId="0E9CBDA8" w:rsidR="000512D5" w:rsidRPr="008E271B" w:rsidRDefault="000512D5" w:rsidP="004F540B">
      <w:pPr>
        <w:pStyle w:val="berschrift3"/>
      </w:pPr>
      <w:bookmarkStart w:id="19" w:name="_Toc33725586"/>
      <w:r w:rsidRPr="008E271B">
        <w:t>Einführung</w:t>
      </w:r>
      <w:bookmarkEnd w:id="19"/>
    </w:p>
    <w:p w14:paraId="62B32D31" w14:textId="2878A05B" w:rsidR="000635BD" w:rsidRDefault="000635BD" w:rsidP="00DC2689">
      <w:pPr>
        <w:keepNext/>
      </w:pPr>
      <w:r w:rsidRPr="008E271B">
        <w:t xml:space="preserve">Ein Monolith ist im Deutschen ein </w:t>
      </w:r>
      <w:r w:rsidR="000A3968" w:rsidRPr="008E271B">
        <w:t>einzelner</w:t>
      </w:r>
      <w:r w:rsidRPr="008E271B">
        <w:t xml:space="preserve"> Stein. In </w:t>
      </w:r>
      <w:r w:rsidR="00AD1C9A">
        <w:t>diesem</w:t>
      </w:r>
      <w:r w:rsidRPr="008E271B">
        <w:t xml:space="preserve"> Fall spiegelt es ein zusa</w:t>
      </w:r>
      <w:r w:rsidR="00FB221D" w:rsidRPr="008E271B">
        <w:t>mmenhängendes Softwaresystem wi</w:t>
      </w:r>
      <w:r w:rsidRPr="008E271B">
        <w:t>der,</w:t>
      </w:r>
      <w:r w:rsidR="00FB221D" w:rsidRPr="008E271B">
        <w:t xml:space="preserve"> welches</w:t>
      </w:r>
      <w:r w:rsidRPr="008E271B">
        <w:t xml:space="preserve"> </w:t>
      </w:r>
      <w:r w:rsidR="00FB221D" w:rsidRPr="008E271B">
        <w:t>alle Komponenten in sich v</w:t>
      </w:r>
      <w:r w:rsidRPr="008E271B">
        <w:t>ereinigt. Diese Komponenten</w:t>
      </w:r>
      <w:r w:rsidR="00A91580" w:rsidRPr="008E271B">
        <w:t>,</w:t>
      </w:r>
      <w:r w:rsidR="008520A3" w:rsidRPr="008E271B">
        <w:t xml:space="preserve"> wie in</w:t>
      </w:r>
      <w:r w:rsidR="00163CC2" w:rsidRPr="008E271B">
        <w:t xml:space="preserve"> </w:t>
      </w:r>
      <w:r w:rsidR="008520A3" w:rsidRPr="008E271B">
        <w:fldChar w:fldCharType="begin"/>
      </w:r>
      <w:r w:rsidR="008520A3" w:rsidRPr="008E271B">
        <w:instrText xml:space="preserve"> REF _Ref31023416 \h </w:instrText>
      </w:r>
      <w:r w:rsidR="008520A3" w:rsidRPr="008E271B">
        <w:fldChar w:fldCharType="separate"/>
      </w:r>
      <w:r w:rsidR="00E204E2" w:rsidRPr="008E271B">
        <w:t xml:space="preserve">Abbildung </w:t>
      </w:r>
      <w:r w:rsidR="00E204E2" w:rsidRPr="008E271B">
        <w:rPr>
          <w:noProof/>
        </w:rPr>
        <w:t>1</w:t>
      </w:r>
      <w:r w:rsidR="008520A3" w:rsidRPr="008E271B">
        <w:fldChar w:fldCharType="end"/>
      </w:r>
      <w:r w:rsidR="008520A3" w:rsidRPr="008E271B">
        <w:t xml:space="preserve"> zu sehen ist</w:t>
      </w:r>
      <w:r w:rsidR="00A91580" w:rsidRPr="008E271B">
        <w:t>,</w:t>
      </w:r>
      <w:r w:rsidR="008520A3" w:rsidRPr="008E271B">
        <w:t xml:space="preserve"> können </w:t>
      </w:r>
      <w:r w:rsidRPr="008E271B">
        <w:t>in unterschiedliche Teile aufgeteilt sein</w:t>
      </w:r>
      <w:r w:rsidR="00A91580" w:rsidRPr="008E271B">
        <w:t>,</w:t>
      </w:r>
      <w:r w:rsidRPr="008E271B">
        <w:t xml:space="preserve"> das System wird</w:t>
      </w:r>
      <w:r w:rsidR="00A91580" w:rsidRPr="008E271B">
        <w:t xml:space="preserve"> aber</w:t>
      </w:r>
      <w:r w:rsidR="000A3968" w:rsidRPr="008E271B">
        <w:t xml:space="preserve"> </w:t>
      </w:r>
      <w:r w:rsidRPr="008E271B">
        <w:t>als einheitliches Paket veröffentlicht.</w:t>
      </w:r>
      <w:r w:rsidR="008520A3" w:rsidRPr="008E271B">
        <w:t xml:space="preserve"> Diese eng verbundene Bauweise ist ihr Segen wie auch ihr Fluch zugleich. Die einzelnen Teile des Systems können dadurch direkt lokal </w:t>
      </w:r>
      <w:r w:rsidR="00A91580" w:rsidRPr="008E271B">
        <w:t>k</w:t>
      </w:r>
      <w:r w:rsidR="008520A3" w:rsidRPr="008E271B">
        <w:t>ommunizieren und so einen sehr hohen Datendurchsatz erreichen. Auf der ander</w:t>
      </w:r>
      <w:r w:rsidR="0043117F" w:rsidRPr="008E271B">
        <w:t>e</w:t>
      </w:r>
      <w:r w:rsidR="008520A3" w:rsidRPr="008E271B">
        <w:t>n Seite kann nur die einzelne Maschine</w:t>
      </w:r>
      <w:r w:rsidR="0043117F" w:rsidRPr="008E271B">
        <w:t>,</w:t>
      </w:r>
      <w:r w:rsidR="008520A3" w:rsidRPr="008E271B">
        <w:t xml:space="preserve"> auf der das System veröffentlicht wurde</w:t>
      </w:r>
      <w:r w:rsidR="0043117F" w:rsidRPr="008E271B">
        <w:t>,</w:t>
      </w:r>
      <w:r w:rsidR="008520A3" w:rsidRPr="008E271B">
        <w:t xml:space="preserve"> weiter verstärkt werden, nicht aber das System auf mehrere Standorte verteilt und individuell </w:t>
      </w:r>
      <w:r w:rsidR="0043117F" w:rsidRPr="008E271B">
        <w:t>s</w:t>
      </w:r>
      <w:r w:rsidR="008520A3" w:rsidRPr="008E271B">
        <w:t>kaliert werden. Außerdem muss bei</w:t>
      </w:r>
      <w:r w:rsidRPr="008E271B">
        <w:t xml:space="preserve"> jeder Änderung auch das </w:t>
      </w:r>
      <w:r w:rsidR="0019662E" w:rsidRPr="008E271B">
        <w:lastRenderedPageBreak/>
        <w:t>gesamte</w:t>
      </w:r>
      <w:r w:rsidRPr="008E271B">
        <w:t xml:space="preserve"> System neu veröffentlicht werden</w:t>
      </w:r>
      <w:r w:rsidR="0043117F" w:rsidRPr="008E271B">
        <w:t>.</w:t>
      </w:r>
      <w:r w:rsidR="00A87488" w:rsidRPr="008E271B">
        <w:t xml:space="preserve"> Teilbereiche separat zu veröffentlich</w:t>
      </w:r>
      <w:r w:rsidR="0019662E" w:rsidRPr="008E271B">
        <w:t>en</w:t>
      </w:r>
      <w:r w:rsidR="00A87488" w:rsidRPr="008E271B">
        <w:t xml:space="preserve"> ist hierbei nicht möglich</w:t>
      </w:r>
      <w:r w:rsidRPr="008E271B">
        <w:t>.</w:t>
      </w:r>
      <w:r w:rsidR="0045208D" w:rsidRPr="008E271B">
        <w:t xml:space="preserve"> </w:t>
      </w:r>
    </w:p>
    <w:p w14:paraId="370B7AB6" w14:textId="16ACEE1C" w:rsidR="00407B0D" w:rsidRDefault="00407B0D" w:rsidP="00DC2689">
      <w:pPr>
        <w:keepNext/>
      </w:pPr>
    </w:p>
    <w:p w14:paraId="45178B95" w14:textId="033768FD" w:rsidR="00407B0D" w:rsidRPr="008A5BA7" w:rsidRDefault="00407B0D" w:rsidP="00407B0D">
      <w:pPr>
        <w:pStyle w:val="Beschriftung"/>
        <w:rPr>
          <w:rFonts w:ascii="Arial" w:hAnsi="Arial"/>
          <w:b/>
          <w:noProof/>
          <w:kern w:val="28"/>
          <w:sz w:val="28"/>
        </w:rPr>
      </w:pPr>
      <w:r w:rsidRPr="008E271B">
        <w:rPr>
          <w:noProof/>
        </w:rPr>
        <w:drawing>
          <wp:anchor distT="0" distB="0" distL="114300" distR="114300" simplePos="0" relativeHeight="251646976" behindDoc="0" locked="0" layoutInCell="1" allowOverlap="1" wp14:anchorId="390BF659" wp14:editId="42BD90F0">
            <wp:simplePos x="0" y="0"/>
            <wp:positionH relativeFrom="margin">
              <wp:posOffset>471610</wp:posOffset>
            </wp:positionH>
            <wp:positionV relativeFrom="paragraph">
              <wp:posOffset>37025</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p>
    <w:p w14:paraId="1615239B" w14:textId="4BEA7C4B" w:rsidR="000512D5" w:rsidRPr="008E271B" w:rsidRDefault="00A56D5D" w:rsidP="004F540B">
      <w:pPr>
        <w:pStyle w:val="berschrift3"/>
      </w:pPr>
      <w:bookmarkStart w:id="20" w:name="_Toc33725587"/>
      <w:r w:rsidRPr="008E271B">
        <w:t>Vorteile der Monolithen</w:t>
      </w:r>
      <w:bookmarkEnd w:id="20"/>
    </w:p>
    <w:p w14:paraId="1B76B772" w14:textId="1DBF59CA" w:rsidR="00CB1F00" w:rsidRPr="008E271B" w:rsidRDefault="00826F66" w:rsidP="00D91C37">
      <w:pPr>
        <w:pStyle w:val="Listenabsatz"/>
        <w:numPr>
          <w:ilvl w:val="0"/>
          <w:numId w:val="34"/>
        </w:numPr>
      </w:pPr>
      <w:r w:rsidRPr="008E271B">
        <w:t>Der größte Vorteil eines Monolithen ist die nahe Verknüpfung der einzelnen Bestandteile</w:t>
      </w:r>
      <w:r w:rsidR="00EB4ABE" w:rsidRPr="008E271B">
        <w:t>.</w:t>
      </w:r>
      <w:r w:rsidRPr="008E271B">
        <w:t xml:space="preserve"> </w:t>
      </w:r>
      <w:r w:rsidR="00EB4ABE" w:rsidRPr="008E271B">
        <w:t>S</w:t>
      </w:r>
      <w:r w:rsidRPr="008E271B">
        <w:t xml:space="preserve">omit kann auf weitläufige Kommunikation verzichtet und einiges an Fehlern </w:t>
      </w:r>
      <w:r w:rsidR="00D478A3">
        <w:t>sowie</w:t>
      </w:r>
      <w:r w:rsidRPr="008E271B">
        <w:t xml:space="preserve"> Arbeitsaufwand vermieden werden.</w:t>
      </w:r>
      <w:r w:rsidR="005E778E" w:rsidRPr="008E271B">
        <w:t xml:space="preserve"> </w:t>
      </w:r>
      <w:r w:rsidR="00EB4ABE" w:rsidRPr="008E271B">
        <w:t>D</w:t>
      </w:r>
      <w:r w:rsidR="005E778E" w:rsidRPr="008E271B">
        <w:t>adurch</w:t>
      </w:r>
      <w:r w:rsidR="00EB4ABE" w:rsidRPr="008E271B">
        <w:t xml:space="preserve"> ist es</w:t>
      </w:r>
      <w:r w:rsidR="005E778E" w:rsidRPr="008E271B">
        <w:t xml:space="preserve"> möglich schneller zu Ergebnissen zu kommen</w:t>
      </w:r>
      <w:r w:rsidR="00375D26" w:rsidRPr="008E271B">
        <w:t>, was sich vor allem zu Beginn eines Projektes bemerkbar macht</w:t>
      </w:r>
      <w:r w:rsidR="00EB4ABE" w:rsidRPr="008E271B">
        <w:t>,</w:t>
      </w:r>
      <w:r w:rsidR="00375D26" w:rsidRPr="008E271B">
        <w:t xml:space="preserve"> da keine zusätzlichen Systeme benötigt werden um z.B. das System zu veröffentlichen.</w:t>
      </w:r>
    </w:p>
    <w:p w14:paraId="537A4F74" w14:textId="5AC8DD6A" w:rsidR="00CB1F00" w:rsidRPr="008E271B" w:rsidRDefault="005E778E" w:rsidP="00D91C37">
      <w:pPr>
        <w:pStyle w:val="Listenabsatz"/>
        <w:numPr>
          <w:ilvl w:val="0"/>
          <w:numId w:val="34"/>
        </w:numPr>
      </w:pPr>
      <w:r w:rsidRPr="008E271B">
        <w:t xml:space="preserve">Durch die zusammenhängende Architektur gestaltet es sich einfacher, das System auf </w:t>
      </w:r>
      <w:r w:rsidR="001F2EF2" w:rsidRPr="008E271B">
        <w:t>genau einem</w:t>
      </w:r>
      <w:r w:rsidRPr="008E271B">
        <w:t xml:space="preserve"> Server zum Laufen zu bringen</w:t>
      </w:r>
      <w:r w:rsidR="001F2EF2" w:rsidRPr="008E271B">
        <w:t>.</w:t>
      </w:r>
      <w:r w:rsidRPr="008E271B">
        <w:t xml:space="preserve"> Dies ist dadurch möglich, dass keine weiteren Verbindungen, Ports oder ähnliches festgelegt werden müssen</w:t>
      </w:r>
      <w:r w:rsidR="00D407F8" w:rsidRPr="008E271B">
        <w:t>,</w:t>
      </w:r>
      <w:r w:rsidRPr="008E271B">
        <w:t xml:space="preserve"> da alles auf einem und demselben System läuft</w:t>
      </w:r>
      <w:r w:rsidR="001F2EF2" w:rsidRPr="008E271B">
        <w:t xml:space="preserve"> und keine weiteren verwendet werden können</w:t>
      </w:r>
      <w:r w:rsidRPr="008E271B">
        <w:t>.</w:t>
      </w:r>
    </w:p>
    <w:p w14:paraId="3BCEF366" w14:textId="771AB72C" w:rsidR="00CB1F00" w:rsidRPr="008E271B" w:rsidRDefault="001F2EF2" w:rsidP="00D91C37">
      <w:pPr>
        <w:pStyle w:val="Listenabsatz"/>
        <w:numPr>
          <w:ilvl w:val="0"/>
          <w:numId w:val="34"/>
        </w:numPr>
      </w:pPr>
      <w:r w:rsidRPr="008E271B">
        <w:t xml:space="preserve">Die </w:t>
      </w:r>
      <w:r w:rsidR="00CB1F00" w:rsidRPr="008E271B">
        <w:t xml:space="preserve">Datenbank </w:t>
      </w:r>
      <w:r w:rsidR="00F35BC5" w:rsidRPr="008E271B">
        <w:t>liegt</w:t>
      </w:r>
      <w:r w:rsidR="00CB1F00" w:rsidRPr="008E271B">
        <w:t xml:space="preserve"> an einem Punkt</w:t>
      </w:r>
      <w:r w:rsidR="00D407F8" w:rsidRPr="008E271B">
        <w:t>,</w:t>
      </w:r>
      <w:r w:rsidR="00CB1F00" w:rsidRPr="008E271B">
        <w:t xml:space="preserve"> wodurch </w:t>
      </w:r>
      <w:r w:rsidRPr="008E271B">
        <w:t>Daten</w:t>
      </w:r>
      <w:r w:rsidR="00D407F8" w:rsidRPr="008E271B">
        <w:t>k</w:t>
      </w:r>
      <w:r w:rsidRPr="008E271B">
        <w:t>onsistenz</w:t>
      </w:r>
      <w:r w:rsidR="00CB1F00" w:rsidRPr="008E271B">
        <w:t xml:space="preserve"> deutlich einfach</w:t>
      </w:r>
      <w:r w:rsidR="00D407F8" w:rsidRPr="008E271B">
        <w:t>er</w:t>
      </w:r>
      <w:r w:rsidR="00CB1F00" w:rsidRPr="008E271B">
        <w:t xml:space="preserve"> bzw. überhaupt erreicht werden kann</w:t>
      </w:r>
      <w:r w:rsidR="0013170F" w:rsidRPr="008E271B">
        <w:t>.</w:t>
      </w:r>
    </w:p>
    <w:p w14:paraId="7204A581" w14:textId="47D094D4" w:rsidR="00A56D5D" w:rsidRPr="008E271B" w:rsidRDefault="00A56D5D" w:rsidP="004F540B">
      <w:pPr>
        <w:pStyle w:val="berschrift3"/>
      </w:pPr>
      <w:bookmarkStart w:id="21" w:name="_Toc33725588"/>
      <w:r w:rsidRPr="008E271B">
        <w:t>Nachteile der Monolithen</w:t>
      </w:r>
      <w:bookmarkEnd w:id="21"/>
    </w:p>
    <w:p w14:paraId="6D8AF84C" w14:textId="7306E3DF" w:rsidR="0019662E" w:rsidRPr="008E271B" w:rsidRDefault="0019662E" w:rsidP="0019662E">
      <w:pPr>
        <w:pStyle w:val="Listenabsatz"/>
        <w:numPr>
          <w:ilvl w:val="0"/>
          <w:numId w:val="35"/>
        </w:numPr>
      </w:pPr>
      <w:r w:rsidRPr="008E271B">
        <w:t>Jede Änderung des Systems, egal ob klein oder groß, hat zur Ursache, dass das gesamte System neu bereitgestellt werden muss. Dies spielt keine große Rolle, solange die Anwendung noch klein ist</w:t>
      </w:r>
      <w:r w:rsidR="00091783" w:rsidRPr="008E271B">
        <w:t>,</w:t>
      </w:r>
      <w:r w:rsidRPr="008E271B">
        <w:t xml:space="preserve"> doch je größer sie wird, umso länger dauert dieser Prozess.</w:t>
      </w:r>
    </w:p>
    <w:p w14:paraId="019C3321" w14:textId="67F021FF" w:rsidR="000512D5" w:rsidRPr="008E271B" w:rsidRDefault="00D91C37" w:rsidP="00D91C37">
      <w:pPr>
        <w:pStyle w:val="Listenabsatz"/>
        <w:numPr>
          <w:ilvl w:val="0"/>
          <w:numId w:val="35"/>
        </w:numPr>
      </w:pPr>
      <w:r w:rsidRPr="008E271B">
        <w:t>Ein weiteres Problem von zu groß werdenden</w:t>
      </w:r>
      <w:r w:rsidR="00091783" w:rsidRPr="008E271B">
        <w:t>,</w:t>
      </w:r>
      <w:r w:rsidRPr="008E271B">
        <w:t xml:space="preserve"> zusammenh</w:t>
      </w:r>
      <w:r w:rsidR="0019662E" w:rsidRPr="008E271B">
        <w:t xml:space="preserve">ängenden Systemen ist, dass durch fehlende Isolierung jede Änderung ungeahnte Folgen haben kann. </w:t>
      </w:r>
      <w:r w:rsidR="0019662E" w:rsidRPr="008E271B">
        <w:lastRenderedPageBreak/>
        <w:t>Dadurch wird es</w:t>
      </w:r>
      <w:r w:rsidRPr="008E271B">
        <w:t xml:space="preserve"> schwieriger neue Technologien in ein bestehendes System zu integrieren.</w:t>
      </w:r>
    </w:p>
    <w:p w14:paraId="6D3B288D" w14:textId="3FF5733D" w:rsidR="0019662E" w:rsidRPr="008E271B" w:rsidRDefault="0019662E" w:rsidP="0019662E">
      <w:pPr>
        <w:pStyle w:val="Listenabsatz"/>
        <w:numPr>
          <w:ilvl w:val="0"/>
          <w:numId w:val="35"/>
        </w:numPr>
      </w:pPr>
      <w:r w:rsidRPr="008E271B">
        <w:t>Je größer die Anwendung wird, also umso mehr Zeilen Code sie enthält und zusätzliche Features implementiert werden, umso wertvoller werden Entwickler</w:t>
      </w:r>
      <w:r w:rsidR="009A30DF" w:rsidRPr="008E271B">
        <w:t>,</w:t>
      </w:r>
      <w:r w:rsidRPr="008E271B">
        <w:t xml:space="preserve"> die sich bereits mit dem System auskennen. Ebenso kann es auch immer schwieriger für neue Entwickler werden einzusteigen und eigene Beiträge beizusteuern. </w:t>
      </w:r>
    </w:p>
    <w:p w14:paraId="17971370" w14:textId="5B11D593" w:rsidR="0019662E" w:rsidRPr="008E271B" w:rsidRDefault="0019662E" w:rsidP="003E63AD">
      <w:pPr>
        <w:pStyle w:val="Listenabsatz"/>
        <w:numPr>
          <w:ilvl w:val="0"/>
          <w:numId w:val="35"/>
        </w:numPr>
      </w:pPr>
      <w:r w:rsidRPr="008E271B">
        <w:t>Da die einzelnen Teilbereiche stark miteinander verbunden sind und oft an vielen Orten</w:t>
      </w:r>
      <w:r w:rsidR="009A30DF" w:rsidRPr="008E271B">
        <w:t xml:space="preserve"> gleichzeitig</w:t>
      </w:r>
      <w:r w:rsidRPr="008E271B">
        <w:t xml:space="preserve"> gearbeitet werden muss, können sich zu viele Entwickler leicht in die Quere kommen. Dies hat zur Folge, dass früher eine maximale Anzahl an Entwicklern erreicht wird.</w:t>
      </w:r>
    </w:p>
    <w:p w14:paraId="500E157E" w14:textId="547B80FF" w:rsidR="00A56D5D" w:rsidRPr="008E271B" w:rsidRDefault="00A56D5D" w:rsidP="004F540B">
      <w:pPr>
        <w:pStyle w:val="berschrift2"/>
      </w:pPr>
      <w:bookmarkStart w:id="22" w:name="_Ref25054380"/>
      <w:bookmarkStart w:id="23" w:name="_Toc33725589"/>
      <w:r w:rsidRPr="008E271B">
        <w:t>Microservices</w:t>
      </w:r>
      <w:bookmarkEnd w:id="22"/>
      <w:bookmarkEnd w:id="23"/>
    </w:p>
    <w:p w14:paraId="4DA36A26" w14:textId="1BC95EA0" w:rsidR="00AC4074" w:rsidRPr="008E271B" w:rsidRDefault="00580132" w:rsidP="004F540B">
      <w:pPr>
        <w:pStyle w:val="berschrift3"/>
      </w:pPr>
      <w:bookmarkStart w:id="24" w:name="_Toc33725590"/>
      <w:r w:rsidRPr="008E271B">
        <w:t>Einführung</w:t>
      </w:r>
      <w:bookmarkEnd w:id="24"/>
    </w:p>
    <w:p w14:paraId="4CBD1AA0" w14:textId="66D305CC" w:rsidR="00994B2B" w:rsidRPr="008E271B" w:rsidRDefault="00AC4074" w:rsidP="00AC4074">
      <w:r w:rsidRPr="008E271B">
        <w:t>Verschiedene Bereiche der Anwendung werden aufgeteilt und</w:t>
      </w:r>
      <w:r w:rsidR="002A139A">
        <w:t xml:space="preserve"> </w:t>
      </w:r>
      <w:r w:rsidR="002A139A" w:rsidRPr="008E271B">
        <w:t>in eigene Services</w:t>
      </w:r>
      <w:r w:rsidRPr="008E271B">
        <w:t xml:space="preserve"> ausgelagert. Jeder Service kommuniziert über Schnittstellen mit anderen Services bzw. bietet diese an. Jeder Service ist eine eigenständige leichte, also schnell startende und </w:t>
      </w:r>
      <w:r w:rsidR="00580132" w:rsidRPr="008E271B">
        <w:t>wenig Platz benötigende</w:t>
      </w:r>
      <w:r w:rsidR="00C51A71" w:rsidRPr="008E271B">
        <w:t>,</w:t>
      </w:r>
      <w:r w:rsidRPr="008E271B">
        <w:t xml:space="preserve"> Anwendung.</w:t>
      </w:r>
      <w:r w:rsidR="00580132" w:rsidRPr="008E271B">
        <w:t xml:space="preserve"> Für eine bessere Performance und Isolierung wird häufig eine einzelne Datenbank</w:t>
      </w:r>
      <w:r w:rsidR="002A139A">
        <w:t xml:space="preserve"> (</w:t>
      </w:r>
      <w:r w:rsidR="00580132" w:rsidRPr="008E271B">
        <w:t xml:space="preserve">siehe </w:t>
      </w:r>
      <w:r w:rsidR="00580132" w:rsidRPr="008E271B">
        <w:fldChar w:fldCharType="begin"/>
      </w:r>
      <w:r w:rsidR="00580132" w:rsidRPr="008E271B">
        <w:instrText xml:space="preserve"> REF _Ref31023416 \h </w:instrText>
      </w:r>
      <w:r w:rsidR="00580132" w:rsidRPr="008E271B">
        <w:fldChar w:fldCharType="separate"/>
      </w:r>
      <w:r w:rsidR="00E204E2" w:rsidRPr="008E271B">
        <w:t xml:space="preserve">Abbildung </w:t>
      </w:r>
      <w:r w:rsidR="00E204E2" w:rsidRPr="008E271B">
        <w:rPr>
          <w:noProof/>
        </w:rPr>
        <w:t>1</w:t>
      </w:r>
      <w:r w:rsidR="00580132" w:rsidRPr="008E271B">
        <w:fldChar w:fldCharType="end"/>
      </w:r>
      <w:r w:rsidR="002A139A">
        <w:t>)</w:t>
      </w:r>
      <w:r w:rsidR="00C51A71" w:rsidRPr="008E271B">
        <w:t>,</w:t>
      </w:r>
      <w:r w:rsidR="00580132" w:rsidRPr="008E271B">
        <w:t xml:space="preserve"> in viele einzelne Datenbanken aufgeteilt.</w:t>
      </w:r>
      <w:r w:rsidRPr="008E271B">
        <w:t xml:space="preserve"> </w:t>
      </w:r>
      <w:r w:rsidR="00A02EAE" w:rsidRPr="008E271B">
        <w:t xml:space="preserve">Es hat sich hierbei </w:t>
      </w:r>
      <w:r w:rsidR="00580132" w:rsidRPr="008E271B">
        <w:t>etabliert</w:t>
      </w:r>
      <w:r w:rsidR="00B63259" w:rsidRPr="008E271B">
        <w:t xml:space="preserve"> da</w:t>
      </w:r>
      <w:r w:rsidR="00A02EAE" w:rsidRPr="008E271B">
        <w:t>s</w:t>
      </w:r>
      <w:r w:rsidR="00B63259" w:rsidRPr="008E271B">
        <w:t xml:space="preserve"> Microservices </w:t>
      </w:r>
      <w:r w:rsidR="00580132" w:rsidRPr="008E271B">
        <w:t xml:space="preserve">für gewöhnlich </w:t>
      </w:r>
      <w:r w:rsidR="00B63259" w:rsidRPr="008E271B">
        <w:t>in Containern auftreten</w:t>
      </w:r>
      <w:r w:rsidR="004D36E4" w:rsidRPr="008E271B">
        <w:t>.</w:t>
      </w:r>
      <w:r w:rsidR="00A02EAE" w:rsidRPr="008E271B">
        <w:t xml:space="preserve"> </w:t>
      </w:r>
      <w:bookmarkStart w:id="25" w:name="_CTVK001abfa0279fce7493293ce73e71a9783af"/>
      <w:r w:rsidR="00A02EAE" w:rsidRPr="00CC7C9F">
        <w:rPr>
          <w:lang w:val="en-US"/>
        </w:rPr>
        <w:t>„</w:t>
      </w:r>
      <w:r w:rsidR="00A02EAE" w:rsidRPr="00CC7C9F">
        <w:rPr>
          <w:color w:val="000000"/>
          <w:szCs w:val="24"/>
          <w:lang w:val="en-US"/>
        </w:rPr>
        <w:t xml:space="preserve">The best choice for running a </w:t>
      </w:r>
      <w:proofErr w:type="spellStart"/>
      <w:r w:rsidR="00A02EAE" w:rsidRPr="00CC7C9F">
        <w:rPr>
          <w:color w:val="000000"/>
          <w:szCs w:val="24"/>
          <w:lang w:val="en-US"/>
        </w:rPr>
        <w:t>microservices</w:t>
      </w:r>
      <w:proofErr w:type="spellEnd"/>
      <w:r w:rsidR="00A02EAE" w:rsidRPr="00CC7C9F">
        <w:rPr>
          <w:color w:val="000000"/>
          <w:szCs w:val="24"/>
          <w:lang w:val="en-US"/>
        </w:rPr>
        <w:t xml:space="preserve"> application architecture is application containers</w:t>
      </w:r>
      <w:bookmarkEnd w:id="25"/>
      <w:r w:rsidR="00A02EAE" w:rsidRPr="00CC7C9F">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sidRPr="008E271B">
            <w:rPr>
              <w:color w:val="000000"/>
              <w:szCs w:val="24"/>
            </w:rPr>
            <w:fldChar w:fldCharType="begin"/>
          </w:r>
          <w:r w:rsidR="001629B0">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IjoiTWljcm9zZXJ2aWNlcyBhcHBzIHRoYXQgcnVuIGluIGNvbnRhaW5lcnMgcGVyZm9ybSBmYXN0ZXIsIG9mZmVyIGZpbmUtZ3JhaW5lZCBleGVjdXRpb24sIGFuZCBsZXQgeW91IHJ1biBtdWx0aXBsZSBhcHBzIGluIHRoZSBzYW1lLiIsIkFic3RyYWN0Q29tcGxleGl0eSI6MCwiQWJzdHJhY3RTb3VyY2VUZXh0Rm9ybWF0IjowLCJBY2Nlc3NEYXRlIjoiMjIvMTE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IvNS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1629B0" w:rsidRPr="001629B0">
            <w:rPr>
              <w:color w:val="000000"/>
              <w:szCs w:val="24"/>
            </w:rPr>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Mi81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jdUMTQ6MjA6MDYiLCJQcm9qZWN0Ijp7IiRyZWYiOiI1In19LCJVc2VOdW1iZXJpbmdUeXBlT2ZQYXJlbnREb2N1bWVudCI6ZmFsc2V9XSwiRm9ybWF0dGVkVGV4dCI6eyIkaWQiOiIxMCIsIkNvdW50IjoxLCJUZXh0VW5pdHMiOlt7IiRpZCI6IjExIiwiRm9udFN0eWxlIjp7IiRpZCI6IjEyIiwiTmV1dHJhbCI6dHJ1ZX0sIlJlYWRpbmdPcmRlciI6MSwiVGV4dCI6IihHb2xkZW4gMi81LzIwMTcpIn1dfSwiVGFnIjoiQ2l0YXZpUGxhY2Vob2xkZXIjNWU2ZDJiYTQtMTBmMC00MGU3LTk5ZGUtZjMyZWJiOGI1ZWU0IiwiVGV4dCI6IihHb2xkZW4gMi81LzIwMTcpIiwiV0FJVmVyc2lvbiI6IjYuMy4wLjAifQ==}</w:instrText>
          </w:r>
          <w:r w:rsidR="00A02EAE" w:rsidRPr="008E271B">
            <w:rPr>
              <w:color w:val="000000"/>
              <w:szCs w:val="24"/>
            </w:rPr>
            <w:fldChar w:fldCharType="separate"/>
          </w:r>
          <w:r w:rsidR="001629B0">
            <w:rPr>
              <w:color w:val="000000"/>
              <w:szCs w:val="24"/>
            </w:rPr>
            <w:t>(Golden 2/5/2017)</w:t>
          </w:r>
          <w:r w:rsidR="00A02EAE" w:rsidRPr="008E271B">
            <w:rPr>
              <w:color w:val="000000"/>
              <w:szCs w:val="24"/>
            </w:rPr>
            <w:fldChar w:fldCharType="end"/>
          </w:r>
        </w:sdtContent>
      </w:sdt>
      <w:r w:rsidR="00B63259" w:rsidRPr="008E271B">
        <w:t xml:space="preserve"> Container bilden hierbei ein Gehäuse </w:t>
      </w:r>
      <w:r w:rsidR="0063158D" w:rsidRPr="008E271B">
        <w:t>für eine entsprechende Anwendung mit all ihren Abhängigkeiten, Laufzeitumgebungen, System</w:t>
      </w:r>
      <w:r w:rsidR="00C51A71" w:rsidRPr="008E271B">
        <w:t>w</w:t>
      </w:r>
      <w:r w:rsidR="0063158D" w:rsidRPr="008E271B">
        <w:t>erkzeugen, System</w:t>
      </w:r>
      <w:r w:rsidR="00FF41ED" w:rsidRPr="008E271B">
        <w:t>b</w:t>
      </w:r>
      <w:r w:rsidR="005E2B7B" w:rsidRPr="008E271B">
        <w:t>ibliotheken und Einstellungen</w:t>
      </w:r>
      <w:r w:rsidR="00CC7C9F">
        <w:t xml:space="preserve"> (</w:t>
      </w:r>
      <w:r w:rsidR="00CC7C9F">
        <w:fldChar w:fldCharType="begin"/>
      </w:r>
      <w:r w:rsidR="00CC7C9F">
        <w:instrText xml:space="preserve"> REF _Ref31026514 \h </w:instrText>
      </w:r>
      <w:r w:rsidR="00CC7C9F">
        <w:fldChar w:fldCharType="separate"/>
      </w:r>
      <w:r w:rsidR="00CC7C9F" w:rsidRPr="008E271B">
        <w:t xml:space="preserve">Abbildung </w:t>
      </w:r>
      <w:r w:rsidR="00CC7C9F" w:rsidRPr="008E271B">
        <w:rPr>
          <w:noProof/>
        </w:rPr>
        <w:t>2</w:t>
      </w:r>
      <w:r w:rsidR="00CC7C9F">
        <w:fldChar w:fldCharType="end"/>
      </w:r>
      <w:r w:rsidR="00163CC2" w:rsidRPr="008E271B">
        <w:t>)</w:t>
      </w:r>
      <w:r w:rsidR="005E2B7B" w:rsidRPr="008E271B">
        <w:t xml:space="preserve">. </w:t>
      </w:r>
      <w:r w:rsidR="0063158D" w:rsidRPr="008E271B">
        <w:t xml:space="preserve"> </w:t>
      </w:r>
      <w:r w:rsidR="00580132" w:rsidRPr="008E271B">
        <w:t>Die Container bilden i</w:t>
      </w:r>
      <w:r w:rsidR="005E2B7B" w:rsidRPr="008E271B">
        <w:t xml:space="preserve">solierte Bereiche </w:t>
      </w:r>
      <w:r w:rsidR="00FF41ED" w:rsidRPr="008E271B">
        <w:t>ab</w:t>
      </w:r>
      <w:r w:rsidR="002A139A">
        <w:t>,</w:t>
      </w:r>
      <w:r w:rsidR="005E2B7B" w:rsidRPr="008E271B">
        <w:t xml:space="preserve"> mit eigenen Namenräumen, Benutzern und Ressourcen</w:t>
      </w:r>
      <w:r w:rsidR="00580132" w:rsidRPr="008E271B">
        <w:t>. Sie stellen hierbei allerdings keine v</w:t>
      </w:r>
      <w:r w:rsidR="005E2B7B" w:rsidRPr="008E271B">
        <w:t xml:space="preserve">ollwertigen Virtuellen Maschinen dar und </w:t>
      </w:r>
      <w:r w:rsidR="00FF41ED" w:rsidRPr="008E271B">
        <w:t>b</w:t>
      </w:r>
      <w:r w:rsidR="005E2B7B" w:rsidRPr="008E271B">
        <w:t>esitzen kein eigenes Betriebssystem oder</w:t>
      </w:r>
      <w:r w:rsidR="00580132" w:rsidRPr="008E271B">
        <w:t xml:space="preserve"> einen</w:t>
      </w:r>
      <w:r w:rsidR="005E2B7B" w:rsidRPr="008E271B">
        <w:t xml:space="preserve"> eigenen Kernel</w:t>
      </w:r>
      <w:r w:rsidR="00FF41ED" w:rsidRPr="008E271B">
        <w:t>.</w:t>
      </w:r>
      <w:r w:rsidR="005E2B7B" w:rsidRPr="008E271B">
        <w:t xml:space="preserve"> </w:t>
      </w:r>
      <w:r w:rsidR="00FF41ED" w:rsidRPr="008E271B">
        <w:t>D</w:t>
      </w:r>
      <w:r w:rsidR="005E2B7B" w:rsidRPr="008E271B">
        <w:t xml:space="preserve">ies ist allerdings auch gleichzeitig der Grund für ihre </w:t>
      </w:r>
      <w:r w:rsidR="00FF41ED" w:rsidRPr="008E271B">
        <w:t>s</w:t>
      </w:r>
      <w:r w:rsidR="005E2B7B" w:rsidRPr="008E271B">
        <w:t>chlankere Bauweise</w:t>
      </w:r>
      <w:r w:rsidR="00FF41ED" w:rsidRPr="008E271B">
        <w:t>,</w:t>
      </w:r>
      <w:r w:rsidR="00580132" w:rsidRPr="008E271B">
        <w:t xml:space="preserve"> wie man im Vergleich in </w:t>
      </w:r>
      <w:r w:rsidR="00580132" w:rsidRPr="008E271B">
        <w:fldChar w:fldCharType="begin"/>
      </w:r>
      <w:r w:rsidR="00580132" w:rsidRPr="008E271B">
        <w:instrText xml:space="preserve"> REF _Ref31026514 \h </w:instrText>
      </w:r>
      <w:r w:rsidR="00580132" w:rsidRPr="008E271B">
        <w:fldChar w:fldCharType="separate"/>
      </w:r>
      <w:r w:rsidR="00CC7C9F" w:rsidRPr="008E271B">
        <w:t xml:space="preserve">Abbildung </w:t>
      </w:r>
      <w:r w:rsidR="00CC7C9F" w:rsidRPr="008E271B">
        <w:rPr>
          <w:noProof/>
        </w:rPr>
        <w:t>2</w:t>
      </w:r>
      <w:r w:rsidR="00580132" w:rsidRPr="008E271B">
        <w:fldChar w:fldCharType="end"/>
      </w:r>
      <w:r w:rsidR="00580132" w:rsidRPr="008E271B">
        <w:t xml:space="preserve"> sehen kann.</w:t>
      </w:r>
      <w:r w:rsidR="00163CC2" w:rsidRPr="008E271B">
        <w:t xml:space="preserve"> </w:t>
      </w:r>
      <w:bookmarkStart w:id="26" w:name="_CTVK001898127aeb1fb417e8f0adfb0dde01453"/>
      <w:r w:rsidR="00A02EAE" w:rsidRPr="00CC7C9F">
        <w:rPr>
          <w:lang w:val="en-US"/>
        </w:rPr>
        <w:t xml:space="preserve">„Just from an efficiency perspective, containers are a far better choice for a </w:t>
      </w:r>
      <w:proofErr w:type="spellStart"/>
      <w:r w:rsidR="00A02EAE" w:rsidRPr="00CC7C9F">
        <w:rPr>
          <w:lang w:val="en-US"/>
        </w:rPr>
        <w:t>microservices</w:t>
      </w:r>
      <w:proofErr w:type="spellEnd"/>
      <w:r w:rsidR="00A02EAE" w:rsidRPr="00CC7C9F">
        <w:rPr>
          <w:lang w:val="en-US"/>
        </w:rPr>
        <w:t xml:space="preserve"> architecture than are VMs</w:t>
      </w:r>
      <w:bookmarkEnd w:id="26"/>
      <w:r w:rsidR="00A02EAE" w:rsidRPr="00CC7C9F">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rsidRPr="008E271B">
            <w:fldChar w:fldCharType="begin"/>
          </w:r>
          <w:r w:rsidR="001629B0">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IjoiTWljcm9zZXJ2aWNlcyBhcHBzIHRoYXQgcnVuIGluIGNvbnRhaW5lcnMgcGVyZm9ybSBmYXN0ZXIsIG9mZmVyIGZpbmUtZ3JhaW5lZCBleGVjdXRpb24sIGFuZCBsZXQgeW91IHJ1biBtdWx0aXBsZSBhcHBzIGluIHRoZSBzYW1lLiIsIkFic3RyYWN0Q29tcGxleGl0eSI6MCwiQWJzdHJhY3RTb3VyY2VUZXh0Rm9ybWF0IjowLCJBY2Nlc3NEYXRlIjoiMjIvMTE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IvNS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Mi81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jdUMTQ6MjA6MDYiLCJQcm9qZWN0Ijp7IiRyZWYiOiI1In19LCJVc2VOdW1iZXJpbmdUeXBlT2ZQYXJlbnREb2N1bWVudCI6ZmFsc2V9XSwiRm9ybWF0dGVkVGV4dCI6eyIkaWQiOiIxMCIsIkNvdW50IjoxLCJUZXh0VW5pdHMiOlt7IiRpZCI6IjExIiwiRm9udFN0eWxlIjp7IiRpZCI6IjEyIiwiTmV1dHJhbCI6dHJ1ZX0sIlJlYWRpbmdPcmRlciI6MSwiVGV4dCI6IihHb2xkZW4gMi81LzIwMTcpIn1dfSwiVGFnIjoiQ2l0YXZpUGxhY2Vob2xkZXIjYzkxYjUyNzEtMjEwZS00ZDMwLTg5NjUtZWIxOWY3NWI2ZjczIiwiVGV4dCI6IihHb2xkZW4gMi81LzIwMTcpIiwiV0FJVmVyc2lvbiI6IjYuMy4wLjAifQ==}</w:instrText>
          </w:r>
          <w:r w:rsidR="00A02EAE" w:rsidRPr="008E271B">
            <w:fldChar w:fldCharType="separate"/>
          </w:r>
          <w:r w:rsidR="001629B0">
            <w:rPr>
              <w:lang w:val="en-US"/>
            </w:rPr>
            <w:t>(Golden 2/5/2017)</w:t>
          </w:r>
          <w:r w:rsidR="00A02EAE" w:rsidRPr="008E271B">
            <w:fldChar w:fldCharType="end"/>
          </w:r>
        </w:sdtContent>
      </w:sdt>
    </w:p>
    <w:p w14:paraId="290F0469" w14:textId="764A3826" w:rsidR="008B2478" w:rsidRPr="008E271B" w:rsidRDefault="0019662E" w:rsidP="008B2478">
      <w:pPr>
        <w:pStyle w:val="Beschriftung"/>
      </w:pPr>
      <w:bookmarkStart w:id="27" w:name="_CTVK001d59743a38dc849368adaaf536a1d7027"/>
      <w:bookmarkStart w:id="28" w:name="_Ref31026514"/>
      <w:bookmarkStart w:id="29" w:name="_Toc33705022"/>
      <w:r w:rsidRPr="008E271B">
        <w:rPr>
          <w:noProof/>
        </w:rPr>
        <w:lastRenderedPageBreak/>
        <w:drawing>
          <wp:anchor distT="0" distB="0" distL="114300" distR="114300" simplePos="0" relativeHeight="251660288" behindDoc="0" locked="0" layoutInCell="1" allowOverlap="1" wp14:anchorId="4A75E934" wp14:editId="59DCB163">
            <wp:simplePos x="0" y="0"/>
            <wp:positionH relativeFrom="column">
              <wp:posOffset>-187813</wp:posOffset>
            </wp:positionH>
            <wp:positionV relativeFrom="paragraph">
              <wp:posOffset>163683</wp:posOffset>
            </wp:positionV>
            <wp:extent cx="5403850" cy="2633345"/>
            <wp:effectExtent l="0" t="0" r="6350" b="0"/>
            <wp:wrapTopAndBottom/>
            <wp:docPr id="14" name="Grafik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9">
                      <a:extLst>
                        <a:ext uri="{28A0092B-C50C-407E-A947-70E740481C1C}">
                          <a14:useLocalDpi xmlns:a14="http://schemas.microsoft.com/office/drawing/2010/main" val="0"/>
                        </a:ext>
                      </a:extLst>
                    </a:blip>
                    <a:stretch>
                      <a:fillRect/>
                    </a:stretch>
                  </pic:blipFill>
                  <pic:spPr>
                    <a:xfrm>
                      <a:off x="0" y="0"/>
                      <a:ext cx="5403850" cy="2633345"/>
                    </a:xfrm>
                    <a:prstGeom prst="rect">
                      <a:avLst/>
                    </a:prstGeom>
                  </pic:spPr>
                </pic:pic>
              </a:graphicData>
            </a:graphic>
            <wp14:sizeRelH relativeFrom="margin">
              <wp14:pctWidth>0</wp14:pctWidth>
            </wp14:sizeRelH>
            <wp14:sizeRelV relativeFrom="margin">
              <wp14:pctHeight>0</wp14:pctHeight>
            </wp14:sizeRelV>
          </wp:anchor>
        </w:drawing>
      </w:r>
      <w:bookmarkEnd w:id="27"/>
      <w:r w:rsidR="008B2478" w:rsidRPr="008E271B">
        <w:t xml:space="preserve">Abbildung </w:t>
      </w:r>
      <w:r w:rsidR="002314B2" w:rsidRPr="008E271B">
        <w:rPr>
          <w:noProof/>
        </w:rPr>
        <w:fldChar w:fldCharType="begin"/>
      </w:r>
      <w:r w:rsidR="002314B2" w:rsidRPr="008E271B">
        <w:rPr>
          <w:noProof/>
        </w:rPr>
        <w:instrText xml:space="preserve"> SEQ Abbildung \* ARABIC </w:instrText>
      </w:r>
      <w:r w:rsidR="002314B2" w:rsidRPr="008E271B">
        <w:rPr>
          <w:noProof/>
        </w:rPr>
        <w:fldChar w:fldCharType="separate"/>
      </w:r>
      <w:r w:rsidR="00E204E2" w:rsidRPr="008E271B">
        <w:rPr>
          <w:noProof/>
        </w:rPr>
        <w:t>2</w:t>
      </w:r>
      <w:r w:rsidR="002314B2" w:rsidRPr="008E271B">
        <w:rPr>
          <w:noProof/>
        </w:rPr>
        <w:fldChar w:fldCharType="end"/>
      </w:r>
      <w:bookmarkEnd w:id="28"/>
      <w:r w:rsidR="00580132" w:rsidRPr="008E271B">
        <w:t>: Container VS</w:t>
      </w:r>
      <w:r w:rsidR="008B2478" w:rsidRPr="008E271B">
        <w:t xml:space="preserve"> virtuelle Maschinen Vorteile der Microservices </w:t>
      </w:r>
      <w:sdt>
        <w:sdtPr>
          <w:alias w:val="Don't edit this field"/>
          <w:tag w:val="CitaviPlaceholder#0e9a93ef-bf12-410e-9775-4fce7dbff6fc"/>
          <w:id w:val="467786157"/>
          <w:placeholder>
            <w:docPart w:val="BA5B237B67BB487D9BAD1ABBC34DF48E"/>
          </w:placeholder>
        </w:sdtPr>
        <w:sdtContent>
          <w:r w:rsidR="008B2478" w:rsidRPr="008E271B">
            <w:fldChar w:fldCharType="begin"/>
          </w:r>
          <w:r w:rsidR="001629B0">
            <w:instrText>ADDIN CitaviPlaceholder{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}</w:instrText>
          </w:r>
          <w:r w:rsidR="008B2478" w:rsidRPr="008E271B">
            <w:fldChar w:fldCharType="separate"/>
          </w:r>
          <w:r w:rsidR="001629B0">
            <w:t>(Sebastian Eschweiler 2019)</w:t>
          </w:r>
          <w:r w:rsidR="008B2478" w:rsidRPr="008E271B">
            <w:fldChar w:fldCharType="end"/>
          </w:r>
        </w:sdtContent>
      </w:sdt>
      <w:bookmarkEnd w:id="29"/>
    </w:p>
    <w:p w14:paraId="3C435E03" w14:textId="5A8A739D" w:rsidR="008B2478" w:rsidRPr="008E271B" w:rsidRDefault="008B2478" w:rsidP="008B2478">
      <w:pPr>
        <w:pStyle w:val="berschrift3"/>
        <w:numPr>
          <w:ilvl w:val="2"/>
          <w:numId w:val="45"/>
        </w:numPr>
        <w:tabs>
          <w:tab w:val="clear" w:pos="680"/>
        </w:tabs>
        <w:ind w:left="720" w:hanging="720"/>
      </w:pPr>
      <w:bookmarkStart w:id="30" w:name="_Toc33725591"/>
      <w:r w:rsidRPr="008E271B">
        <w:t>Vorteile der Microservices</w:t>
      </w:r>
      <w:bookmarkEnd w:id="30"/>
    </w:p>
    <w:p w14:paraId="318180B5" w14:textId="6E5D78A3" w:rsidR="000512D5" w:rsidRPr="008E271B" w:rsidRDefault="00484865" w:rsidP="000512D5">
      <w:pPr>
        <w:pStyle w:val="Listenabsatz"/>
        <w:numPr>
          <w:ilvl w:val="0"/>
          <w:numId w:val="36"/>
        </w:numPr>
      </w:pPr>
      <w:r w:rsidRPr="008E271B">
        <w:t xml:space="preserve">Die Anwendung in kleinere handlichere Teilbereiche zu zerteilen hilft dabei den Code leichter zu verstehen und sich besser auf das Wesentliche zu konzentrieren, zu </w:t>
      </w:r>
      <w:r w:rsidR="00C74E45" w:rsidRPr="008E271B">
        <w:t>e</w:t>
      </w:r>
      <w:r w:rsidRPr="008E271B">
        <w:t>ntwicke</w:t>
      </w:r>
      <w:r w:rsidR="00C74E45" w:rsidRPr="008E271B">
        <w:t>l</w:t>
      </w:r>
      <w:r w:rsidRPr="008E271B">
        <w:t xml:space="preserve">n und zu </w:t>
      </w:r>
      <w:r w:rsidR="00C74E45" w:rsidRPr="008E271B">
        <w:t>p</w:t>
      </w:r>
      <w:r w:rsidRPr="008E271B">
        <w:t xml:space="preserve">flegen. </w:t>
      </w:r>
    </w:p>
    <w:p w14:paraId="39204DE3" w14:textId="5657BCB4" w:rsidR="00484865" w:rsidRPr="008E271B" w:rsidRDefault="00484865" w:rsidP="000512D5">
      <w:pPr>
        <w:pStyle w:val="Listenabsatz"/>
        <w:numPr>
          <w:ilvl w:val="0"/>
          <w:numId w:val="36"/>
        </w:numPr>
      </w:pPr>
      <w:r w:rsidRPr="008E271B">
        <w:t>Je größer die Anwendung wird, umso eher können ganze Team</w:t>
      </w:r>
      <w:r w:rsidR="00B370EF" w:rsidRPr="008E271B">
        <w:t>s</w:t>
      </w:r>
      <w:r w:rsidRPr="008E271B">
        <w:t xml:space="preserve"> auf einzelne Services angesetzt werden und diese </w:t>
      </w:r>
      <w:r w:rsidR="00C74E45" w:rsidRPr="008E271B">
        <w:t>e</w:t>
      </w:r>
      <w:r w:rsidRPr="008E271B">
        <w:t>ntwickeln</w:t>
      </w:r>
      <w:r w:rsidR="00B370EF" w:rsidRPr="008E271B">
        <w:t>,</w:t>
      </w:r>
      <w:r w:rsidRPr="008E271B">
        <w:t xml:space="preserve"> </w:t>
      </w:r>
      <w:r w:rsidR="00B370EF" w:rsidRPr="008E271B">
        <w:t>anstatt sich um die gesamte</w:t>
      </w:r>
      <w:r w:rsidRPr="008E271B">
        <w:t xml:space="preserve"> Anwendung</w:t>
      </w:r>
      <w:r w:rsidR="00B370EF" w:rsidRPr="008E271B">
        <w:t xml:space="preserve"> kümmern zu müssen</w:t>
      </w:r>
      <w:r w:rsidRPr="008E271B">
        <w:t>.</w:t>
      </w:r>
    </w:p>
    <w:p w14:paraId="6C793E44" w14:textId="4440A7B1" w:rsidR="00484865" w:rsidRPr="008E271B" w:rsidRDefault="00484865" w:rsidP="000512D5">
      <w:pPr>
        <w:pStyle w:val="Listenabsatz"/>
        <w:numPr>
          <w:ilvl w:val="0"/>
          <w:numId w:val="36"/>
        </w:numPr>
      </w:pPr>
      <w:r w:rsidRPr="008E271B">
        <w:t>Vorausgesetzt die Services sind nicht eng miteinan</w:t>
      </w:r>
      <w:r w:rsidR="00B370EF" w:rsidRPr="008E271B">
        <w:t>der v</w:t>
      </w:r>
      <w:r w:rsidRPr="008E271B">
        <w:t>erzahnt</w:t>
      </w:r>
      <w:r w:rsidR="00EC4CA5" w:rsidRPr="008E271B">
        <w:t>,</w:t>
      </w:r>
      <w:r w:rsidR="00FA3E1A" w:rsidRPr="008E271B">
        <w:t xml:space="preserve"> können Entwicklerteams freier </w:t>
      </w:r>
      <w:r w:rsidR="00C74E45" w:rsidRPr="008E271B">
        <w:t>e</w:t>
      </w:r>
      <w:r w:rsidR="00EC4CA5" w:rsidRPr="008E271B">
        <w:t>ntscheiden</w:t>
      </w:r>
      <w:r w:rsidR="00C74E45" w:rsidRPr="008E271B">
        <w:t>,</w:t>
      </w:r>
      <w:r w:rsidR="00EC4CA5" w:rsidRPr="008E271B">
        <w:t xml:space="preserve"> was für Technologien, Frameworks oder </w:t>
      </w:r>
      <w:r w:rsidR="00494686" w:rsidRPr="008E271B">
        <w:t>S</w:t>
      </w:r>
      <w:r w:rsidR="00EC4CA5" w:rsidRPr="008E271B">
        <w:t xml:space="preserve">prachen sie benutzten. </w:t>
      </w:r>
    </w:p>
    <w:p w14:paraId="38302EF5" w14:textId="08D14CEE" w:rsidR="00EC4CA5" w:rsidRPr="008E271B" w:rsidRDefault="00B370EF" w:rsidP="00B370EF">
      <w:pPr>
        <w:pStyle w:val="Listenabsatz"/>
        <w:numPr>
          <w:ilvl w:val="0"/>
          <w:numId w:val="36"/>
        </w:numPr>
      </w:pPr>
      <w:r w:rsidRPr="008E271B">
        <w:t xml:space="preserve">Die jeweiligen Bereitstellungen können durch eine </w:t>
      </w:r>
      <w:r w:rsidR="009E48A9" w:rsidRPr="008E271B">
        <w:t>Isolierung</w:t>
      </w:r>
      <w:r w:rsidRPr="008E271B">
        <w:t xml:space="preserve"> vom </w:t>
      </w:r>
      <w:r w:rsidR="009E48A9" w:rsidRPr="008E271B">
        <w:t>restlichen</w:t>
      </w:r>
      <w:r w:rsidRPr="008E271B">
        <w:t xml:space="preserve"> System</w:t>
      </w:r>
      <w:r w:rsidR="009E48A9" w:rsidRPr="008E271B">
        <w:t xml:space="preserve"> getrennt werden, </w:t>
      </w:r>
      <w:r w:rsidRPr="008E271B">
        <w:t>was es einfacher macht Änderungen durchzuführen. Tests bleiben ebenso auf kleinere Service</w:t>
      </w:r>
      <w:r w:rsidR="009E48A9" w:rsidRPr="008E271B">
        <w:t>s</w:t>
      </w:r>
      <w:r w:rsidRPr="008E271B">
        <w:t xml:space="preserve"> begrenzt, wodurch sie schneller </w:t>
      </w:r>
      <w:r w:rsidR="00494686" w:rsidRPr="008E271B">
        <w:t>v</w:t>
      </w:r>
      <w:r w:rsidRPr="008E271B">
        <w:t>eröffentlicht werden können.</w:t>
      </w:r>
    </w:p>
    <w:p w14:paraId="4AABDE24" w14:textId="161D8A30" w:rsidR="00B370EF" w:rsidRPr="008E271B" w:rsidRDefault="00494686" w:rsidP="00B370EF">
      <w:pPr>
        <w:pStyle w:val="Listenabsatz"/>
        <w:numPr>
          <w:ilvl w:val="0"/>
          <w:numId w:val="36"/>
        </w:numPr>
      </w:pPr>
      <w:r w:rsidRPr="008E271B">
        <w:t xml:space="preserve">Ein </w:t>
      </w:r>
      <w:r w:rsidR="00B370EF" w:rsidRPr="008E271B">
        <w:t>Skalieren der Services wird</w:t>
      </w:r>
      <w:r w:rsidR="009E48A9" w:rsidRPr="008E271B">
        <w:t xml:space="preserve"> </w:t>
      </w:r>
      <w:r w:rsidRPr="008E271B">
        <w:t>m</w:t>
      </w:r>
      <w:r w:rsidR="009E48A9" w:rsidRPr="008E271B">
        <w:t xml:space="preserve">öglich und durch die </w:t>
      </w:r>
      <w:r w:rsidR="0001404C" w:rsidRPr="008E271B">
        <w:t>r</w:t>
      </w:r>
      <w:r w:rsidR="009E48A9" w:rsidRPr="008E271B">
        <w:t xml:space="preserve">essourcensparende Bauweise </w:t>
      </w:r>
      <w:r w:rsidR="0001404C" w:rsidRPr="008E271B">
        <w:t>k</w:t>
      </w:r>
      <w:r w:rsidR="009E48A9" w:rsidRPr="008E271B">
        <w:t>ostensparender. Im Gegensatz zum m</w:t>
      </w:r>
      <w:r w:rsidR="00B370EF" w:rsidRPr="008E271B">
        <w:t xml:space="preserve">onolithischen System, wo jeweils das </w:t>
      </w:r>
      <w:r w:rsidR="009E48A9" w:rsidRPr="008E271B">
        <w:t>einzelne</w:t>
      </w:r>
      <w:r w:rsidR="00B370EF" w:rsidRPr="008E271B">
        <w:t xml:space="preserve"> System</w:t>
      </w:r>
      <w:r w:rsidR="009E48A9" w:rsidRPr="008E271B">
        <w:t xml:space="preserve"> verstärkt</w:t>
      </w:r>
      <w:r w:rsidR="00B370EF" w:rsidRPr="008E271B">
        <w:t xml:space="preserve"> wird, werden im Mic</w:t>
      </w:r>
      <w:r w:rsidR="00163CC2" w:rsidRPr="008E271B">
        <w:t>r</w:t>
      </w:r>
      <w:r w:rsidR="009E48A9" w:rsidRPr="008E271B">
        <w:t>oservice Kontext</w:t>
      </w:r>
      <w:r w:rsidR="00B370EF" w:rsidRPr="008E271B">
        <w:t xml:space="preserve"> nur diejenigen </w:t>
      </w:r>
      <w:r w:rsidR="0001404C" w:rsidRPr="008E271B">
        <w:t>s</w:t>
      </w:r>
      <w:r w:rsidR="00B370EF" w:rsidRPr="008E271B">
        <w:t>kaliert</w:t>
      </w:r>
      <w:r w:rsidR="0001404C" w:rsidRPr="008E271B">
        <w:t>,</w:t>
      </w:r>
      <w:r w:rsidR="00B370EF" w:rsidRPr="008E271B">
        <w:t xml:space="preserve"> welche wirklich benötigt werden, ohne unnötige Ressourcen zu verschwenden. </w:t>
      </w:r>
    </w:p>
    <w:p w14:paraId="0CDE8992" w14:textId="0C834CBA" w:rsidR="00B370EF" w:rsidRPr="008E271B" w:rsidRDefault="009E48A9" w:rsidP="00B370EF">
      <w:pPr>
        <w:pStyle w:val="Listenabsatz"/>
        <w:numPr>
          <w:ilvl w:val="0"/>
          <w:numId w:val="36"/>
        </w:numPr>
      </w:pPr>
      <w:r w:rsidRPr="008E271B">
        <w:t>Durch die s</w:t>
      </w:r>
      <w:r w:rsidR="000D04EB" w:rsidRPr="008E271B">
        <w:t>tarke unabhängige Modularität können Updates je nach Service vollständig unbemerkt durchgeführt werden</w:t>
      </w:r>
      <w:r w:rsidR="00801721" w:rsidRPr="008E271B">
        <w:t xml:space="preserve"> und e</w:t>
      </w:r>
      <w:r w:rsidRPr="008E271B">
        <w:t>s ist nicht mehr notwendig das g</w:t>
      </w:r>
      <w:r w:rsidR="00801721" w:rsidRPr="008E271B">
        <w:t xml:space="preserve">esamte System </w:t>
      </w:r>
      <w:r w:rsidR="004D11CE" w:rsidRPr="008E271B">
        <w:t>a</w:t>
      </w:r>
      <w:r w:rsidR="00801721" w:rsidRPr="008E271B">
        <w:t>bzuschalten. Durch diesen beschleunigten Prozess können Entwickler auch schneller auf Änderungen oder Fehler reagieren.</w:t>
      </w:r>
    </w:p>
    <w:p w14:paraId="09C8234A" w14:textId="7942DE51" w:rsidR="00CA00E5" w:rsidRPr="008E271B" w:rsidRDefault="003F6368" w:rsidP="00B370EF">
      <w:pPr>
        <w:pStyle w:val="Listenabsatz"/>
        <w:numPr>
          <w:ilvl w:val="0"/>
          <w:numId w:val="36"/>
        </w:numPr>
      </w:pPr>
      <w:r w:rsidRPr="008E271B">
        <w:lastRenderedPageBreak/>
        <w:t xml:space="preserve">Wenn </w:t>
      </w:r>
      <w:r w:rsidR="00CA00E5" w:rsidRPr="008E271B">
        <w:t>Fehler</w:t>
      </w:r>
      <w:r w:rsidRPr="008E271B">
        <w:t xml:space="preserve"> in Services</w:t>
      </w:r>
      <w:r w:rsidR="00CA00E5" w:rsidRPr="008E271B">
        <w:t xml:space="preserve"> keine Kettenreaktion herbeiführen</w:t>
      </w:r>
      <w:r w:rsidRPr="008E271B">
        <w:t>, wird eine höhere Robustheit erreicht und</w:t>
      </w:r>
      <w:r w:rsidR="00CA00E5" w:rsidRPr="008E271B">
        <w:t xml:space="preserve"> das gesamte System</w:t>
      </w:r>
      <w:r w:rsidRPr="008E271B">
        <w:t xml:space="preserve"> kann stabiler laufen</w:t>
      </w:r>
      <w:r w:rsidR="00CA00E5" w:rsidRPr="008E271B">
        <w:t>.</w:t>
      </w:r>
    </w:p>
    <w:p w14:paraId="0EF4F735" w14:textId="7035112A" w:rsidR="009E48A9" w:rsidRPr="008E271B" w:rsidRDefault="009E48A9" w:rsidP="00B370EF">
      <w:pPr>
        <w:pStyle w:val="Listenabsatz"/>
        <w:numPr>
          <w:ilvl w:val="0"/>
          <w:numId w:val="36"/>
        </w:numPr>
      </w:pPr>
      <w:r w:rsidRPr="008E271B">
        <w:t>Durch die Verwendung von Service discovery können automatisch skalierte Services sofort verwendet werden.</w:t>
      </w:r>
    </w:p>
    <w:p w14:paraId="112FC213" w14:textId="15A7B7FA" w:rsidR="009E48A9" w:rsidRPr="008E271B" w:rsidRDefault="009E48A9" w:rsidP="00B370EF">
      <w:pPr>
        <w:pStyle w:val="Listenabsatz"/>
        <w:numPr>
          <w:ilvl w:val="0"/>
          <w:numId w:val="36"/>
        </w:numPr>
      </w:pPr>
      <w:r w:rsidRPr="008E271B">
        <w:t>Durch die Verwendung von Management Komponenten wird es einfacher die eigenen APIs zu beherrschen.</w:t>
      </w:r>
    </w:p>
    <w:p w14:paraId="51DDD0A5" w14:textId="1C7350F1" w:rsidR="00CA00E5" w:rsidRPr="008E271B" w:rsidRDefault="009E48A9" w:rsidP="00B370EF">
      <w:pPr>
        <w:pStyle w:val="Listenabsatz"/>
        <w:numPr>
          <w:ilvl w:val="0"/>
          <w:numId w:val="36"/>
        </w:numPr>
      </w:pPr>
      <w:r w:rsidRPr="008E271B">
        <w:t>Services können, durch die s</w:t>
      </w:r>
      <w:r w:rsidR="00CA00E5" w:rsidRPr="008E271B">
        <w:t>prachliche Trennung, einfach in anderen Projekten wiederverwendet werden.</w:t>
      </w:r>
    </w:p>
    <w:p w14:paraId="10E5EF3E" w14:textId="5171CEBF" w:rsidR="00A56D5D" w:rsidRPr="008E271B" w:rsidRDefault="00A56D5D" w:rsidP="004F540B">
      <w:pPr>
        <w:pStyle w:val="berschrift3"/>
      </w:pPr>
      <w:bookmarkStart w:id="31" w:name="_Toc33725592"/>
      <w:r w:rsidRPr="008E271B">
        <w:t>Nachteile der Microservices</w:t>
      </w:r>
      <w:bookmarkEnd w:id="31"/>
    </w:p>
    <w:p w14:paraId="5A219632" w14:textId="3401BD19" w:rsidR="00D95EBE" w:rsidRPr="008E271B" w:rsidRDefault="00AC1EF4" w:rsidP="00D95EBE">
      <w:pPr>
        <w:pStyle w:val="Listenabsatz"/>
        <w:numPr>
          <w:ilvl w:val="0"/>
          <w:numId w:val="36"/>
        </w:numPr>
      </w:pPr>
      <w:r w:rsidRPr="008E271B">
        <w:t xml:space="preserve">Da Microservices in der Regel in </w:t>
      </w:r>
      <w:r w:rsidR="00F75EFD" w:rsidRPr="008E271B">
        <w:t xml:space="preserve">einem verteilten System </w:t>
      </w:r>
      <w:r w:rsidRPr="008E271B">
        <w:t>zuhause und dadurch über das Netzwerk getrennt</w:t>
      </w:r>
      <w:r w:rsidR="00E3713F" w:rsidRPr="008E271B">
        <w:t xml:space="preserve"> sind</w:t>
      </w:r>
      <w:r w:rsidR="008377A4" w:rsidRPr="008E271B">
        <w:t>,</w:t>
      </w:r>
      <w:r w:rsidRPr="008E271B">
        <w:t xml:space="preserve"> wird es bei größeren Systemen deutlich schwieriger Fehler zu finden.</w:t>
      </w:r>
      <w:r w:rsidR="00F75EFD" w:rsidRPr="008E271B">
        <w:t xml:space="preserve"> Dies </w:t>
      </w:r>
      <w:r w:rsidRPr="008E271B">
        <w:t xml:space="preserve">wird noch </w:t>
      </w:r>
      <w:r w:rsidR="00F75EFD" w:rsidRPr="008E271B">
        <w:t>verstärkt, wenn die Services von unterschiedlichen Teams entwickelt werden.</w:t>
      </w:r>
    </w:p>
    <w:p w14:paraId="3801C04F" w14:textId="4A81668A" w:rsidR="00D95EBE" w:rsidRPr="008E271B" w:rsidRDefault="00D95EBE" w:rsidP="00D95EBE">
      <w:pPr>
        <w:pStyle w:val="Listenabsatz"/>
        <w:numPr>
          <w:ilvl w:val="0"/>
          <w:numId w:val="36"/>
        </w:numPr>
      </w:pPr>
      <w:r w:rsidRPr="008E271B">
        <w:t xml:space="preserve">Wenn Services </w:t>
      </w:r>
      <w:r w:rsidR="00A76754" w:rsidRPr="008E271B">
        <w:t>ge</w:t>
      </w:r>
      <w:r w:rsidRPr="008E271B">
        <w:t>baut</w:t>
      </w:r>
      <w:r w:rsidR="00A76754" w:rsidRPr="008E271B">
        <w:t xml:space="preserve"> werden</w:t>
      </w:r>
      <w:r w:rsidRPr="008E271B">
        <w:t xml:space="preserve"> kann die Unterteilung der logischen Prozesse zu weit gehen</w:t>
      </w:r>
      <w:r w:rsidR="00E3713F" w:rsidRPr="008E271B">
        <w:t>.</w:t>
      </w:r>
      <w:r w:rsidRPr="008E271B">
        <w:t xml:space="preserve"> </w:t>
      </w:r>
      <w:r w:rsidR="00E3713F" w:rsidRPr="008E271B">
        <w:t>Da</w:t>
      </w:r>
      <w:r w:rsidRPr="008E271B">
        <w:t>durch</w:t>
      </w:r>
      <w:r w:rsidR="00E3713F" w:rsidRPr="008E271B">
        <w:t xml:space="preserve"> werden</w:t>
      </w:r>
      <w:r w:rsidRPr="008E271B">
        <w:t xml:space="preserve"> diese zu sehr auseinander gezerrt</w:t>
      </w:r>
      <w:r w:rsidR="00E3713F" w:rsidRPr="008E271B">
        <w:t>,</w:t>
      </w:r>
      <w:r w:rsidRPr="008E271B">
        <w:t xml:space="preserve"> was die Nützlichkeit der Verteilung überschreite</w:t>
      </w:r>
      <w:r w:rsidR="00E3713F" w:rsidRPr="008E271B">
        <w:t>t</w:t>
      </w:r>
      <w:r w:rsidRPr="008E271B">
        <w:t xml:space="preserve"> und die Prozesse unnötig verlangsamt.</w:t>
      </w:r>
    </w:p>
    <w:p w14:paraId="64BBEB85" w14:textId="2D0F4242" w:rsidR="003F6368" w:rsidRPr="008E271B" w:rsidRDefault="003F6368" w:rsidP="00F75EFD">
      <w:pPr>
        <w:pStyle w:val="Listenabsatz"/>
        <w:numPr>
          <w:ilvl w:val="0"/>
          <w:numId w:val="36"/>
        </w:numPr>
      </w:pPr>
      <w:r w:rsidRPr="008E271B">
        <w:t>Die Notwendigkeit der Verwendung von Docker oder Kubernetes</w:t>
      </w:r>
      <w:r w:rsidR="00E3713F" w:rsidRPr="008E271B">
        <w:t>,</w:t>
      </w:r>
      <w:r w:rsidRPr="008E271B">
        <w:t xml:space="preserve"> um das verteilte System zu steuern bzw. </w:t>
      </w:r>
      <w:r w:rsidR="00E364B3" w:rsidRPr="008E271B">
        <w:t>b</w:t>
      </w:r>
      <w:r w:rsidRPr="008E271B">
        <w:t xml:space="preserve">ereitzustellen, </w:t>
      </w:r>
      <w:r w:rsidR="00E96493" w:rsidRPr="008E271B">
        <w:t xml:space="preserve">möchten </w:t>
      </w:r>
      <w:r w:rsidR="00E364B3" w:rsidRPr="008E271B">
        <w:t>m</w:t>
      </w:r>
      <w:r w:rsidR="00E96493" w:rsidRPr="008E271B">
        <w:t>anche nicht auf sich nehmen</w:t>
      </w:r>
      <w:r w:rsidR="00073907" w:rsidRPr="008E271B">
        <w:t>,</w:t>
      </w:r>
      <w:r w:rsidR="00E96493" w:rsidRPr="008E271B">
        <w:t xml:space="preserve"> </w:t>
      </w:r>
      <w:r w:rsidR="00073907" w:rsidRPr="008E271B">
        <w:t>d</w:t>
      </w:r>
      <w:r w:rsidR="00E96493" w:rsidRPr="008E271B">
        <w:t>a</w:t>
      </w:r>
      <w:r w:rsidR="00073907" w:rsidRPr="008E271B">
        <w:t xml:space="preserve"> sie</w:t>
      </w:r>
      <w:r w:rsidR="00E96493" w:rsidRPr="008E271B">
        <w:t xml:space="preserve"> z.B. nicht noch weitere Technologien benutzen möchten oder das Know-how </w:t>
      </w:r>
      <w:r w:rsidR="00073907" w:rsidRPr="008E271B">
        <w:t xml:space="preserve">dafür </w:t>
      </w:r>
      <w:r w:rsidR="00E96493" w:rsidRPr="008E271B">
        <w:t>fehlt.</w:t>
      </w:r>
    </w:p>
    <w:p w14:paraId="2AB449A4" w14:textId="5132E375" w:rsidR="003F6368" w:rsidRPr="008E271B" w:rsidRDefault="003F6368" w:rsidP="00F75EFD">
      <w:pPr>
        <w:pStyle w:val="Listenabsatz"/>
        <w:numPr>
          <w:ilvl w:val="0"/>
          <w:numId w:val="36"/>
        </w:numPr>
      </w:pPr>
      <w:r w:rsidRPr="008E271B">
        <w:t xml:space="preserve">Mit vielen Abhängigkeiten zwischen den Services kann es herausfordernd werden </w:t>
      </w:r>
      <w:proofErr w:type="gramStart"/>
      <w:r w:rsidRPr="008E271B">
        <w:t>ein</w:t>
      </w:r>
      <w:r w:rsidR="00C40DBA" w:rsidRPr="008E271B">
        <w:t>en</w:t>
      </w:r>
      <w:proofErr w:type="gramEnd"/>
      <w:r w:rsidRPr="008E271B">
        <w:t xml:space="preserve"> End</w:t>
      </w:r>
      <w:r w:rsidR="001B6F05" w:rsidRPr="008E271B">
        <w:t>e</w:t>
      </w:r>
      <w:r w:rsidRPr="008E271B">
        <w:t xml:space="preserve"> zu End</w:t>
      </w:r>
      <w:r w:rsidR="001B6F05" w:rsidRPr="008E271B">
        <w:t>e</w:t>
      </w:r>
      <w:r w:rsidRPr="008E271B">
        <w:t xml:space="preserve"> Test durchzuführen.</w:t>
      </w:r>
    </w:p>
    <w:p w14:paraId="28AA9A49" w14:textId="48B88E97" w:rsidR="003F6368" w:rsidRPr="008E271B" w:rsidRDefault="001B6F05" w:rsidP="00F75EFD">
      <w:pPr>
        <w:pStyle w:val="Listenabsatz"/>
        <w:numPr>
          <w:ilvl w:val="0"/>
          <w:numId w:val="36"/>
        </w:numPr>
      </w:pPr>
      <w:r w:rsidRPr="008E271B">
        <w:t>Kommunikation zwischen Services, kann sehr teuer werden, wenn</w:t>
      </w:r>
      <w:r w:rsidR="00D95EBE" w:rsidRPr="008E271B">
        <w:t xml:space="preserve"> z.B. a</w:t>
      </w:r>
      <w:r w:rsidR="00E20E45" w:rsidRPr="008E271B">
        <w:t>n der falschen Stelle auf s</w:t>
      </w:r>
      <w:r w:rsidR="00D95EBE" w:rsidRPr="008E271B">
        <w:t>ynchrone</w:t>
      </w:r>
      <w:r w:rsidR="00C40DBA" w:rsidRPr="008E271B">
        <w:t>,</w:t>
      </w:r>
      <w:r w:rsidR="00E20E45" w:rsidRPr="008E271B">
        <w:t xml:space="preserve"> anstatt a</w:t>
      </w:r>
      <w:r w:rsidR="00D95EBE" w:rsidRPr="008E271B">
        <w:t>synchrone Kommunikation gesetzt wird</w:t>
      </w:r>
      <w:r w:rsidR="00E20E45" w:rsidRPr="008E271B">
        <w:t>, was zu lange block</w:t>
      </w:r>
      <w:r w:rsidR="00B43B1F" w:rsidRPr="008E271B">
        <w:t>en</w:t>
      </w:r>
      <w:r w:rsidR="00E20E45" w:rsidRPr="008E271B">
        <w:t>den Anfragen führen kann</w:t>
      </w:r>
      <w:r w:rsidR="00D95EBE" w:rsidRPr="008E271B">
        <w:t>.</w:t>
      </w:r>
      <w:r w:rsidRPr="008E271B">
        <w:t xml:space="preserve"> </w:t>
      </w:r>
    </w:p>
    <w:p w14:paraId="0385E21E" w14:textId="5EF33453" w:rsidR="000E07AA" w:rsidRPr="008E271B" w:rsidRDefault="001B6F05" w:rsidP="000E07AA">
      <w:pPr>
        <w:pStyle w:val="Listenabsatz"/>
        <w:numPr>
          <w:ilvl w:val="0"/>
          <w:numId w:val="36"/>
        </w:numPr>
      </w:pPr>
      <w:r w:rsidRPr="008E271B">
        <w:t>Datenbank</w:t>
      </w:r>
      <w:r w:rsidR="00B43B1F" w:rsidRPr="008E271B">
        <w:t>a</w:t>
      </w:r>
      <w:r w:rsidRPr="008E271B">
        <w:t>nfragen, können dazu führen das zusätzliche Datenbanken angesprochen werden müssen, welche zu anderen Services gehören. Dies kann zu Problemen führen</w:t>
      </w:r>
      <w:r w:rsidR="00B43B1F" w:rsidRPr="008E271B">
        <w:t xml:space="preserve"> </w:t>
      </w:r>
      <w:r w:rsidRPr="008E271B">
        <w:t>(wenn dies</w:t>
      </w:r>
      <w:r w:rsidR="00D95EBE" w:rsidRPr="008E271B">
        <w:t>e</w:t>
      </w:r>
      <w:r w:rsidRPr="008E271B">
        <w:t xml:space="preserve"> </w:t>
      </w:r>
      <w:r w:rsidR="00010E2F" w:rsidRPr="008E271B">
        <w:t>z. B.</w:t>
      </w:r>
      <w:r w:rsidRPr="008E271B">
        <w:t xml:space="preserve"> mehrfach kaskadierend </w:t>
      </w:r>
      <w:r w:rsidR="00C3436D" w:rsidRPr="008E271B">
        <w:t>sind</w:t>
      </w:r>
      <w:r w:rsidRPr="008E271B">
        <w:t>).</w:t>
      </w:r>
    </w:p>
    <w:p w14:paraId="18F4020E" w14:textId="4528150F" w:rsidR="002C3766" w:rsidRPr="008E271B" w:rsidRDefault="002C3766" w:rsidP="002C3766">
      <w:pPr>
        <w:pStyle w:val="berschrift2"/>
      </w:pPr>
      <w:bookmarkStart w:id="32" w:name="_Toc33725593"/>
      <w:r w:rsidRPr="008E271B">
        <w:t>Zusammenfassung</w:t>
      </w:r>
      <w:bookmarkEnd w:id="32"/>
    </w:p>
    <w:p w14:paraId="52382870" w14:textId="031CE527" w:rsidR="00EA2550" w:rsidRPr="008E271B" w:rsidRDefault="008050F5" w:rsidP="00EA2550">
      <w:r w:rsidRPr="008E271B">
        <w:t xml:space="preserve">Die vorangegangenen </w:t>
      </w:r>
      <w:r w:rsidR="00BA3E1D" w:rsidRPr="008E271B">
        <w:t>Erläuterungen</w:t>
      </w:r>
      <w:r w:rsidRPr="008E271B">
        <w:t xml:space="preserve"> sollten einen</w:t>
      </w:r>
      <w:r w:rsidR="00BA3E1D" w:rsidRPr="008E271B">
        <w:t xml:space="preserve"> Überblick über folgende Aspekte, bezüglich Microservices, verschafft haben</w:t>
      </w:r>
      <w:r w:rsidR="001B5995" w:rsidRPr="008E271B">
        <w:t xml:space="preserve">: </w:t>
      </w:r>
      <w:r w:rsidR="00A973EA" w:rsidRPr="008E271B">
        <w:t>Erstens sollte</w:t>
      </w:r>
      <w:r w:rsidR="002457A4" w:rsidRPr="008E271B">
        <w:t xml:space="preserve"> deutlich geworden sein, was Microservices sind und wie sich ihre Verbindung mit Containern darstellt. Des </w:t>
      </w:r>
      <w:r w:rsidR="00894C1D" w:rsidRPr="008E271B">
        <w:t>W</w:t>
      </w:r>
      <w:r w:rsidR="002457A4" w:rsidRPr="008E271B">
        <w:t>eiteren</w:t>
      </w:r>
      <w:r w:rsidR="00F259EC" w:rsidRPr="008E271B">
        <w:t xml:space="preserve"> sollte nun ein Verständnis dafür gewonnen sein was ein Service und dessen Äquivalent in einem Monoli</w:t>
      </w:r>
      <w:r w:rsidR="00F93912" w:rsidRPr="008E271B">
        <w:t>then ist</w:t>
      </w:r>
      <w:r w:rsidR="004C4E46" w:rsidRPr="008E271B">
        <w:t>,</w:t>
      </w:r>
      <w:r w:rsidR="00F93912" w:rsidRPr="008E271B">
        <w:t xml:space="preserve"> sowie</w:t>
      </w:r>
      <w:r w:rsidR="004C4E46" w:rsidRPr="008E271B">
        <w:t>,</w:t>
      </w:r>
      <w:r w:rsidR="00951E1B" w:rsidRPr="008E271B">
        <w:t xml:space="preserve"> was es mit der Monolithischen Architektur auf sich hat und wo die Unterschiede zur Microservice Architektur liegen. Darauf beruhend </w:t>
      </w:r>
      <w:r w:rsidR="002D1372" w:rsidRPr="008E271B">
        <w:t xml:space="preserve">sollte es nun möglich sein eine </w:t>
      </w:r>
      <w:r w:rsidR="009C7E27" w:rsidRPr="008E271B">
        <w:t xml:space="preserve">fundierte Entscheidung zwischen diesen beiden Architekturen zu </w:t>
      </w:r>
      <w:r w:rsidR="009C7E27" w:rsidRPr="008E271B">
        <w:lastRenderedPageBreak/>
        <w:t>treffen</w:t>
      </w:r>
      <w:r w:rsidR="00E97109" w:rsidRPr="008E271B">
        <w:t>, um den passenderen Architekturstil für das jeweilige Projekt zu finden.</w:t>
      </w:r>
      <w:r w:rsidR="00894C1D" w:rsidRPr="008E271B">
        <w:t xml:space="preserve"> Zudem sol</w:t>
      </w:r>
      <w:r w:rsidR="00D66E77" w:rsidRPr="008E271B">
        <w:t xml:space="preserve">lte ein </w:t>
      </w:r>
      <w:r w:rsidR="00B3023B" w:rsidRPr="008E271B">
        <w:t xml:space="preserve">Überblick der Vor- und Nachteile sowie </w:t>
      </w:r>
      <w:r w:rsidR="004C4E46" w:rsidRPr="008E271B">
        <w:t>der Risiken der beiden Architekturstile ersichtlich sein.</w:t>
      </w:r>
    </w:p>
    <w:p w14:paraId="41AE89A5" w14:textId="3C64AB65" w:rsidR="00DD2499" w:rsidRPr="008E271B" w:rsidRDefault="00EA2550" w:rsidP="00EA2550">
      <w:r w:rsidRPr="008E271B">
        <w:t xml:space="preserve">Im Folgenden werden einige Aspekte von verteilten Systemen erläutert und eine tiefere theoretische Grundlage für die weitere Arbeit gegeben, wobei besonderer Bezug </w:t>
      </w:r>
      <w:r w:rsidR="009E68ED" w:rsidRPr="008E271B">
        <w:t>auf</w:t>
      </w:r>
      <w:r w:rsidRPr="008E271B">
        <w:t xml:space="preserve"> Microservices genommen und die genauere Problematik in verteilten Systemen auf</w:t>
      </w:r>
      <w:r w:rsidR="00BE777D" w:rsidRPr="008E271B">
        <w:t>ge</w:t>
      </w:r>
      <w:r w:rsidRPr="008E271B">
        <w:t>zeig</w:t>
      </w:r>
      <w:r w:rsidR="00BE777D" w:rsidRPr="008E271B">
        <w:t>t</w:t>
      </w:r>
      <w:r w:rsidRPr="008E271B">
        <w:t xml:space="preserve"> w</w:t>
      </w:r>
      <w:r w:rsidR="00BE777D" w:rsidRPr="008E271B">
        <w:t>erden</w:t>
      </w:r>
      <w:r w:rsidRPr="008E271B">
        <w:t>.</w:t>
      </w:r>
    </w:p>
    <w:p w14:paraId="5FE35688" w14:textId="77777777" w:rsidR="00DD2499" w:rsidRPr="008E271B" w:rsidRDefault="00DD2499" w:rsidP="00DD2499"/>
    <w:p w14:paraId="57CF04E8" w14:textId="77777777" w:rsidR="00DD2499" w:rsidRPr="008E271B" w:rsidRDefault="00DD2499" w:rsidP="00DD2499"/>
    <w:p w14:paraId="1755DDD2" w14:textId="69334F23" w:rsidR="00A77891" w:rsidRPr="008E271B" w:rsidRDefault="00A72970" w:rsidP="0055276A">
      <w:pPr>
        <w:pStyle w:val="berschrift1"/>
      </w:pPr>
      <w:bookmarkStart w:id="33" w:name="_Toc33725594"/>
      <w:r w:rsidRPr="008E271B">
        <w:lastRenderedPageBreak/>
        <w:t>Verteilte Systeme</w:t>
      </w:r>
      <w:bookmarkEnd w:id="33"/>
    </w:p>
    <w:p w14:paraId="706FDC7C" w14:textId="32FB8392" w:rsidR="00A77891" w:rsidRPr="008E271B" w:rsidRDefault="00AC4074" w:rsidP="0055276A">
      <w:pPr>
        <w:pStyle w:val="berschrift2"/>
      </w:pPr>
      <w:bookmarkStart w:id="34" w:name="_Toc33725595"/>
      <w:r w:rsidRPr="008E271B">
        <w:t>Definition</w:t>
      </w:r>
      <w:bookmarkEnd w:id="34"/>
    </w:p>
    <w:p w14:paraId="5682862E" w14:textId="6D83B175" w:rsidR="00AC4074" w:rsidRPr="008E271B" w:rsidRDefault="007123B7" w:rsidP="00A77891">
      <w:r w:rsidRPr="008E271B">
        <w:t xml:space="preserve">Nach </w:t>
      </w:r>
      <w:sdt>
        <w:sdtPr>
          <w:alias w:val="Don't edit this field"/>
          <w:tag w:val="CitaviPlaceholder#fd09802c-3f17-4163-b1c5-a3d284a934a9"/>
          <w:id w:val="-586608201"/>
          <w:placeholder>
            <w:docPart w:val="DefaultPlaceholder_1081868574"/>
          </w:placeholder>
        </w:sdtPr>
        <w:sdtContent>
          <w:r w:rsidRPr="008E271B">
            <w:fldChar w:fldCharType="begin"/>
          </w:r>
          <w:r w:rsidR="003B319F">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yLTI3VDEzOjU4OjIz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rsidRPr="008E271B">
            <w:fldChar w:fldCharType="separate"/>
          </w:r>
          <w:r w:rsidR="001629B0">
            <w:t>(</w:t>
          </w:r>
          <w:proofErr w:type="spellStart"/>
          <w:r w:rsidR="001629B0">
            <w:t>Tanenbaum</w:t>
          </w:r>
          <w:proofErr w:type="spellEnd"/>
          <w:r w:rsidR="001629B0">
            <w:t xml:space="preserve"> 2006)</w:t>
          </w:r>
          <w:r w:rsidRPr="008E271B">
            <w:fldChar w:fldCharType="end"/>
          </w:r>
        </w:sdtContent>
      </w:sdt>
      <w:r w:rsidRPr="008E271B">
        <w:t xml:space="preserve"> </w:t>
      </w:r>
      <w:r w:rsidR="00E20E45" w:rsidRPr="008E271B">
        <w:t>ist ein v</w:t>
      </w:r>
      <w:r w:rsidR="001C60B5" w:rsidRPr="008E271B">
        <w:t>erteiltes System ein Zusammenschluss unabhängiger Computer</w:t>
      </w:r>
      <w:r w:rsidR="00E65F4C" w:rsidRPr="008E271B">
        <w:t>,</w:t>
      </w:r>
      <w:r w:rsidR="001C60B5" w:rsidRPr="008E271B">
        <w:t xml:space="preserve"> welche dem </w:t>
      </w:r>
      <w:r w:rsidR="00E20E45" w:rsidRPr="008E271B">
        <w:t>Nutzer als ein einziges</w:t>
      </w:r>
      <w:r w:rsidR="00E65F4C" w:rsidRPr="008E271B">
        <w:t>,</w:t>
      </w:r>
      <w:r w:rsidR="00E20E45" w:rsidRPr="008E271B">
        <w:t xml:space="preserve"> z</w:t>
      </w:r>
      <w:r w:rsidR="001C60B5" w:rsidRPr="008E271B">
        <w:t xml:space="preserve">usammenhängendes Systems erscheinen. In </w:t>
      </w:r>
      <w:r w:rsidR="00AD1C9A">
        <w:t>diesem</w:t>
      </w:r>
      <w:r w:rsidR="001C60B5" w:rsidRPr="008E271B">
        <w:t xml:space="preserve"> </w:t>
      </w:r>
      <w:r w:rsidR="00E20E45" w:rsidRPr="008E271B">
        <w:t>Fall</w:t>
      </w:r>
      <w:r w:rsidR="00AD1C9A">
        <w:t xml:space="preserve"> wird</w:t>
      </w:r>
      <w:r w:rsidR="00E20E45" w:rsidRPr="008E271B">
        <w:t xml:space="preserve"> dieses verteilte System</w:t>
      </w:r>
      <w:r w:rsidR="00AD1C9A">
        <w:t xml:space="preserve"> </w:t>
      </w:r>
      <w:r w:rsidR="00E20E45" w:rsidRPr="008E271B">
        <w:t>als ein z</w:t>
      </w:r>
      <w:r w:rsidR="00AC4074" w:rsidRPr="008E271B">
        <w:t>usammenhängendes System aus Microservices</w:t>
      </w:r>
      <w:r w:rsidR="00AD1C9A">
        <w:t xml:space="preserve"> betrachtet</w:t>
      </w:r>
      <w:r w:rsidR="00AC4074" w:rsidRPr="008E271B">
        <w:t xml:space="preserve">. Dem entsprechend trifft </w:t>
      </w:r>
      <w:r w:rsidR="00BB0DE5" w:rsidRPr="008E271B">
        <w:t>die</w:t>
      </w:r>
      <w:r w:rsidR="00AC4074" w:rsidRPr="008E271B">
        <w:t xml:space="preserve"> vorherige Definition der Microservices hier auf die ein</w:t>
      </w:r>
      <w:r w:rsidR="00E20E45" w:rsidRPr="008E271B">
        <w:t>zelnen Komponenten/Computer zu.</w:t>
      </w:r>
    </w:p>
    <w:p w14:paraId="6AFD58AE" w14:textId="77777777" w:rsidR="002340A0" w:rsidRPr="008E271B" w:rsidRDefault="002340A0" w:rsidP="0055276A">
      <w:pPr>
        <w:pStyle w:val="berschrift2"/>
      </w:pPr>
      <w:bookmarkStart w:id="35" w:name="_Ref25318867"/>
      <w:bookmarkStart w:id="36" w:name="_Ref25318873"/>
      <w:bookmarkStart w:id="37" w:name="_Toc33725596"/>
      <w:r w:rsidRPr="008E271B">
        <w:t>Orchestrierung</w:t>
      </w:r>
      <w:bookmarkEnd w:id="35"/>
      <w:bookmarkEnd w:id="36"/>
      <w:bookmarkEnd w:id="37"/>
    </w:p>
    <w:p w14:paraId="70B10EDB" w14:textId="698AAECA" w:rsidR="001E11A2" w:rsidRPr="008E271B" w:rsidRDefault="001E11A2" w:rsidP="00A77891">
      <w:r w:rsidRPr="008E271B">
        <w:rPr>
          <w:noProof/>
        </w:rPr>
        <w:drawing>
          <wp:anchor distT="0" distB="0" distL="114300" distR="114300" simplePos="0" relativeHeight="251664384" behindDoc="0" locked="0" layoutInCell="1" allowOverlap="1" wp14:anchorId="31A76F99" wp14:editId="01F5C0B3">
            <wp:simplePos x="0" y="0"/>
            <wp:positionH relativeFrom="column">
              <wp:posOffset>441325</wp:posOffset>
            </wp:positionH>
            <wp:positionV relativeFrom="paragraph">
              <wp:posOffset>2226310</wp:posOffset>
            </wp:positionV>
            <wp:extent cx="4507230" cy="2543175"/>
            <wp:effectExtent l="0" t="0" r="7620" b="9525"/>
            <wp:wrapTopAndBottom/>
            <wp:docPr id="32" name="Grafik 32"/>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0">
                      <a:extLst>
                        <a:ext uri="{28A0092B-C50C-407E-A947-70E740481C1C}">
                          <a14:useLocalDpi xmlns:a14="http://schemas.microsoft.com/office/drawing/2010/main" val="0"/>
                        </a:ext>
                      </a:extLst>
                    </a:blip>
                    <a:stretch>
                      <a:fillRect/>
                    </a:stretch>
                  </pic:blipFill>
                  <pic:spPr>
                    <a:xfrm>
                      <a:off x="0" y="0"/>
                      <a:ext cx="4507230" cy="2543175"/>
                    </a:xfrm>
                    <a:prstGeom prst="rect">
                      <a:avLst/>
                    </a:prstGeom>
                  </pic:spPr>
                </pic:pic>
              </a:graphicData>
            </a:graphic>
          </wp:anchor>
        </w:drawing>
      </w:r>
      <w:r w:rsidR="006F7EF2" w:rsidRPr="008E271B">
        <w:t>Bei der Verwirklichung eines verteilten Systems mit einer Microservice Architektur ist ein gutes Managem</w:t>
      </w:r>
      <w:r w:rsidR="000B1D72" w:rsidRPr="008E271B">
        <w:t>e</w:t>
      </w:r>
      <w:r w:rsidR="006F7EF2" w:rsidRPr="008E271B">
        <w:t>nt</w:t>
      </w:r>
      <w:r w:rsidR="00EB6414" w:rsidRPr="008E271B">
        <w:t xml:space="preserve"> der dadurch entstehenden Schnittstellen</w:t>
      </w:r>
      <w:r w:rsidR="000B1D72" w:rsidRPr="008E271B">
        <w:t>, aufgrund der deutlich größeren Anzahl an Services, unabdingbar.</w:t>
      </w:r>
      <w:r w:rsidR="001E2458" w:rsidRPr="008E271B">
        <w:t xml:space="preserve"> </w:t>
      </w:r>
      <w:r w:rsidR="00DE0888" w:rsidRPr="008E271B">
        <w:t>Durch</w:t>
      </w:r>
      <w:r w:rsidR="002F653F" w:rsidRPr="008E271B">
        <w:t xml:space="preserve"> die Verwendung von Containern</w:t>
      </w:r>
      <w:r w:rsidR="00DE0888" w:rsidRPr="008E271B">
        <w:t xml:space="preserve"> und Autoskalierung</w:t>
      </w:r>
      <w:r w:rsidR="002F653F" w:rsidRPr="008E271B">
        <w:t>soptionen</w:t>
      </w:r>
      <w:r w:rsidR="00DE0888" w:rsidRPr="008E271B">
        <w:t xml:space="preserve"> können</w:t>
      </w:r>
      <w:r w:rsidR="002F653F" w:rsidRPr="008E271B">
        <w:t xml:space="preserve"> Serviceinstanzen</w:t>
      </w:r>
      <w:r w:rsidR="00AE514A" w:rsidRPr="008E271B">
        <w:t xml:space="preserve"> sich</w:t>
      </w:r>
      <w:r w:rsidR="00DE0888" w:rsidRPr="008E271B">
        <w:t xml:space="preserve"> deutlich schneller vermehren</w:t>
      </w:r>
      <w:r w:rsidR="002F653F" w:rsidRPr="008E271B">
        <w:t>.</w:t>
      </w:r>
      <w:r w:rsidR="00DE0888" w:rsidRPr="008E271B">
        <w:t xml:space="preserve"> Für diese</w:t>
      </w:r>
      <w:r w:rsidR="002F653F" w:rsidRPr="008E271B">
        <w:t xml:space="preserve"> zum einen</w:t>
      </w:r>
      <w:r w:rsidR="00DE0888" w:rsidRPr="008E271B">
        <w:t xml:space="preserve"> deutlich größere Anzahl an Services</w:t>
      </w:r>
      <w:r w:rsidR="002F653F" w:rsidRPr="008E271B">
        <w:t xml:space="preserve"> und zum anderen </w:t>
      </w:r>
      <w:r w:rsidR="00650DC0" w:rsidRPr="008E271B">
        <w:t xml:space="preserve">nun </w:t>
      </w:r>
      <w:r w:rsidR="002F653F" w:rsidRPr="008E271B">
        <w:t>große Anzahl an Instanzen,</w:t>
      </w:r>
      <w:r w:rsidR="00DE0888" w:rsidRPr="008E271B">
        <w:t xml:space="preserve"> </w:t>
      </w:r>
      <w:r w:rsidR="007A238A" w:rsidRPr="008E271B">
        <w:t>werden</w:t>
      </w:r>
      <w:r w:rsidR="002F653F" w:rsidRPr="008E271B">
        <w:t xml:space="preserve"> neue Werkzeuge</w:t>
      </w:r>
      <w:r w:rsidR="007A238A" w:rsidRPr="008E271B">
        <w:t xml:space="preserve"> benötigt</w:t>
      </w:r>
      <w:r w:rsidR="002F653F" w:rsidRPr="008E271B">
        <w:t>, um dieses</w:t>
      </w:r>
      <w:r w:rsidR="00DE0888" w:rsidRPr="008E271B">
        <w:t xml:space="preserve"> Wachstum zu beherrschen und möglichst zu automatisieren. Diese Werkzeuge </w:t>
      </w:r>
      <w:r w:rsidR="00A76754" w:rsidRPr="008E271B">
        <w:t>werden</w:t>
      </w:r>
      <w:r w:rsidR="00DE0888" w:rsidRPr="008E271B">
        <w:t xml:space="preserve"> in der Fachsprache </w:t>
      </w:r>
      <w:proofErr w:type="spellStart"/>
      <w:r w:rsidR="00DE0888" w:rsidRPr="008E271B">
        <w:t>Orchestratoren</w:t>
      </w:r>
      <w:proofErr w:type="spellEnd"/>
      <w:r w:rsidR="00A76754" w:rsidRPr="008E271B">
        <w:t xml:space="preserve"> gena</w:t>
      </w:r>
      <w:r w:rsidR="000E0C0D" w:rsidRPr="008E271B">
        <w:t>n</w:t>
      </w:r>
      <w:r w:rsidR="00A76754" w:rsidRPr="008E271B">
        <w:t>nt</w:t>
      </w:r>
      <w:r w:rsidR="00DE0888" w:rsidRPr="008E271B">
        <w:t xml:space="preserve"> und werden dafür benutzt diese </w:t>
      </w:r>
      <w:r w:rsidRPr="008E271B">
        <w:t>Services</w:t>
      </w:r>
      <w:r w:rsidR="00DE0888" w:rsidRPr="008E271B">
        <w:t xml:space="preserve"> automatisiert zu konfigurieren,</w:t>
      </w:r>
      <w:r w:rsidR="00650DC0" w:rsidRPr="008E271B">
        <w:t xml:space="preserve"> </w:t>
      </w:r>
      <w:r w:rsidR="00E64D31" w:rsidRPr="008E271B">
        <w:t>zu</w:t>
      </w:r>
      <w:r w:rsidR="00DE0888" w:rsidRPr="008E271B">
        <w:t xml:space="preserve"> koordinieren und zu managen</w:t>
      </w:r>
      <w:r w:rsidR="003F75EF" w:rsidRPr="008E271B">
        <w:t>,</w:t>
      </w:r>
      <w:r w:rsidR="00DE0888" w:rsidRPr="008E271B">
        <w:t xml:space="preserve"> </w:t>
      </w:r>
    </w:p>
    <w:p w14:paraId="7ED5E56F" w14:textId="7FEAC2B7" w:rsidR="001E11A2" w:rsidRPr="008E271B" w:rsidRDefault="001E11A2" w:rsidP="001E11A2">
      <w:pPr>
        <w:pStyle w:val="Beschriftung"/>
      </w:pPr>
      <w:bookmarkStart w:id="38" w:name="_Ref31032158"/>
      <w:bookmarkStart w:id="39" w:name="_Toc33705023"/>
      <w:r w:rsidRPr="008E271B">
        <w:t xml:space="preserve">Abbildung </w:t>
      </w:r>
      <w:r w:rsidR="00C25DB2" w:rsidRPr="008E271B">
        <w:rPr>
          <w:noProof/>
        </w:rPr>
        <w:fldChar w:fldCharType="begin"/>
      </w:r>
      <w:r w:rsidR="00C25DB2" w:rsidRPr="008E271B">
        <w:rPr>
          <w:noProof/>
        </w:rPr>
        <w:instrText xml:space="preserve"> SEQ Abbildung \* ARABIC </w:instrText>
      </w:r>
      <w:r w:rsidR="00C25DB2" w:rsidRPr="008E271B">
        <w:rPr>
          <w:noProof/>
        </w:rPr>
        <w:fldChar w:fldCharType="separate"/>
      </w:r>
      <w:r w:rsidR="00E204E2" w:rsidRPr="008E271B">
        <w:rPr>
          <w:noProof/>
        </w:rPr>
        <w:t>3</w:t>
      </w:r>
      <w:r w:rsidR="00C25DB2" w:rsidRPr="008E271B">
        <w:rPr>
          <w:noProof/>
        </w:rPr>
        <w:fldChar w:fldCharType="end"/>
      </w:r>
      <w:bookmarkEnd w:id="38"/>
      <w:r w:rsidRPr="008E271B">
        <w:t xml:space="preserve">: Kubernetes Industrie Annahme </w:t>
      </w:r>
      <w:sdt>
        <w:sdtPr>
          <w:alias w:val="Don't edit this field"/>
          <w:tag w:val="CitaviPlaceholder#8a8cd82f-043b-4e9d-8f74-93089957dab9"/>
          <w:id w:val="2034609806"/>
          <w:placeholder>
            <w:docPart w:val="DEEE15485AB34091A41E9D97A7E724D3"/>
          </w:placeholder>
        </w:sdtPr>
        <w:sdtContent>
          <w:r w:rsidRPr="008E271B">
            <w:fldChar w:fldCharType="begin"/>
          </w:r>
          <w:r w:rsidR="001629B0">
            <w:instrText>ADDIN CitaviPlaceholder{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}</w:instrText>
          </w:r>
          <w:r w:rsidRPr="008E271B">
            <w:fldChar w:fldCharType="separate"/>
          </w:r>
          <w:r w:rsidR="001629B0">
            <w:t>(</w:t>
          </w:r>
          <w:proofErr w:type="spellStart"/>
          <w:r w:rsidR="001629B0">
            <w:t>StackRox</w:t>
          </w:r>
          <w:proofErr w:type="spellEnd"/>
          <w:r w:rsidR="001629B0">
            <w:t xml:space="preserve"> 2019)</w:t>
          </w:r>
          <w:r w:rsidRPr="008E271B">
            <w:fldChar w:fldCharType="end"/>
          </w:r>
        </w:sdtContent>
      </w:sdt>
      <w:bookmarkEnd w:id="39"/>
    </w:p>
    <w:p w14:paraId="4656017E" w14:textId="59C5C76E" w:rsidR="00DE0888" w:rsidRPr="008E271B" w:rsidRDefault="003F75EF" w:rsidP="00A77891">
      <w:r w:rsidRPr="008E271B">
        <w:t>Wobei sie sich</w:t>
      </w:r>
      <w:r w:rsidR="00DE0888" w:rsidRPr="008E271B">
        <w:t xml:space="preserve"> natürlich in</w:t>
      </w:r>
      <w:r w:rsidRPr="008E271B">
        <w:t xml:space="preserve"> der</w:t>
      </w:r>
      <w:r w:rsidR="00DE0888" w:rsidRPr="008E271B">
        <w:t xml:space="preserve"> Funktionalität und Handhabung</w:t>
      </w:r>
      <w:r w:rsidRPr="008E271B">
        <w:t xml:space="preserve"> unterscheiden.</w:t>
      </w:r>
      <w:r w:rsidR="00B833A2" w:rsidRPr="008E271B">
        <w:t xml:space="preserve"> Hinsichtlich der vorliegenden Untersuchungen wird auf die </w:t>
      </w:r>
      <w:proofErr w:type="spellStart"/>
      <w:r w:rsidR="00B833A2" w:rsidRPr="008E271B">
        <w:t>Orchestrierungs</w:t>
      </w:r>
      <w:proofErr w:type="spellEnd"/>
      <w:r w:rsidR="00B833A2" w:rsidRPr="008E271B">
        <w:t xml:space="preserve"> Plattform Kubernetes zurückge</w:t>
      </w:r>
      <w:r w:rsidR="000811E5" w:rsidRPr="008E271B">
        <w:t>g</w:t>
      </w:r>
      <w:r w:rsidR="00B833A2" w:rsidRPr="008E271B">
        <w:t>riffen</w:t>
      </w:r>
      <w:r w:rsidR="000811E5" w:rsidRPr="008E271B">
        <w:t>, da diese zum Zeitpunkt der Thesis-Erarbeitung die am weitesten verbreitete Plattform darstellt</w:t>
      </w:r>
      <w:r w:rsidR="00E74D11" w:rsidRPr="008E271B">
        <w:t xml:space="preserve"> und gleichzeitigt immer mehr Akzeptanz in der Industrie erfährt. </w:t>
      </w:r>
      <w:r w:rsidR="00E16C69" w:rsidRPr="008E271B">
        <w:t>(s</w:t>
      </w:r>
      <w:r w:rsidR="005C501D" w:rsidRPr="008E271B">
        <w:t>iehe</w:t>
      </w:r>
      <w:r w:rsidR="00E74D11" w:rsidRPr="008E271B">
        <w:t xml:space="preserve"> </w:t>
      </w:r>
      <w:r w:rsidR="00E74D11" w:rsidRPr="008E271B">
        <w:fldChar w:fldCharType="begin"/>
      </w:r>
      <w:r w:rsidR="00E74D11" w:rsidRPr="008E271B">
        <w:instrText xml:space="preserve"> REF _Ref31032158 \h </w:instrText>
      </w:r>
      <w:r w:rsidR="00E74D11" w:rsidRPr="008E271B">
        <w:fldChar w:fldCharType="separate"/>
      </w:r>
      <w:r w:rsidR="00CC7C9F" w:rsidRPr="008E271B">
        <w:t xml:space="preserve">Abbildung </w:t>
      </w:r>
      <w:r w:rsidR="00CC7C9F" w:rsidRPr="008E271B">
        <w:rPr>
          <w:noProof/>
        </w:rPr>
        <w:t>3</w:t>
      </w:r>
      <w:r w:rsidR="00E74D11" w:rsidRPr="008E271B">
        <w:fldChar w:fldCharType="end"/>
      </w:r>
      <w:r w:rsidR="005C501D" w:rsidRPr="008E271B">
        <w:t>)</w:t>
      </w:r>
    </w:p>
    <w:p w14:paraId="09ED4300" w14:textId="7611CB75" w:rsidR="00D5231B" w:rsidRPr="008E271B" w:rsidRDefault="00D5231B" w:rsidP="0055276A">
      <w:pPr>
        <w:pStyle w:val="berschrift2"/>
      </w:pPr>
      <w:bookmarkStart w:id="40" w:name="_Toc33725597"/>
      <w:r w:rsidRPr="008E271B">
        <w:lastRenderedPageBreak/>
        <w:t>Kommunikation</w:t>
      </w:r>
      <w:r w:rsidR="00AC4074" w:rsidRPr="008E271B">
        <w:t xml:space="preserve"> in einem Verteilten System</w:t>
      </w:r>
      <w:bookmarkEnd w:id="40"/>
    </w:p>
    <w:p w14:paraId="7D167514" w14:textId="257C04E6" w:rsidR="00462CDB" w:rsidRPr="008E271B" w:rsidRDefault="00462CDB" w:rsidP="00462CDB">
      <w:pPr>
        <w:pStyle w:val="Listenabsatz"/>
        <w:ind w:left="0"/>
      </w:pPr>
      <w:r w:rsidRPr="008E271B">
        <w:t xml:space="preserve">Der wohl größte Unterschied zu einem nicht verteilten System, ist die Kommunikation. Durch die zusätzlichen Wege dauert die Kommunikation deutlich länger und kommt ab einer gewissen Größe an </w:t>
      </w:r>
      <w:r w:rsidR="005217BF" w:rsidRPr="008E271B">
        <w:t>i</w:t>
      </w:r>
      <w:r w:rsidRPr="008E271B">
        <w:t xml:space="preserve">hre Grenzen. Sie kann außerdem immer wieder </w:t>
      </w:r>
      <w:r w:rsidR="005217BF" w:rsidRPr="008E271B">
        <w:t>f</w:t>
      </w:r>
      <w:r w:rsidRPr="008E271B">
        <w:t>ehlschlagen und gewährleistet nie eine hundert</w:t>
      </w:r>
      <w:r w:rsidR="005217BF" w:rsidRPr="008E271B">
        <w:t>p</w:t>
      </w:r>
      <w:r w:rsidRPr="008E271B">
        <w:t xml:space="preserve">rozentige Sicherheit. </w:t>
      </w:r>
      <w:r w:rsidR="006939ED" w:rsidRPr="008E271B">
        <w:t>Aufgrund</w:t>
      </w:r>
      <w:r w:rsidRPr="008E271B">
        <w:t xml:space="preserve"> </w:t>
      </w:r>
      <w:r w:rsidR="00B831CB" w:rsidRPr="008E271B">
        <w:t>solche</w:t>
      </w:r>
      <w:r w:rsidR="006939ED" w:rsidRPr="008E271B">
        <w:t>r</w:t>
      </w:r>
      <w:r w:rsidRPr="008E271B">
        <w:t xml:space="preserve"> Limitationen werden unterschiedliche Technologien benötigt und angewendet. Es können </w:t>
      </w:r>
      <w:r w:rsidR="00010E2F" w:rsidRPr="008E271B">
        <w:t>z. B.</w:t>
      </w:r>
      <w:r w:rsidRPr="008E271B">
        <w:t xml:space="preserve"> verzögerte Wiederholungen ausgeführt werden, Teilinformationen abgerufen oder gar noch gecachte Informationen weiterverwendet werden.</w:t>
      </w:r>
    </w:p>
    <w:p w14:paraId="0B843632" w14:textId="10D378E5" w:rsidR="008909E1" w:rsidRPr="008E271B" w:rsidRDefault="008909E1" w:rsidP="0055276A">
      <w:pPr>
        <w:pStyle w:val="berschrift2"/>
      </w:pPr>
      <w:bookmarkStart w:id="41" w:name="_Toc33725598"/>
      <w:r w:rsidRPr="008E271B">
        <w:t>Von Fehler</w:t>
      </w:r>
      <w:r w:rsidR="006939ED" w:rsidRPr="008E271B">
        <w:t>p</w:t>
      </w:r>
      <w:r w:rsidRPr="008E271B">
        <w:t>otential zu Robustheit</w:t>
      </w:r>
      <w:bookmarkEnd w:id="41"/>
    </w:p>
    <w:p w14:paraId="5550AD7D" w14:textId="56D69181" w:rsidR="004F4EC2" w:rsidRPr="008E271B" w:rsidRDefault="001E11A2" w:rsidP="004F4EC2">
      <w:r w:rsidRPr="008E271B">
        <w:t xml:space="preserve">Im Kontext von verteilten Systemen </w:t>
      </w:r>
      <w:r w:rsidR="008909E1" w:rsidRPr="008E271B">
        <w:t>geht es n</w:t>
      </w:r>
      <w:r w:rsidRPr="008E271B">
        <w:t xml:space="preserve">icht mehr darum </w:t>
      </w:r>
      <w:r w:rsidR="00670A0B" w:rsidRPr="008E271B">
        <w:t>ob</w:t>
      </w:r>
      <w:r w:rsidRPr="008E271B">
        <w:t xml:space="preserve"> oder </w:t>
      </w:r>
      <w:r w:rsidR="00670A0B" w:rsidRPr="008E271B">
        <w:t>falls</w:t>
      </w:r>
      <w:r w:rsidRPr="008E271B">
        <w:t xml:space="preserve"> etwas fehlschlägt, sondern wann etwas f</w:t>
      </w:r>
      <w:r w:rsidR="008909E1" w:rsidRPr="008E271B">
        <w:t xml:space="preserve">ehlschlägt. Das </w:t>
      </w:r>
      <w:r w:rsidR="00F126C3" w:rsidRPr="008E271B">
        <w:t>bedeutet</w:t>
      </w:r>
      <w:r w:rsidR="008909E1" w:rsidRPr="008E271B">
        <w:t xml:space="preserve">, </w:t>
      </w:r>
      <w:r w:rsidR="00AD1C9A">
        <w:t>es wird</w:t>
      </w:r>
      <w:r w:rsidR="008909E1" w:rsidRPr="008E271B">
        <w:t xml:space="preserve"> fest damit</w:t>
      </w:r>
      <w:r w:rsidR="00AD1C9A">
        <w:t xml:space="preserve"> gerechnet</w:t>
      </w:r>
      <w:r w:rsidR="008909E1" w:rsidRPr="008E271B">
        <w:t>, dass Fehler auftreten werden und</w:t>
      </w:r>
      <w:r w:rsidRPr="008E271B">
        <w:t xml:space="preserve"> </w:t>
      </w:r>
      <w:r w:rsidR="00670A0B" w:rsidRPr="008E271B">
        <w:t>b</w:t>
      </w:r>
      <w:r w:rsidRPr="008E271B">
        <w:t>ereiten die Services darauf vor</w:t>
      </w:r>
      <w:r w:rsidR="008909E1" w:rsidRPr="008E271B">
        <w:t xml:space="preserve">. </w:t>
      </w:r>
      <w:r w:rsidR="00614BB9" w:rsidRPr="008E271B">
        <w:t xml:space="preserve">Die erhöhte Kommunikation </w:t>
      </w:r>
      <w:r w:rsidR="0002716E" w:rsidRPr="008E271B">
        <w:t>über das Netzwerk bringt dies zwangsläufig mit sich.</w:t>
      </w:r>
      <w:r w:rsidR="00BB6106" w:rsidRPr="008E271B">
        <w:t xml:space="preserve"> Um dieser</w:t>
      </w:r>
      <w:r w:rsidR="00D818FE" w:rsidRPr="008E271B">
        <w:t xml:space="preserve"> Erkenntnis</w:t>
      </w:r>
      <w:r w:rsidR="00BB6106" w:rsidRPr="008E271B">
        <w:t xml:space="preserve"> Rechnung zu tragen</w:t>
      </w:r>
      <w:r w:rsidR="008909E1" w:rsidRPr="008E271B">
        <w:t>, können entsprechende Komponenten und Sicherheitsmechanismen in unterschiedlichen Schichten einbauen</w:t>
      </w:r>
      <w:r w:rsidR="00AD1C9A">
        <w:t xml:space="preserve"> werden</w:t>
      </w:r>
      <w:r w:rsidR="008909E1" w:rsidRPr="008E271B">
        <w:t xml:space="preserve">, um diese Systeme </w:t>
      </w:r>
      <w:r w:rsidR="00D818FE" w:rsidRPr="008E271B">
        <w:t>r</w:t>
      </w:r>
      <w:r w:rsidR="008909E1" w:rsidRPr="008E271B">
        <w:t xml:space="preserve">obuster zu </w:t>
      </w:r>
      <w:r w:rsidR="00C04968" w:rsidRPr="008E271B">
        <w:t>gestalten</w:t>
      </w:r>
      <w:r w:rsidR="008909E1" w:rsidRPr="008E271B">
        <w:t>.</w:t>
      </w:r>
    </w:p>
    <w:p w14:paraId="33AC936B" w14:textId="131C6B68" w:rsidR="008909E1" w:rsidRPr="008E271B" w:rsidRDefault="008909E1" w:rsidP="004F4EC2">
      <w:r w:rsidRPr="008E271B">
        <w:t>Einige Fehlerquellen:</w:t>
      </w:r>
    </w:p>
    <w:p w14:paraId="5F4D5A0A" w14:textId="400BCA39" w:rsidR="008909E1" w:rsidRPr="008E271B" w:rsidRDefault="008909E1" w:rsidP="008909E1">
      <w:pPr>
        <w:pStyle w:val="Listenabsatz"/>
        <w:numPr>
          <w:ilvl w:val="0"/>
          <w:numId w:val="38"/>
        </w:numPr>
      </w:pPr>
      <w:r w:rsidRPr="008E271B">
        <w:t>Es können Fehler im Netzwerk auftreten.</w:t>
      </w:r>
    </w:p>
    <w:p w14:paraId="623F0A92" w14:textId="23FFBC93" w:rsidR="008909E1" w:rsidRPr="008E271B" w:rsidRDefault="008909E1" w:rsidP="008909E1">
      <w:pPr>
        <w:pStyle w:val="Listenabsatz"/>
        <w:numPr>
          <w:ilvl w:val="0"/>
          <w:numId w:val="38"/>
        </w:numPr>
      </w:pPr>
      <w:r w:rsidRPr="008E271B">
        <w:t>Die Netzwerkbandbreite kann überschritten werden.</w:t>
      </w:r>
    </w:p>
    <w:p w14:paraId="24F2083B" w14:textId="0922C215" w:rsidR="008909E1" w:rsidRPr="008E271B" w:rsidRDefault="008909E1" w:rsidP="008909E1">
      <w:pPr>
        <w:pStyle w:val="Listenabsatz"/>
        <w:numPr>
          <w:ilvl w:val="0"/>
          <w:numId w:val="38"/>
        </w:numPr>
      </w:pPr>
      <w:r w:rsidRPr="008E271B">
        <w:t>Anfrage</w:t>
      </w:r>
      <w:r w:rsidR="00DB1C25" w:rsidRPr="008E271B">
        <w:t>w</w:t>
      </w:r>
      <w:r w:rsidRPr="008E271B">
        <w:t>iederholungen können Lasten noch vergrößern.</w:t>
      </w:r>
    </w:p>
    <w:p w14:paraId="74327514" w14:textId="2A7B9DC2" w:rsidR="008909E1" w:rsidRPr="008E271B" w:rsidRDefault="008909E1" w:rsidP="008909E1">
      <w:pPr>
        <w:pStyle w:val="Listenabsatz"/>
        <w:numPr>
          <w:ilvl w:val="0"/>
          <w:numId w:val="38"/>
        </w:numPr>
      </w:pPr>
      <w:r w:rsidRPr="008E271B">
        <w:t xml:space="preserve">Nachrichten </w:t>
      </w:r>
      <w:r w:rsidR="00C04968" w:rsidRPr="008E271B">
        <w:t>Puffer</w:t>
      </w:r>
      <w:r w:rsidRPr="008E271B">
        <w:t xml:space="preserve"> können überlaufen.</w:t>
      </w:r>
    </w:p>
    <w:p w14:paraId="1717C9B9" w14:textId="0553D288" w:rsidR="008909E1" w:rsidRPr="008E271B" w:rsidRDefault="008909E1" w:rsidP="008909E1">
      <w:pPr>
        <w:pStyle w:val="Listenabsatz"/>
        <w:numPr>
          <w:ilvl w:val="0"/>
          <w:numId w:val="38"/>
        </w:numPr>
      </w:pPr>
      <w:r w:rsidRPr="008E271B">
        <w:t>Fehler in einzelnen Systemen, können weitere oder gar das gesamte System zum Einsturz bringen.</w:t>
      </w:r>
    </w:p>
    <w:p w14:paraId="59E2A850" w14:textId="6B238FB9" w:rsidR="00B7674E" w:rsidRPr="008E271B" w:rsidRDefault="00B7674E" w:rsidP="008909E1">
      <w:pPr>
        <w:pStyle w:val="Listenabsatz"/>
        <w:numPr>
          <w:ilvl w:val="0"/>
          <w:numId w:val="38"/>
        </w:numPr>
      </w:pPr>
      <w:r w:rsidRPr="008E271B">
        <w:t>Es können immer wieder Topologische Änderungen auftreten.</w:t>
      </w:r>
    </w:p>
    <w:p w14:paraId="7BC05F2E" w14:textId="5E8C89BB" w:rsidR="008909E1" w:rsidRPr="008E271B" w:rsidRDefault="008909E1" w:rsidP="008909E1">
      <w:pPr>
        <w:pStyle w:val="Listenabsatz"/>
        <w:numPr>
          <w:ilvl w:val="0"/>
          <w:numId w:val="38"/>
        </w:numPr>
      </w:pPr>
      <w:r w:rsidRPr="008E271B">
        <w:t>Es können sich Datenbank Duplikate einschleichen.</w:t>
      </w:r>
    </w:p>
    <w:p w14:paraId="2FB73334" w14:textId="742FE70D" w:rsidR="000A12DB" w:rsidRPr="008E271B" w:rsidRDefault="00CC7C9F" w:rsidP="00DB1C25">
      <w:pPr>
        <w:ind w:left="6783"/>
      </w:pPr>
      <w:sdt>
        <w:sdtPr>
          <w:alias w:val="Don't edit this field"/>
          <w:tag w:val="CitaviPlaceholder#7a90098d-0372-4d67-b34b-51ce2968c90d"/>
          <w:id w:val="433945387"/>
          <w:placeholder>
            <w:docPart w:val="DefaultPlaceholder_1081868574"/>
          </w:placeholder>
        </w:sdtPr>
        <w:sdtContent>
          <w:r w:rsidR="000A12DB" w:rsidRPr="008E271B">
            <w:fldChar w:fldCharType="begin"/>
          </w:r>
          <w:r w:rsidR="001629B0">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5LzEw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i0yN1QxNDoyMjoyMC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rsidRPr="008E271B">
            <w:fldChar w:fldCharType="separate"/>
          </w:r>
          <w:r w:rsidR="001629B0">
            <w:t>(Rotem-Gal-Oz)</w:t>
          </w:r>
          <w:r w:rsidR="000A12DB" w:rsidRPr="008E271B">
            <w:fldChar w:fldCharType="end"/>
          </w:r>
        </w:sdtContent>
      </w:sdt>
    </w:p>
    <w:p w14:paraId="5D045D82" w14:textId="44E992CB" w:rsidR="008909E1" w:rsidRPr="008E271B" w:rsidRDefault="00F84B99" w:rsidP="00DD2BDB">
      <w:r w:rsidRPr="008E271B">
        <w:t>Auf e</w:t>
      </w:r>
      <w:r w:rsidR="004F4EC2" w:rsidRPr="008E271B">
        <w:t xml:space="preserve">inige </w:t>
      </w:r>
      <w:r w:rsidR="00AA6F54" w:rsidRPr="008E271B">
        <w:t xml:space="preserve">dieser </w:t>
      </w:r>
      <w:r w:rsidR="004F4EC2" w:rsidRPr="008E271B">
        <w:t xml:space="preserve">Fehlerquellen </w:t>
      </w:r>
      <w:r w:rsidR="002522C3" w:rsidRPr="008E271B">
        <w:t>soll</w:t>
      </w:r>
      <w:r w:rsidR="004F4EC2" w:rsidRPr="008E271B">
        <w:t xml:space="preserve"> </w:t>
      </w:r>
      <w:r w:rsidR="00AA6F54" w:rsidRPr="008E271B">
        <w:t xml:space="preserve">später noch </w:t>
      </w:r>
      <w:r w:rsidR="002522C3" w:rsidRPr="008E271B">
        <w:t>detaillierter eingegangen</w:t>
      </w:r>
      <w:r w:rsidR="009443D9" w:rsidRPr="008E271B">
        <w:t xml:space="preserve"> und die </w:t>
      </w:r>
      <w:r w:rsidR="00AA6F54" w:rsidRPr="008E271B">
        <w:t>unterschiedliche</w:t>
      </w:r>
      <w:r w:rsidR="009443D9" w:rsidRPr="008E271B">
        <w:t>n</w:t>
      </w:r>
      <w:r w:rsidR="00AA6F54" w:rsidRPr="008E271B">
        <w:t xml:space="preserve"> Lösungsansätze geprüft und eingeordnet</w:t>
      </w:r>
      <w:r w:rsidR="009443D9" w:rsidRPr="008E271B">
        <w:t xml:space="preserve"> werden</w:t>
      </w:r>
      <w:r w:rsidR="00AA6F54" w:rsidRPr="008E271B">
        <w:t>.</w:t>
      </w:r>
    </w:p>
    <w:p w14:paraId="16DBCB24" w14:textId="63CE773B" w:rsidR="00AC4074" w:rsidRPr="008E271B" w:rsidRDefault="00DD2BDB" w:rsidP="0055276A">
      <w:pPr>
        <w:pStyle w:val="berschrift2"/>
      </w:pPr>
      <w:bookmarkStart w:id="42" w:name="_Toc33725599"/>
      <w:r w:rsidRPr="008E271B">
        <w:t>Daten Beständigkeit</w:t>
      </w:r>
      <w:bookmarkEnd w:id="42"/>
    </w:p>
    <w:p w14:paraId="5E88E36C" w14:textId="435581FF" w:rsidR="001E0214" w:rsidRPr="008E271B" w:rsidRDefault="001E0214" w:rsidP="001E0214">
      <w:r w:rsidRPr="008E271B">
        <w:t xml:space="preserve">Bei einem </w:t>
      </w:r>
      <w:r w:rsidR="00C04968" w:rsidRPr="008E271B">
        <w:t>m</w:t>
      </w:r>
      <w:r w:rsidRPr="008E271B">
        <w:t>onolithischen System ist es üblich, dass es eine zentrale Datenbank gibt, wo jeglicher Datenverkehr gebündelt wird</w:t>
      </w:r>
      <w:r w:rsidR="00B43AE4" w:rsidRPr="008E271B">
        <w:t xml:space="preserve"> bzw. stattfindet</w:t>
      </w:r>
      <w:r w:rsidRPr="008E271B">
        <w:t>. In einem verteilten System wird ein anderer Ansatz verwendet und jedes System verwaltet</w:t>
      </w:r>
      <w:r w:rsidR="00B43AE4" w:rsidRPr="008E271B">
        <w:t xml:space="preserve"> seine eigene Datenbank</w:t>
      </w:r>
      <w:r w:rsidRPr="008E271B">
        <w:t>. Demnach findet die Kommunikation größtenteils über APIs statt und nicht über eine geteilte Datenbank.</w:t>
      </w:r>
    </w:p>
    <w:p w14:paraId="65DE115B" w14:textId="19C939D3" w:rsidR="006E2851" w:rsidRPr="008E271B" w:rsidRDefault="0015733A" w:rsidP="002F056A">
      <w:r w:rsidRPr="008E271B">
        <w:lastRenderedPageBreak/>
        <w:t xml:space="preserve">Da die jeweiligen Systeme </w:t>
      </w:r>
      <w:r w:rsidR="001E0214" w:rsidRPr="008E271B">
        <w:t xml:space="preserve">eigenständige Datenbanken haben können diese </w:t>
      </w:r>
      <w:r w:rsidRPr="008E271B">
        <w:t>spezialisiert werden. Dies</w:t>
      </w:r>
      <w:r w:rsidR="001E0214" w:rsidRPr="008E271B">
        <w:t xml:space="preserve"> erlaubt verschieden</w:t>
      </w:r>
      <w:r w:rsidR="00E37739" w:rsidRPr="008E271B">
        <w:t>e</w:t>
      </w:r>
      <w:r w:rsidR="001E0214" w:rsidRPr="008E271B">
        <w:t xml:space="preserve"> </w:t>
      </w:r>
      <w:r w:rsidR="00CC7C9F" w:rsidRPr="008E271B">
        <w:t>Datenbanksysteme</w:t>
      </w:r>
      <w:r w:rsidRPr="008E271B">
        <w:t>,</w:t>
      </w:r>
      <w:r w:rsidR="001E0214" w:rsidRPr="008E271B">
        <w:t xml:space="preserve"> in einem einzigen System zu verwenden.</w:t>
      </w:r>
      <w:r w:rsidR="00C04968" w:rsidRPr="008E271B">
        <w:t xml:space="preserve"> </w:t>
      </w:r>
    </w:p>
    <w:p w14:paraId="4268DB45" w14:textId="7B321090" w:rsidR="00B43AE4" w:rsidRPr="008E271B" w:rsidRDefault="00CA0DF9" w:rsidP="002F056A">
      <w:r w:rsidRPr="008E271B">
        <w:t>Auf d</w:t>
      </w:r>
      <w:r w:rsidR="00B43AE4" w:rsidRPr="008E271B">
        <w:t>as Thema der verteilten Datenbeständigkeit</w:t>
      </w:r>
      <w:r w:rsidR="00E37739" w:rsidRPr="008E271B">
        <w:t>,</w:t>
      </w:r>
      <w:r w:rsidR="00B43AE4" w:rsidRPr="008E271B">
        <w:t xml:space="preserve"> mit all ihren Tücken und konsistenten Zuständen</w:t>
      </w:r>
      <w:r w:rsidR="00E37739" w:rsidRPr="008E271B">
        <w:t>,</w:t>
      </w:r>
      <w:r w:rsidR="00B43AE4" w:rsidRPr="008E271B">
        <w:t xml:space="preserve"> wird im weiteren Teil der Arbeit nicht weiter e</w:t>
      </w:r>
      <w:r w:rsidRPr="008E271B">
        <w:t>ingegangen</w:t>
      </w:r>
      <w:r w:rsidR="00B43AE4" w:rsidRPr="008E271B">
        <w:t xml:space="preserve"> und </w:t>
      </w:r>
      <w:r w:rsidR="0030743E" w:rsidRPr="008E271B">
        <w:t>sollte</w:t>
      </w:r>
      <w:r w:rsidR="0051024F" w:rsidRPr="008E271B">
        <w:t>,</w:t>
      </w:r>
      <w:r w:rsidRPr="008E271B">
        <w:t xml:space="preserve"> bei Bedarf</w:t>
      </w:r>
      <w:r w:rsidR="0051024F" w:rsidRPr="008E271B">
        <w:t>,</w:t>
      </w:r>
      <w:r w:rsidRPr="008E271B">
        <w:t xml:space="preserve"> zusätzlich erarbeitet</w:t>
      </w:r>
      <w:r w:rsidR="0030743E" w:rsidRPr="008E271B">
        <w:t xml:space="preserve"> werden.</w:t>
      </w:r>
    </w:p>
    <w:p w14:paraId="473EDBD0" w14:textId="75510372" w:rsidR="006E2851" w:rsidRPr="008E271B" w:rsidRDefault="006E2851" w:rsidP="006E2851">
      <w:pPr>
        <w:pStyle w:val="berschrift2"/>
      </w:pPr>
      <w:bookmarkStart w:id="43" w:name="_Toc33725600"/>
      <w:r w:rsidRPr="008E271B">
        <w:t>Einführung in Kubernetes</w:t>
      </w:r>
      <w:bookmarkEnd w:id="43"/>
      <w:r w:rsidRPr="008E271B">
        <w:t xml:space="preserve"> </w:t>
      </w:r>
    </w:p>
    <w:p w14:paraId="33972E3C" w14:textId="36AD2771" w:rsidR="0041235F" w:rsidRPr="008E271B" w:rsidRDefault="00CC7C9F" w:rsidP="0041235F">
      <w:bookmarkStart w:id="44" w:name="_CTVK001b76a6ce3bc9647f185a9cb83eac5d820"/>
      <w:r w:rsidRPr="008E271B">
        <w:rPr>
          <w:noProof/>
        </w:rPr>
        <w:drawing>
          <wp:anchor distT="0" distB="0" distL="114300" distR="114300" simplePos="0" relativeHeight="251670528" behindDoc="0" locked="0" layoutInCell="1" allowOverlap="1" wp14:anchorId="6BE691EF" wp14:editId="4D93652F">
            <wp:simplePos x="0" y="0"/>
            <wp:positionH relativeFrom="column">
              <wp:posOffset>193431</wp:posOffset>
            </wp:positionH>
            <wp:positionV relativeFrom="paragraph">
              <wp:posOffset>1283823</wp:posOffset>
            </wp:positionV>
            <wp:extent cx="5013559" cy="2274570"/>
            <wp:effectExtent l="0" t="0" r="0" b="0"/>
            <wp:wrapTopAndBottom/>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1">
                      <a:extLst>
                        <a:ext uri="{28A0092B-C50C-407E-A947-70E740481C1C}">
                          <a14:useLocalDpi xmlns:a14="http://schemas.microsoft.com/office/drawing/2010/main" val="0"/>
                        </a:ext>
                      </a:extLst>
                    </a:blip>
                    <a:srcRect l="2833" t="13664" r="4298" b="11433"/>
                    <a:stretch/>
                  </pic:blipFill>
                  <pic:spPr bwMode="auto">
                    <a:xfrm>
                      <a:off x="0" y="0"/>
                      <a:ext cx="5013559" cy="2274570"/>
                    </a:xfrm>
                    <a:prstGeom prst="rect">
                      <a:avLst/>
                    </a:prstGeom>
                    <a:ln>
                      <a:noFill/>
                    </a:ln>
                    <a:extLst>
                      <a:ext uri="{53640926-AAD7-44D8-BBD7-CCE9431645EC}">
                        <a14:shadowObscured xmlns:a14="http://schemas.microsoft.com/office/drawing/2010/main"/>
                      </a:ext>
                    </a:extLst>
                  </pic:spPr>
                </pic:pic>
              </a:graphicData>
            </a:graphic>
          </wp:anchor>
        </w:drawing>
      </w:r>
      <w:bookmarkEnd w:id="44"/>
      <w:r w:rsidR="00875F4C" w:rsidRPr="008E271B">
        <w:t>Wie</w:t>
      </w:r>
      <w:r w:rsidR="002C61D2" w:rsidRPr="008E271B">
        <w:t xml:space="preserve"> es</w:t>
      </w:r>
      <w:r w:rsidR="00875F4C" w:rsidRPr="008E271B">
        <w:t xml:space="preserve"> bereits zuvor </w:t>
      </w:r>
      <w:r w:rsidR="0051024F" w:rsidRPr="008E271B">
        <w:t>unter Punkt</w:t>
      </w:r>
      <w:r w:rsidR="00875F4C" w:rsidRPr="008E271B">
        <w:t xml:space="preserve"> </w:t>
      </w:r>
      <w:r w:rsidR="00875F4C" w:rsidRPr="008E271B">
        <w:fldChar w:fldCharType="begin"/>
      </w:r>
      <w:r w:rsidR="00875F4C" w:rsidRPr="008E271B">
        <w:instrText xml:space="preserve"> REF _Ref25318873 \r \h </w:instrText>
      </w:r>
      <w:r w:rsidR="00875F4C" w:rsidRPr="008E271B">
        <w:fldChar w:fldCharType="separate"/>
      </w:r>
      <w:r w:rsidR="00E204E2" w:rsidRPr="008E271B">
        <w:t>3.2</w:t>
      </w:r>
      <w:r w:rsidR="00875F4C" w:rsidRPr="008E271B">
        <w:fldChar w:fldCharType="end"/>
      </w:r>
      <w:r w:rsidR="00875F4C" w:rsidRPr="008E271B">
        <w:t xml:space="preserve"> </w:t>
      </w:r>
      <w:r w:rsidR="00875F4C" w:rsidRPr="008E271B">
        <w:fldChar w:fldCharType="begin"/>
      </w:r>
      <w:r w:rsidR="00875F4C" w:rsidRPr="008E271B">
        <w:instrText xml:space="preserve"> REF _Ref25318867 \h </w:instrText>
      </w:r>
      <w:r w:rsidR="00875F4C" w:rsidRPr="008E271B">
        <w:fldChar w:fldCharType="separate"/>
      </w:r>
      <w:r w:rsidR="00E204E2" w:rsidRPr="008E271B">
        <w:t>Orchestrierung</w:t>
      </w:r>
      <w:r w:rsidR="00875F4C" w:rsidRPr="008E271B">
        <w:fldChar w:fldCharType="end"/>
      </w:r>
      <w:r w:rsidR="00875F4C" w:rsidRPr="008E271B">
        <w:t xml:space="preserve"> erwähnt</w:t>
      </w:r>
      <w:r w:rsidR="002C61D2" w:rsidRPr="008E271B">
        <w:t xml:space="preserve"> wurde</w:t>
      </w:r>
      <w:r w:rsidR="00875F4C" w:rsidRPr="008E271B">
        <w:t>, wird zur Durchführung dieser Thesis die Orchestrierungsplattform Kubernetes</w:t>
      </w:r>
      <w:r w:rsidR="002C61D2" w:rsidRPr="008E271B">
        <w:t xml:space="preserve"> als </w:t>
      </w:r>
      <w:proofErr w:type="spellStart"/>
      <w:r w:rsidR="002C61D2" w:rsidRPr="008E271B">
        <w:t>runtime</w:t>
      </w:r>
      <w:proofErr w:type="spellEnd"/>
      <w:r w:rsidR="002C61D2" w:rsidRPr="008E271B">
        <w:t xml:space="preserve"> (Laufzeitumgebung) für das verteilte System</w:t>
      </w:r>
      <w:r w:rsidR="00875F4C" w:rsidRPr="008E271B">
        <w:t xml:space="preserve"> verwendet. Im Folgenden werden die einzelnen Komponenten von Kubernetes erklärt</w:t>
      </w:r>
      <w:r w:rsidR="00201F03" w:rsidRPr="008E271B">
        <w:t>,</w:t>
      </w:r>
      <w:r w:rsidR="00875F4C" w:rsidRPr="008E271B">
        <w:t xml:space="preserve"> um ein grobes </w:t>
      </w:r>
      <w:r w:rsidR="008E41FB" w:rsidRPr="008E271B">
        <w:t>Verständnis darüber zu erlangen</w:t>
      </w:r>
      <w:r w:rsidR="00CB3984" w:rsidRPr="008E271B">
        <w:t xml:space="preserve"> wie sie </w:t>
      </w:r>
      <w:r w:rsidR="00201F03" w:rsidRPr="008E271B">
        <w:t>f</w:t>
      </w:r>
      <w:r w:rsidR="00CB3984" w:rsidRPr="008E271B">
        <w:t xml:space="preserve">unktionieren und miteinander </w:t>
      </w:r>
      <w:r w:rsidR="00201F03" w:rsidRPr="008E271B">
        <w:t>i</w:t>
      </w:r>
      <w:r w:rsidR="00CB3984" w:rsidRPr="008E271B">
        <w:t>nteragieren</w:t>
      </w:r>
      <w:r w:rsidR="008E41FB" w:rsidRPr="008E271B">
        <w:t xml:space="preserve">. </w:t>
      </w:r>
    </w:p>
    <w:p w14:paraId="1FA8111E" w14:textId="4CA3A0B8" w:rsidR="00B640B2" w:rsidRPr="008E271B" w:rsidRDefault="00B640B2" w:rsidP="00B640B2">
      <w:pPr>
        <w:pStyle w:val="Beschriftung"/>
      </w:pPr>
      <w:bookmarkStart w:id="45" w:name="_Ref25571402"/>
      <w:bookmarkStart w:id="46" w:name="_Ref33702493"/>
      <w:bookmarkStart w:id="47" w:name="_Toc33705024"/>
      <w:r w:rsidRPr="008E271B">
        <w:t xml:space="preserve">Abbildung </w:t>
      </w:r>
      <w:r w:rsidR="00D15055" w:rsidRPr="008E271B">
        <w:rPr>
          <w:noProof/>
        </w:rPr>
        <w:fldChar w:fldCharType="begin"/>
      </w:r>
      <w:r w:rsidR="00D15055" w:rsidRPr="008E271B">
        <w:rPr>
          <w:noProof/>
        </w:rPr>
        <w:instrText xml:space="preserve"> SEQ Abbildung \* ARABIC </w:instrText>
      </w:r>
      <w:r w:rsidR="00D15055" w:rsidRPr="008E271B">
        <w:rPr>
          <w:noProof/>
        </w:rPr>
        <w:fldChar w:fldCharType="separate"/>
      </w:r>
      <w:r w:rsidR="00CC7C9F">
        <w:rPr>
          <w:noProof/>
        </w:rPr>
        <w:t>4</w:t>
      </w:r>
      <w:r w:rsidR="00D15055" w:rsidRPr="008E271B">
        <w:rPr>
          <w:noProof/>
        </w:rPr>
        <w:fldChar w:fldCharType="end"/>
      </w:r>
      <w:bookmarkEnd w:id="46"/>
      <w:r w:rsidR="00862679" w:rsidRPr="008E271B">
        <w:t xml:space="preserve">: Container </w:t>
      </w:r>
      <w:proofErr w:type="spellStart"/>
      <w:r w:rsidR="00862679" w:rsidRPr="008E271B">
        <w:t>d</w:t>
      </w:r>
      <w:r w:rsidRPr="008E271B">
        <w:t>eployment</w:t>
      </w:r>
      <w:proofErr w:type="spellEnd"/>
      <w:r w:rsidRPr="008E271B">
        <w:t xml:space="preserve"> in Kubernetes </w:t>
      </w:r>
      <w:sdt>
        <w:sdtPr>
          <w:alias w:val="Don't edit this field"/>
          <w:tag w:val="CitaviPlaceholder#f45e38f7-3896-4b00-ab54-a4ab1e6efe0d"/>
          <w:id w:val="479968376"/>
          <w:placeholder>
            <w:docPart w:val="DefaultPlaceholder_1081868574"/>
          </w:placeholder>
        </w:sdtPr>
        <w:sdtContent>
          <w:r w:rsidRPr="008E271B">
            <w:fldChar w:fldCharType="begin"/>
          </w:r>
          <w:r w:rsidR="001629B0">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jIvMTE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yLzU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jdUMTQ6MjI6NDc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rsidRPr="008E271B">
            <w:fldChar w:fldCharType="separate"/>
          </w:r>
          <w:r w:rsidR="001629B0">
            <w:t>(</w:t>
          </w:r>
          <w:proofErr w:type="spellStart"/>
          <w:r w:rsidR="001629B0">
            <w:t>Ushio</w:t>
          </w:r>
          <w:proofErr w:type="spellEnd"/>
          <w:r w:rsidR="001629B0">
            <w:t xml:space="preserve"> 2018)</w:t>
          </w:r>
          <w:r w:rsidRPr="008E271B">
            <w:fldChar w:fldCharType="end"/>
          </w:r>
        </w:sdtContent>
      </w:sdt>
      <w:bookmarkEnd w:id="45"/>
      <w:bookmarkEnd w:id="47"/>
    </w:p>
    <w:p w14:paraId="34091CF9" w14:textId="7C4004DC" w:rsidR="00875F4C" w:rsidRPr="008E271B" w:rsidRDefault="006176A7" w:rsidP="0041235F">
      <w:r w:rsidRPr="008E271B">
        <w:t>Um Container in Kuberne</w:t>
      </w:r>
      <w:r w:rsidR="002C61D2" w:rsidRPr="008E271B">
        <w:t xml:space="preserve">tes verwenden zu können müssen </w:t>
      </w:r>
      <w:r w:rsidR="00415352" w:rsidRPr="008E271B">
        <w:t>sie</w:t>
      </w:r>
      <w:r w:rsidR="002C61D2" w:rsidRPr="008E271B">
        <w:t xml:space="preserve"> zuerst für dies</w:t>
      </w:r>
      <w:r w:rsidR="00415352" w:rsidRPr="008E271B">
        <w:t>e</w:t>
      </w:r>
      <w:r w:rsidR="002C61D2" w:rsidRPr="008E271B">
        <w:t xml:space="preserve"> </w:t>
      </w:r>
      <w:r w:rsidR="00C57FD3" w:rsidRPr="008E271B">
        <w:t>k</w:t>
      </w:r>
      <w:r w:rsidR="002C61D2" w:rsidRPr="008E271B">
        <w:t>onfiguriert werden. Hierfür</w:t>
      </w:r>
      <w:r w:rsidR="00F06BAC" w:rsidRPr="008E271B">
        <w:t xml:space="preserve"> werden</w:t>
      </w:r>
      <w:r w:rsidRPr="008E271B">
        <w:t xml:space="preserve"> </w:t>
      </w:r>
      <w:proofErr w:type="spellStart"/>
      <w:r w:rsidRPr="008E271B">
        <w:t>Yaml</w:t>
      </w:r>
      <w:proofErr w:type="spellEnd"/>
      <w:r w:rsidR="00EC046C" w:rsidRPr="008E271B">
        <w:t>/</w:t>
      </w:r>
      <w:proofErr w:type="spellStart"/>
      <w:r w:rsidR="00EC046C" w:rsidRPr="008E271B">
        <w:t>Json</w:t>
      </w:r>
      <w:proofErr w:type="spellEnd"/>
      <w:r w:rsidRPr="008E271B">
        <w:t xml:space="preserve"> Datei</w:t>
      </w:r>
      <w:r w:rsidR="00F06BAC" w:rsidRPr="008E271B">
        <w:t>en</w:t>
      </w:r>
      <w:r w:rsidRPr="008E271B">
        <w:t xml:space="preserve"> be</w:t>
      </w:r>
      <w:r w:rsidR="00F06BAC" w:rsidRPr="008E271B">
        <w:t>nötigt</w:t>
      </w:r>
      <w:r w:rsidR="00C57FD3" w:rsidRPr="008E271B">
        <w:t>,</w:t>
      </w:r>
      <w:r w:rsidR="00824CB0" w:rsidRPr="008E271B">
        <w:t xml:space="preserve"> in</w:t>
      </w:r>
      <w:r w:rsidR="00F06BAC" w:rsidRPr="008E271B">
        <w:t xml:space="preserve"> welche</w:t>
      </w:r>
      <w:r w:rsidR="006A1FCB" w:rsidRPr="008E271B">
        <w:t>n</w:t>
      </w:r>
      <w:r w:rsidR="00F06BAC" w:rsidRPr="008E271B">
        <w:t xml:space="preserve"> die</w:t>
      </w:r>
      <w:r w:rsidR="00865A1C" w:rsidRPr="008E271B">
        <w:t xml:space="preserve"> benötigten</w:t>
      </w:r>
      <w:r w:rsidR="00F06BAC" w:rsidRPr="008E271B">
        <w:t xml:space="preserve"> spezifizier</w:t>
      </w:r>
      <w:r w:rsidR="00865A1C" w:rsidRPr="008E271B">
        <w:t>t</w:t>
      </w:r>
      <w:r w:rsidR="00F06BAC" w:rsidRPr="008E271B">
        <w:t xml:space="preserve">en Parameter </w:t>
      </w:r>
      <w:r w:rsidR="00C57FD3" w:rsidRPr="008E271B">
        <w:t>f</w:t>
      </w:r>
      <w:r w:rsidR="00F06BAC" w:rsidRPr="008E271B">
        <w:t>est</w:t>
      </w:r>
      <w:r w:rsidR="00824CB0" w:rsidRPr="008E271B">
        <w:t>gelegt werden</w:t>
      </w:r>
      <w:r w:rsidR="00415352" w:rsidRPr="008E271B">
        <w:t>,</w:t>
      </w:r>
      <w:r w:rsidRPr="008E271B">
        <w:t xml:space="preserve"> wie z.B. den Namen, den Port, das zu verwendende Image</w:t>
      </w:r>
      <w:r w:rsidR="00F06BAC" w:rsidRPr="008E271B">
        <w:t xml:space="preserve"> usw.</w:t>
      </w:r>
      <w:r w:rsidRPr="008E271B">
        <w:t xml:space="preserve"> Durch </w:t>
      </w:r>
      <w:r w:rsidR="00F06BAC" w:rsidRPr="008E271B">
        <w:t>die</w:t>
      </w:r>
      <w:r w:rsidR="00865A1C" w:rsidRPr="008E271B">
        <w:t>se</w:t>
      </w:r>
      <w:r w:rsidR="00F06BAC" w:rsidRPr="008E271B">
        <w:t xml:space="preserve"> Konfiguration</w:t>
      </w:r>
      <w:r w:rsidRPr="008E271B">
        <w:t xml:space="preserve"> weiß Kubernetes um welche</w:t>
      </w:r>
      <w:r w:rsidR="00F06BAC" w:rsidRPr="008E271B">
        <w:t xml:space="preserve"> Container</w:t>
      </w:r>
      <w:r w:rsidRPr="008E271B">
        <w:t xml:space="preserve"> Images es sich handelt und bezieht bzw. </w:t>
      </w:r>
      <w:r w:rsidR="006834C9" w:rsidRPr="008E271B">
        <w:t>k</w:t>
      </w:r>
      <w:r w:rsidRPr="008E271B">
        <w:t>onfiguriert diese Automatisch. Für diesen Prozess wird die</w:t>
      </w:r>
      <w:r w:rsidR="00F06BAC" w:rsidRPr="008E271B">
        <w:t xml:space="preserve"> CLI</w:t>
      </w:r>
      <w:r w:rsidR="00415352" w:rsidRPr="008E271B">
        <w:t xml:space="preserve"> </w:t>
      </w:r>
      <w:r w:rsidR="00F06BAC" w:rsidRPr="008E271B">
        <w:t>(Command Line Interface)</w:t>
      </w:r>
      <w:r w:rsidRPr="008E271B">
        <w:t xml:space="preserve"> </w:t>
      </w:r>
      <w:proofErr w:type="spellStart"/>
      <w:r w:rsidRPr="008E271B">
        <w:t>Kubectl</w:t>
      </w:r>
      <w:proofErr w:type="spellEnd"/>
      <w:r w:rsidRPr="008E271B">
        <w:t xml:space="preserve"> verwendet</w:t>
      </w:r>
      <w:r w:rsidR="00415352" w:rsidRPr="008E271B">
        <w:t>,</w:t>
      </w:r>
      <w:r w:rsidRPr="008E271B">
        <w:t xml:space="preserve"> welche lokal </w:t>
      </w:r>
      <w:r w:rsidR="00415352" w:rsidRPr="008E271B">
        <w:t>e</w:t>
      </w:r>
      <w:r w:rsidRPr="008E271B">
        <w:t>ingerichtet ist und in einer Konfigurationsdatei</w:t>
      </w:r>
      <w:r w:rsidR="00415352" w:rsidRPr="008E271B">
        <w:t>,</w:t>
      </w:r>
      <w:r w:rsidRPr="008E271B">
        <w:t xml:space="preserve"> die nötigen Informationen für das momentane Cluster</w:t>
      </w:r>
      <w:r w:rsidR="00415352" w:rsidRPr="008E271B">
        <w:t>,</w:t>
      </w:r>
      <w:r w:rsidRPr="008E271B">
        <w:t xml:space="preserve"> gespeichert hat. Die</w:t>
      </w:r>
      <w:r w:rsidR="00F06BAC" w:rsidRPr="008E271B">
        <w:t xml:space="preserve"> CLI</w:t>
      </w:r>
      <w:r w:rsidRPr="008E271B">
        <w:t xml:space="preserve"> </w:t>
      </w:r>
      <w:proofErr w:type="spellStart"/>
      <w:r w:rsidRPr="008E271B">
        <w:t>Kubectl</w:t>
      </w:r>
      <w:proofErr w:type="spellEnd"/>
      <w:r w:rsidRPr="008E271B">
        <w:t xml:space="preserve"> wird für die Interaktion mit dem Cluster verwendet und ist die Schnittstelle </w:t>
      </w:r>
      <w:r w:rsidR="00F06BAC" w:rsidRPr="008E271B">
        <w:t>zu diesem</w:t>
      </w:r>
      <w:r w:rsidRPr="008E271B">
        <w:t>.</w:t>
      </w:r>
    </w:p>
    <w:p w14:paraId="5FFA1424" w14:textId="6345886E" w:rsidR="006176A7" w:rsidRPr="008E271B" w:rsidRDefault="006176A7" w:rsidP="00934755">
      <w:pPr>
        <w:pStyle w:val="berschrift3"/>
      </w:pPr>
      <w:bookmarkStart w:id="48" w:name="_Toc33725601"/>
      <w:r w:rsidRPr="008E271B">
        <w:lastRenderedPageBreak/>
        <w:t>Kubernetes Komponenten</w:t>
      </w:r>
      <w:bookmarkEnd w:id="48"/>
    </w:p>
    <w:p w14:paraId="761276DE" w14:textId="0CBA4B6C" w:rsidR="00875F4C" w:rsidRPr="008E271B" w:rsidRDefault="00CB3984" w:rsidP="00934755">
      <w:pPr>
        <w:pStyle w:val="berschrift4"/>
      </w:pPr>
      <w:proofErr w:type="spellStart"/>
      <w:r w:rsidRPr="008E271B">
        <w:t>Pods</w:t>
      </w:r>
      <w:proofErr w:type="spellEnd"/>
    </w:p>
    <w:p w14:paraId="5519C52D" w14:textId="73C4B286" w:rsidR="00C24308" w:rsidRPr="008E271B" w:rsidRDefault="00755DB4" w:rsidP="0041235F">
      <w:r w:rsidRPr="008E271B">
        <w:t xml:space="preserve">Ein </w:t>
      </w:r>
      <w:proofErr w:type="spellStart"/>
      <w:r w:rsidRPr="008E271B">
        <w:t>Pod</w:t>
      </w:r>
      <w:proofErr w:type="spellEnd"/>
      <w:r w:rsidR="0027565A" w:rsidRPr="008E271B">
        <w:t xml:space="preserve"> ist immer Best</w:t>
      </w:r>
      <w:r w:rsidR="00F06BAC" w:rsidRPr="008E271B">
        <w:t>andteil eines Nodes und wird automatisch über diese</w:t>
      </w:r>
      <w:r w:rsidR="006608EE" w:rsidRPr="008E271B">
        <w:t>n</w:t>
      </w:r>
      <w:r w:rsidR="00F06BAC" w:rsidRPr="008E271B">
        <w:t xml:space="preserve"> v</w:t>
      </w:r>
      <w:r w:rsidR="0027565A" w:rsidRPr="008E271B">
        <w:t xml:space="preserve">erteilt. </w:t>
      </w:r>
      <w:proofErr w:type="spellStart"/>
      <w:r w:rsidR="0027565A" w:rsidRPr="008E271B">
        <w:t>Pods</w:t>
      </w:r>
      <w:proofErr w:type="spellEnd"/>
      <w:r w:rsidR="0027565A" w:rsidRPr="008E271B">
        <w:t xml:space="preserve"> können</w:t>
      </w:r>
      <w:r w:rsidR="008F67D9" w:rsidRPr="008E271B">
        <w:t xml:space="preserve"> einen oder mehrere Container beinhalten.</w:t>
      </w:r>
      <w:r w:rsidR="00C24308" w:rsidRPr="008E271B">
        <w:t xml:space="preserve"> (</w:t>
      </w:r>
      <w:r w:rsidR="00CC7C9F">
        <w:fldChar w:fldCharType="begin"/>
      </w:r>
      <w:r w:rsidR="00CC7C9F">
        <w:instrText xml:space="preserve"> REF _Ref33702493 \h </w:instrText>
      </w:r>
      <w:r w:rsidR="00CC7C9F">
        <w:fldChar w:fldCharType="separate"/>
      </w:r>
      <w:r w:rsidR="00CC7C9F" w:rsidRPr="008E271B">
        <w:t xml:space="preserve">Abbildung </w:t>
      </w:r>
      <w:r w:rsidR="00CC7C9F" w:rsidRPr="008E271B">
        <w:rPr>
          <w:noProof/>
        </w:rPr>
        <w:t>4</w:t>
      </w:r>
      <w:r w:rsidR="00CC7C9F">
        <w:fldChar w:fldCharType="end"/>
      </w:r>
      <w:r w:rsidR="00C24308" w:rsidRPr="008E271B">
        <w:t>)</w:t>
      </w:r>
      <w:r w:rsidR="0027565A" w:rsidRPr="008E271B">
        <w:t xml:space="preserve"> Jeder Container kommt mit einer Spezifikation</w:t>
      </w:r>
      <w:r w:rsidR="004468D8" w:rsidRPr="008E271B">
        <w:t>,</w:t>
      </w:r>
      <w:r w:rsidR="0027565A" w:rsidRPr="008E271B">
        <w:t xml:space="preserve"> welche für die Repräsentation und Einstellungen i</w:t>
      </w:r>
      <w:r w:rsidR="00416CBF" w:rsidRPr="008E271B">
        <w:t xml:space="preserve">n </w:t>
      </w:r>
      <w:proofErr w:type="spellStart"/>
      <w:r w:rsidR="00416CBF" w:rsidRPr="008E271B">
        <w:t>Pods</w:t>
      </w:r>
      <w:proofErr w:type="spellEnd"/>
      <w:r w:rsidR="0027565A" w:rsidRPr="008E271B">
        <w:t xml:space="preserve"> b</w:t>
      </w:r>
      <w:r w:rsidR="00416CBF" w:rsidRPr="008E271B">
        <w:t>enötigt wird</w:t>
      </w:r>
      <w:r w:rsidR="0027565A" w:rsidRPr="008E271B">
        <w:t>.</w:t>
      </w:r>
      <w:r w:rsidR="008F67D9" w:rsidRPr="008E271B">
        <w:t xml:space="preserve"> </w:t>
      </w:r>
      <w:r w:rsidR="00C24308" w:rsidRPr="008E271B">
        <w:t>Falls</w:t>
      </w:r>
      <w:r w:rsidR="008F67D9" w:rsidRPr="008E271B">
        <w:t xml:space="preserve"> </w:t>
      </w:r>
      <w:proofErr w:type="spellStart"/>
      <w:r w:rsidR="008F67D9" w:rsidRPr="008E271B">
        <w:t>Pod</w:t>
      </w:r>
      <w:r w:rsidR="00C24308" w:rsidRPr="008E271B">
        <w:t>s</w:t>
      </w:r>
      <w:proofErr w:type="spellEnd"/>
      <w:r w:rsidR="0027565A" w:rsidRPr="008E271B">
        <w:t xml:space="preserve"> mehrere Container beinhalten,</w:t>
      </w:r>
      <w:r w:rsidR="00C24308" w:rsidRPr="008E271B">
        <w:t xml:space="preserve"> befinden</w:t>
      </w:r>
      <w:r w:rsidR="008F67D9" w:rsidRPr="008E271B">
        <w:t xml:space="preserve"> sich</w:t>
      </w:r>
      <w:r w:rsidR="00F06BAC" w:rsidRPr="008E271B">
        <w:t xml:space="preserve"> diese</w:t>
      </w:r>
      <w:r w:rsidR="00C24308" w:rsidRPr="008E271B">
        <w:t xml:space="preserve"> im</w:t>
      </w:r>
      <w:r w:rsidR="008F67D9" w:rsidRPr="008E271B">
        <w:t xml:space="preserve"> selbe</w:t>
      </w:r>
      <w:r w:rsidR="00C24308" w:rsidRPr="008E271B">
        <w:t>n</w:t>
      </w:r>
      <w:r w:rsidR="008F67D9" w:rsidRPr="008E271B">
        <w:t xml:space="preserve"> Netzwerk</w:t>
      </w:r>
      <w:r w:rsidR="00F06BAC" w:rsidRPr="008E271B">
        <w:t xml:space="preserve"> und können darüber miteinander kommunizieren,</w:t>
      </w:r>
      <w:r w:rsidR="0027565A" w:rsidRPr="008E271B">
        <w:t xml:space="preserve"> sowie </w:t>
      </w:r>
      <w:r w:rsidR="008F67D9" w:rsidRPr="008E271B">
        <w:t>auch</w:t>
      </w:r>
      <w:r w:rsidR="00C24308" w:rsidRPr="008E271B">
        <w:t xml:space="preserve"> einen möglichen Zugriff auf</w:t>
      </w:r>
      <w:r w:rsidR="008F67D9" w:rsidRPr="008E271B">
        <w:t xml:space="preserve"> den gleichen Speicher</w:t>
      </w:r>
      <w:r w:rsidR="00F06BAC" w:rsidRPr="008E271B">
        <w:t xml:space="preserve"> vornehmen</w:t>
      </w:r>
      <w:r w:rsidR="0027565A" w:rsidRPr="008E271B">
        <w:t>.</w:t>
      </w:r>
    </w:p>
    <w:p w14:paraId="4A7FE23A" w14:textId="051F12CA" w:rsidR="004944B8" w:rsidRPr="00CC7C9F" w:rsidRDefault="0027565A" w:rsidP="0041235F">
      <w:r w:rsidRPr="008E271B">
        <w:t>Mehr zu Multi-Containerk</w:t>
      </w:r>
      <w:r w:rsidR="008F67D9" w:rsidRPr="008E271B">
        <w:t xml:space="preserve">ommunikation unter: </w:t>
      </w:r>
      <w:hyperlink r:id="rId12" w:history="1">
        <w:r w:rsidR="008F67D9" w:rsidRPr="00CC7C9F">
          <w:rPr>
            <w:rStyle w:val="Hyperlink"/>
            <w:color w:val="auto"/>
          </w:rPr>
          <w:t>https://linchpiner.github.io/k8s-multi-container-pods.html</w:t>
        </w:r>
      </w:hyperlink>
      <w:r w:rsidRPr="00CC7C9F">
        <w:t xml:space="preserve">. </w:t>
      </w:r>
    </w:p>
    <w:p w14:paraId="0D2BAF60" w14:textId="3B962596" w:rsidR="00F06BAC" w:rsidRPr="008E271B" w:rsidRDefault="00F06BAC" w:rsidP="0041235F">
      <w:pPr>
        <w:pStyle w:val="berschrift4"/>
      </w:pPr>
      <w:r w:rsidRPr="008E271B">
        <w:t>Nodes</w:t>
      </w:r>
    </w:p>
    <w:p w14:paraId="0A2CBFA4" w14:textId="2B19B1D6" w:rsidR="00514CC3" w:rsidRPr="008E271B" w:rsidRDefault="00514CC3" w:rsidP="00514CC3">
      <w:r w:rsidRPr="008E271B">
        <w:t xml:space="preserve">Nodes zu Deutsch Knoten sind die Arbeitsmaschinen in einem Cluster, </w:t>
      </w:r>
      <w:r w:rsidR="002A60E3" w:rsidRPr="008E271B">
        <w:t xml:space="preserve">und stellen </w:t>
      </w:r>
      <w:r w:rsidRPr="008E271B">
        <w:t xml:space="preserve"> entweder </w:t>
      </w:r>
      <w:r w:rsidR="006C06E7" w:rsidRPr="008E271B">
        <w:t xml:space="preserve">eine </w:t>
      </w:r>
      <w:r w:rsidRPr="008E271B">
        <w:t>Virtuelle Maschine</w:t>
      </w:r>
      <w:r w:rsidR="006C06E7" w:rsidRPr="008E271B">
        <w:t>,</w:t>
      </w:r>
      <w:r w:rsidRPr="008E271B">
        <w:t xml:space="preserve"> oder </w:t>
      </w:r>
      <w:r w:rsidR="006C06E7" w:rsidRPr="008E271B">
        <w:t xml:space="preserve">einen </w:t>
      </w:r>
      <w:r w:rsidRPr="008E271B">
        <w:t>vollständige</w:t>
      </w:r>
      <w:r w:rsidR="006C06E7" w:rsidRPr="008E271B">
        <w:t>n</w:t>
      </w:r>
      <w:r w:rsidRPr="008E271B">
        <w:t xml:space="preserve"> Rechner</w:t>
      </w:r>
      <w:r w:rsidR="006C06E7" w:rsidRPr="008E271B">
        <w:t xml:space="preserve"> dar</w:t>
      </w:r>
      <w:r w:rsidRPr="008E271B">
        <w:t xml:space="preserve">. Die jeweiligen Nodes werden von der </w:t>
      </w:r>
      <w:r w:rsidR="006C06E7" w:rsidRPr="008E271B">
        <w:t>z</w:t>
      </w:r>
      <w:r w:rsidRPr="008E271B">
        <w:t xml:space="preserve">entralen Komponente verwaltet und beinhalten alles was für den Betrieb der </w:t>
      </w:r>
      <w:proofErr w:type="spellStart"/>
      <w:r w:rsidRPr="008E271B">
        <w:t>Pods</w:t>
      </w:r>
      <w:proofErr w:type="spellEnd"/>
      <w:r w:rsidRPr="008E271B">
        <w:t xml:space="preserve"> benötigt wird. Dies umfasst die Container </w:t>
      </w:r>
      <w:proofErr w:type="spellStart"/>
      <w:r w:rsidRPr="008E271B">
        <w:t>Runtime</w:t>
      </w:r>
      <w:proofErr w:type="spellEnd"/>
      <w:r w:rsidRPr="008E271B">
        <w:t xml:space="preserve">, das </w:t>
      </w:r>
      <w:proofErr w:type="spellStart"/>
      <w:r w:rsidRPr="008E271B">
        <w:t>Kubelet</w:t>
      </w:r>
      <w:proofErr w:type="spellEnd"/>
      <w:r w:rsidRPr="008E271B">
        <w:t xml:space="preserve"> und den Kube-Proxy.</w:t>
      </w:r>
    </w:p>
    <w:p w14:paraId="1868C73B" w14:textId="1A16DF5F" w:rsidR="00514CC3" w:rsidRPr="008E271B" w:rsidRDefault="00514CC3" w:rsidP="00514CC3">
      <w:pPr>
        <w:pStyle w:val="berschrift4"/>
      </w:pPr>
      <w:proofErr w:type="spellStart"/>
      <w:r w:rsidRPr="008E271B">
        <w:t>Kubelet</w:t>
      </w:r>
      <w:proofErr w:type="spellEnd"/>
    </w:p>
    <w:p w14:paraId="7A9E04CB" w14:textId="58A92057" w:rsidR="005749B6" w:rsidRPr="008E271B" w:rsidRDefault="00EC046C" w:rsidP="005749B6">
      <w:r w:rsidRPr="008E271B">
        <w:t>D</w:t>
      </w:r>
      <w:r w:rsidR="000D4AA4" w:rsidRPr="008E271B">
        <w:t>as</w:t>
      </w:r>
      <w:r w:rsidRPr="008E271B">
        <w:t xml:space="preserve"> </w:t>
      </w:r>
      <w:proofErr w:type="spellStart"/>
      <w:r w:rsidRPr="008E271B">
        <w:t>Kubelet</w:t>
      </w:r>
      <w:proofErr w:type="spellEnd"/>
      <w:r w:rsidRPr="008E271B">
        <w:t xml:space="preserve"> ist die </w:t>
      </w:r>
      <w:proofErr w:type="gramStart"/>
      <w:r w:rsidRPr="008E271B">
        <w:t xml:space="preserve">am </w:t>
      </w:r>
      <w:r w:rsidR="00FF5177" w:rsidRPr="008E271B">
        <w:t>niedrig</w:t>
      </w:r>
      <w:r w:rsidR="00C71952" w:rsidRPr="008E271B">
        <w:t xml:space="preserve"> </w:t>
      </w:r>
      <w:proofErr w:type="spellStart"/>
      <w:r w:rsidR="00FF5177" w:rsidRPr="008E271B">
        <w:t>stehen</w:t>
      </w:r>
      <w:r w:rsidR="00C71952" w:rsidRPr="008E271B">
        <w:t>dst</w:t>
      </w:r>
      <w:r w:rsidR="00FF5177" w:rsidRPr="008E271B">
        <w:t>e</w:t>
      </w:r>
      <w:proofErr w:type="spellEnd"/>
      <w:proofErr w:type="gramEnd"/>
      <w:r w:rsidRPr="008E271B">
        <w:t xml:space="preserve"> Komponente in Kubernetes und ist</w:t>
      </w:r>
      <w:r w:rsidR="00875E73" w:rsidRPr="008E271B">
        <w:t xml:space="preserve"> für den Inhalt,</w:t>
      </w:r>
      <w:r w:rsidR="00AE4883" w:rsidRPr="008E271B">
        <w:t xml:space="preserve"> </w:t>
      </w:r>
      <w:r w:rsidR="00875E73" w:rsidRPr="008E271B">
        <w:t>welcher auf den einzelnen Nodes läuft</w:t>
      </w:r>
      <w:r w:rsidR="00AE4883" w:rsidRPr="008E271B">
        <w:t xml:space="preserve">, verantwortlich. </w:t>
      </w:r>
      <w:r w:rsidR="000D4AA4" w:rsidRPr="008E271B">
        <w:t>Es</w:t>
      </w:r>
      <w:r w:rsidRPr="008E271B">
        <w:t xml:space="preserve"> stellt sicher, dass die jeweiligen Container laufen und </w:t>
      </w:r>
      <w:r w:rsidR="000D4AA4" w:rsidRPr="008E271B">
        <w:t>bei auftretenden Abstürzen neu gestartet werden</w:t>
      </w:r>
      <w:r w:rsidRPr="008E271B">
        <w:t>.</w:t>
      </w:r>
      <w:r w:rsidR="005749B6" w:rsidRPr="008E271B">
        <w:t xml:space="preserve"> Der API Server </w:t>
      </w:r>
      <w:r w:rsidR="009077AA" w:rsidRPr="008E271B">
        <w:t>kommuniziert</w:t>
      </w:r>
      <w:r w:rsidR="005749B6" w:rsidRPr="008E271B">
        <w:t xml:space="preserve"> mit dem </w:t>
      </w:r>
      <w:proofErr w:type="spellStart"/>
      <w:r w:rsidR="005749B6" w:rsidRPr="008E271B">
        <w:t>Kubelet</w:t>
      </w:r>
      <w:proofErr w:type="spellEnd"/>
      <w:r w:rsidR="005749B6" w:rsidRPr="008E271B">
        <w:t xml:space="preserve"> in den jeweiligen Nodes. D</w:t>
      </w:r>
      <w:r w:rsidR="009077AA" w:rsidRPr="008E271B">
        <w:t>as</w:t>
      </w:r>
      <w:r w:rsidR="005749B6" w:rsidRPr="008E271B">
        <w:t xml:space="preserve"> </w:t>
      </w:r>
      <w:proofErr w:type="spellStart"/>
      <w:r w:rsidR="005749B6" w:rsidRPr="008E271B">
        <w:t>Kubelet</w:t>
      </w:r>
      <w:proofErr w:type="spellEnd"/>
      <w:r w:rsidR="005749B6" w:rsidRPr="008E271B">
        <w:t xml:space="preserve"> ist dafür zuständig Informationen über die Container und deren Anwendung zu liefern und gibt diese an den API Server weiter.</w:t>
      </w:r>
    </w:p>
    <w:p w14:paraId="5579CF0F" w14:textId="77777777" w:rsidR="005749B6" w:rsidRPr="008E271B" w:rsidRDefault="005749B6" w:rsidP="005749B6">
      <w:pPr>
        <w:pStyle w:val="berschrift4"/>
      </w:pPr>
      <w:r w:rsidRPr="008E271B">
        <w:t>Kube Proxy</w:t>
      </w:r>
    </w:p>
    <w:p w14:paraId="3D095F19" w14:textId="5C54965B" w:rsidR="005749B6" w:rsidRPr="008E271B" w:rsidRDefault="005749B6" w:rsidP="005749B6">
      <w:r w:rsidRPr="008E271B">
        <w:t xml:space="preserve">Der Kube Proxy läuft auf jedem </w:t>
      </w:r>
      <w:proofErr w:type="spellStart"/>
      <w:r w:rsidRPr="008E271B">
        <w:t>Node</w:t>
      </w:r>
      <w:proofErr w:type="spellEnd"/>
      <w:r w:rsidRPr="008E271B">
        <w:t xml:space="preserve">. Er spricht </w:t>
      </w:r>
      <w:r w:rsidR="00CC7C9F">
        <w:t xml:space="preserve">mit dem API Server und legt </w:t>
      </w:r>
      <w:proofErr w:type="spellStart"/>
      <w:r w:rsidR="00CC7C9F">
        <w:t>Traf</w:t>
      </w:r>
      <w:r w:rsidRPr="008E271B">
        <w:t>fic</w:t>
      </w:r>
      <w:r w:rsidR="00AE4883" w:rsidRPr="008E271B">
        <w:t>r</w:t>
      </w:r>
      <w:r w:rsidRPr="008E271B">
        <w:t>egeln</w:t>
      </w:r>
      <w:proofErr w:type="spellEnd"/>
      <w:r w:rsidRPr="008E271B">
        <w:t xml:space="preserve"> in IP Tabellen fest, leitet Traffic um und filtert das Netzwerk.</w:t>
      </w:r>
    </w:p>
    <w:p w14:paraId="600DCE90" w14:textId="0308D852" w:rsidR="00CB3984" w:rsidRPr="008E271B" w:rsidRDefault="00CB3984" w:rsidP="008F67D9">
      <w:pPr>
        <w:pStyle w:val="berschrift4"/>
      </w:pPr>
      <w:proofErr w:type="spellStart"/>
      <w:r w:rsidRPr="008E271B">
        <w:t>Replica</w:t>
      </w:r>
      <w:proofErr w:type="spellEnd"/>
      <w:r w:rsidR="008F67D9" w:rsidRPr="008E271B">
        <w:t xml:space="preserve"> </w:t>
      </w:r>
      <w:r w:rsidRPr="008E271B">
        <w:t>Set</w:t>
      </w:r>
    </w:p>
    <w:p w14:paraId="5E758494" w14:textId="6BE67E4E" w:rsidR="00934755" w:rsidRPr="008E271B" w:rsidRDefault="0084093D" w:rsidP="004944B8">
      <w:r w:rsidRPr="008E271B">
        <w:t xml:space="preserve">Das </w:t>
      </w:r>
      <w:proofErr w:type="spellStart"/>
      <w:r w:rsidRPr="008E271B">
        <w:t>Replica</w:t>
      </w:r>
      <w:proofErr w:type="spellEnd"/>
      <w:r w:rsidRPr="008E271B">
        <w:t xml:space="preserve"> Set </w:t>
      </w:r>
      <w:r w:rsidR="00BB7D3F" w:rsidRPr="008E271B">
        <w:t>stellt sicher</w:t>
      </w:r>
      <w:r w:rsidR="00977E4F" w:rsidRPr="008E271B">
        <w:t>,</w:t>
      </w:r>
      <w:r w:rsidR="00BB7D3F" w:rsidRPr="008E271B">
        <w:t xml:space="preserve"> da</w:t>
      </w:r>
      <w:r w:rsidR="00977E4F" w:rsidRPr="008E271B">
        <w:t>s</w:t>
      </w:r>
      <w:r w:rsidR="00BB7D3F" w:rsidRPr="008E271B">
        <w:t>s immer eine f</w:t>
      </w:r>
      <w:r w:rsidR="004944B8" w:rsidRPr="008E271B">
        <w:t xml:space="preserve">estgelegte Anzahl an </w:t>
      </w:r>
      <w:proofErr w:type="spellStart"/>
      <w:r w:rsidR="004944B8" w:rsidRPr="008E271B">
        <w:t>Pods</w:t>
      </w:r>
      <w:proofErr w:type="spellEnd"/>
      <w:r w:rsidR="004944B8" w:rsidRPr="008E271B">
        <w:t xml:space="preserve"> eines Typs vorhanden und </w:t>
      </w:r>
      <w:r w:rsidR="00977E4F" w:rsidRPr="008E271B">
        <w:t>v</w:t>
      </w:r>
      <w:r w:rsidR="004944B8" w:rsidRPr="008E271B">
        <w:t>erfügbar ist (</w:t>
      </w:r>
      <w:r w:rsidR="00186ED0" w:rsidRPr="008E271B">
        <w:t xml:space="preserve">Orangene Linien in </w:t>
      </w:r>
      <w:r w:rsidR="00CC7C9F">
        <w:fldChar w:fldCharType="begin"/>
      </w:r>
      <w:r w:rsidR="00CC7C9F">
        <w:instrText xml:space="preserve"> REF _Ref33702427 \h </w:instrText>
      </w:r>
      <w:r w:rsidR="00CC7C9F">
        <w:fldChar w:fldCharType="separate"/>
      </w:r>
      <w:r w:rsidR="00CC7C9F" w:rsidRPr="008E271B">
        <w:t xml:space="preserve">Abbildung </w:t>
      </w:r>
      <w:r w:rsidR="00CC7C9F" w:rsidRPr="008E271B">
        <w:rPr>
          <w:noProof/>
        </w:rPr>
        <w:t>5</w:t>
      </w:r>
      <w:r w:rsidR="00CC7C9F">
        <w:fldChar w:fldCharType="end"/>
      </w:r>
      <w:r w:rsidR="004944B8" w:rsidRPr="008E271B">
        <w:t xml:space="preserve">). </w:t>
      </w:r>
      <w:r w:rsidR="005433D8" w:rsidRPr="008E271B">
        <w:t xml:space="preserve">Jeder </w:t>
      </w:r>
      <w:proofErr w:type="spellStart"/>
      <w:r w:rsidR="005433D8" w:rsidRPr="008E271B">
        <w:t>Pod</w:t>
      </w:r>
      <w:proofErr w:type="spellEnd"/>
      <w:r w:rsidR="005433D8" w:rsidRPr="008E271B">
        <w:t xml:space="preserve"> </w:t>
      </w:r>
      <w:r w:rsidR="00CC7C9F">
        <w:t xml:space="preserve">wird außerdem mit einer </w:t>
      </w:r>
      <w:proofErr w:type="spellStart"/>
      <w:r w:rsidR="00CC7C9F">
        <w:t>owner</w:t>
      </w:r>
      <w:proofErr w:type="spellEnd"/>
      <w:r w:rsidR="00CC7C9F">
        <w:t xml:space="preserve"> Re</w:t>
      </w:r>
      <w:r w:rsidR="004D05B9">
        <w:t>ference</w:t>
      </w:r>
      <w:r w:rsidR="005433D8" w:rsidRPr="008E271B">
        <w:t xml:space="preserve"> ausgestattet</w:t>
      </w:r>
      <w:r w:rsidR="001566AB" w:rsidRPr="008E271B">
        <w:t>,</w:t>
      </w:r>
      <w:r w:rsidR="005433D8" w:rsidRPr="008E271B">
        <w:t xml:space="preserve"> wodurch diese</w:t>
      </w:r>
      <w:r w:rsidR="001566AB" w:rsidRPr="008E271B">
        <w:t>n</w:t>
      </w:r>
      <w:r w:rsidR="005433D8" w:rsidRPr="008E271B">
        <w:t xml:space="preserve"> </w:t>
      </w:r>
      <w:r w:rsidR="001566AB" w:rsidRPr="008E271B">
        <w:t>k</w:t>
      </w:r>
      <w:r w:rsidR="005433D8" w:rsidRPr="008E271B">
        <w:t xml:space="preserve">onkrete </w:t>
      </w:r>
      <w:proofErr w:type="spellStart"/>
      <w:r w:rsidR="005433D8" w:rsidRPr="008E271B">
        <w:t>Replica</w:t>
      </w:r>
      <w:proofErr w:type="spellEnd"/>
      <w:r w:rsidR="005433D8" w:rsidRPr="008E271B">
        <w:t xml:space="preserve"> Sets zugewiesen werden. </w:t>
      </w:r>
      <w:r w:rsidR="004944B8" w:rsidRPr="008E271B">
        <w:t xml:space="preserve">Da die </w:t>
      </w:r>
      <w:proofErr w:type="spellStart"/>
      <w:r w:rsidR="004944B8" w:rsidRPr="008E271B">
        <w:t>Replica</w:t>
      </w:r>
      <w:proofErr w:type="spellEnd"/>
      <w:r w:rsidR="004944B8" w:rsidRPr="008E271B">
        <w:t xml:space="preserve"> Sets von den </w:t>
      </w:r>
      <w:proofErr w:type="spellStart"/>
      <w:r w:rsidR="004944B8" w:rsidRPr="008E271B">
        <w:t>Deployments</w:t>
      </w:r>
      <w:proofErr w:type="spellEnd"/>
      <w:r w:rsidR="004944B8" w:rsidRPr="008E271B">
        <w:t xml:space="preserve"> verwaltet und benutzt werden</w:t>
      </w:r>
      <w:r w:rsidR="004D05B9">
        <w:t>,</w:t>
      </w:r>
      <w:r w:rsidR="004944B8" w:rsidRPr="008E271B">
        <w:t xml:space="preserve"> kann es sei</w:t>
      </w:r>
      <w:r w:rsidR="005749B6" w:rsidRPr="008E271B">
        <w:t>n</w:t>
      </w:r>
      <w:r w:rsidR="000400C9" w:rsidRPr="008E271B">
        <w:t>,</w:t>
      </w:r>
      <w:r w:rsidR="005749B6" w:rsidRPr="008E271B">
        <w:t xml:space="preserve"> das</w:t>
      </w:r>
      <w:r w:rsidR="000400C9" w:rsidRPr="008E271B">
        <w:t>s</w:t>
      </w:r>
      <w:r w:rsidR="005749B6" w:rsidRPr="008E271B">
        <w:t xml:space="preserve"> diese niemals direkt manipuliert werden mü</w:t>
      </w:r>
      <w:r w:rsidR="004944B8" w:rsidRPr="008E271B">
        <w:t>ss</w:t>
      </w:r>
      <w:r w:rsidR="005749B6" w:rsidRPr="008E271B">
        <w:t>en</w:t>
      </w:r>
      <w:r w:rsidR="000452CE" w:rsidRPr="008E271B">
        <w:t>,</w:t>
      </w:r>
      <w:r w:rsidR="004944B8" w:rsidRPr="008E271B">
        <w:t xml:space="preserve"> sondern dies durch die Spezifikation der </w:t>
      </w:r>
      <w:proofErr w:type="spellStart"/>
      <w:r w:rsidR="004944B8" w:rsidRPr="008E271B">
        <w:t>Deployments</w:t>
      </w:r>
      <w:proofErr w:type="spellEnd"/>
      <w:r w:rsidR="004944B8" w:rsidRPr="008E271B">
        <w:t xml:space="preserve"> schon </w:t>
      </w:r>
      <w:r w:rsidR="005749B6" w:rsidRPr="008E271B">
        <w:t>erledigt</w:t>
      </w:r>
      <w:r w:rsidR="004944B8" w:rsidRPr="008E271B">
        <w:t xml:space="preserve"> </w:t>
      </w:r>
      <w:r w:rsidR="000400C9" w:rsidRPr="008E271B">
        <w:t>wurde</w:t>
      </w:r>
      <w:r w:rsidR="004944B8" w:rsidRPr="008E271B">
        <w:t xml:space="preserve">. </w:t>
      </w:r>
    </w:p>
    <w:p w14:paraId="65EA4403" w14:textId="433924F7" w:rsidR="008E475D" w:rsidRPr="008E271B" w:rsidRDefault="00CC7C9F" w:rsidP="008E475D">
      <w:bookmarkStart w:id="49" w:name="_Ref25329065"/>
      <w:bookmarkStart w:id="50" w:name="_Ref33702427"/>
      <w:bookmarkStart w:id="51" w:name="_Toc33705025"/>
      <w:r w:rsidRPr="008E271B">
        <w:rPr>
          <w:noProof/>
        </w:rPr>
        <w:lastRenderedPageBreak/>
        <w:drawing>
          <wp:anchor distT="0" distB="0" distL="114300" distR="114300" simplePos="0" relativeHeight="251653632" behindDoc="0" locked="0" layoutInCell="1" allowOverlap="1" wp14:anchorId="4E860356" wp14:editId="5940C851">
            <wp:simplePos x="0" y="0"/>
            <wp:positionH relativeFrom="column">
              <wp:posOffset>-184785</wp:posOffset>
            </wp:positionH>
            <wp:positionV relativeFrom="paragraph">
              <wp:posOffset>-121920</wp:posOffset>
            </wp:positionV>
            <wp:extent cx="5400675" cy="3037840"/>
            <wp:effectExtent l="0" t="0" r="9525" b="0"/>
            <wp:wrapThrough wrapText="bothSides">
              <wp:wrapPolygon edited="0">
                <wp:start x="0" y="0"/>
                <wp:lineTo x="0" y="21401"/>
                <wp:lineTo x="21562" y="21401"/>
                <wp:lineTo x="21562" y="0"/>
                <wp:lineTo x="0" y="0"/>
              </wp:wrapPolygon>
            </wp:wrapThrough>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8E475D" w:rsidRPr="008E271B">
        <w:t xml:space="preserve">Abbildung </w:t>
      </w:r>
      <w:r w:rsidR="008E475D" w:rsidRPr="008E271B">
        <w:rPr>
          <w:noProof/>
        </w:rPr>
        <w:fldChar w:fldCharType="begin"/>
      </w:r>
      <w:r w:rsidR="008E475D" w:rsidRPr="008E271B">
        <w:rPr>
          <w:noProof/>
        </w:rPr>
        <w:instrText xml:space="preserve"> SEQ Abbildung \* ARABIC </w:instrText>
      </w:r>
      <w:r w:rsidR="008E475D" w:rsidRPr="008E271B">
        <w:rPr>
          <w:noProof/>
        </w:rPr>
        <w:fldChar w:fldCharType="separate"/>
      </w:r>
      <w:r>
        <w:rPr>
          <w:noProof/>
        </w:rPr>
        <w:t>5</w:t>
      </w:r>
      <w:r w:rsidR="008E475D" w:rsidRPr="008E271B">
        <w:rPr>
          <w:noProof/>
        </w:rPr>
        <w:fldChar w:fldCharType="end"/>
      </w:r>
      <w:bookmarkEnd w:id="50"/>
      <w:r w:rsidR="008E475D" w:rsidRPr="008E271B">
        <w:t xml:space="preserve">: Kubernetes Komponenten und deren Interaktion </w:t>
      </w:r>
      <w:sdt>
        <w:sdtPr>
          <w:alias w:val="Don't edit this field"/>
          <w:tag w:val="CitaviPlaceholder#aed0a325-8e4a-4e24-8f76-81a1f88da05e"/>
          <w:id w:val="-1208791323"/>
          <w:placeholder>
            <w:docPart w:val="5C51892A2F8C42C5BCDF8FBE6DD40D90"/>
          </w:placeholder>
        </w:sdtPr>
        <w:sdtContent>
          <w:r w:rsidR="008E475D" w:rsidRPr="008E271B">
            <w:fldChar w:fldCharType="begin"/>
          </w:r>
          <w:r w:rsidR="001629B0">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jIvMTE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yLzU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jdUMTQ6MjI6NDc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rsidR="008E475D" w:rsidRPr="008E271B">
            <w:fldChar w:fldCharType="separate"/>
          </w:r>
          <w:r w:rsidR="001629B0">
            <w:t>(</w:t>
          </w:r>
          <w:proofErr w:type="spellStart"/>
          <w:r w:rsidR="001629B0">
            <w:t>Ushio</w:t>
          </w:r>
          <w:proofErr w:type="spellEnd"/>
          <w:r w:rsidR="001629B0">
            <w:t xml:space="preserve"> 2018)</w:t>
          </w:r>
          <w:r w:rsidR="008E475D" w:rsidRPr="008E271B">
            <w:fldChar w:fldCharType="end"/>
          </w:r>
        </w:sdtContent>
      </w:sdt>
      <w:bookmarkEnd w:id="49"/>
      <w:bookmarkEnd w:id="51"/>
    </w:p>
    <w:p w14:paraId="3D2BF9E4" w14:textId="4950256E" w:rsidR="00CB3984" w:rsidRPr="008E271B" w:rsidRDefault="00CB3984" w:rsidP="00934755">
      <w:pPr>
        <w:pStyle w:val="berschrift4"/>
      </w:pPr>
      <w:proofErr w:type="spellStart"/>
      <w:r w:rsidRPr="008E271B">
        <w:t>Deployment</w:t>
      </w:r>
      <w:bookmarkStart w:id="52" w:name="_CTVK0013f09a972744a49bdbfcc3f8ea721fb08"/>
      <w:proofErr w:type="spellEnd"/>
      <w:r w:rsidR="004944B8" w:rsidRPr="008E271B">
        <w:t xml:space="preserve"> </w:t>
      </w:r>
      <w:bookmarkEnd w:id="52"/>
    </w:p>
    <w:p w14:paraId="0C7EF01D" w14:textId="1BB0B3C0" w:rsidR="0006731C" w:rsidRPr="008E271B" w:rsidRDefault="0006731C" w:rsidP="004944B8">
      <w:bookmarkStart w:id="53" w:name="_CTVK00154541481f7d84ccb991b3cd9e73ddcf7"/>
      <w:r w:rsidRPr="008E271B">
        <w:t xml:space="preserve">Ein </w:t>
      </w:r>
      <w:proofErr w:type="spellStart"/>
      <w:r w:rsidRPr="008E271B">
        <w:t>Deployment</w:t>
      </w:r>
      <w:proofErr w:type="spellEnd"/>
      <w:r w:rsidRPr="008E271B">
        <w:t xml:space="preserve"> bestimmt welche </w:t>
      </w:r>
      <w:proofErr w:type="spellStart"/>
      <w:r w:rsidRPr="008E271B">
        <w:t>Pods</w:t>
      </w:r>
      <w:proofErr w:type="spellEnd"/>
      <w:r w:rsidRPr="008E271B">
        <w:t xml:space="preserve"> und </w:t>
      </w:r>
      <w:proofErr w:type="spellStart"/>
      <w:r w:rsidRPr="008E271B">
        <w:t>Replica</w:t>
      </w:r>
      <w:proofErr w:type="spellEnd"/>
      <w:r w:rsidRPr="008E271B">
        <w:t xml:space="preserve"> Sets </w:t>
      </w:r>
      <w:r w:rsidR="00F85DC9" w:rsidRPr="008E271B">
        <w:t>e</w:t>
      </w:r>
      <w:r w:rsidRPr="008E271B">
        <w:t>rstellt werden</w:t>
      </w:r>
      <w:r w:rsidR="005433D8" w:rsidRPr="008E271B">
        <w:t xml:space="preserve"> und</w:t>
      </w:r>
      <w:r w:rsidRPr="008E271B">
        <w:t xml:space="preserve"> beschreibt welchen erwünschten Status diese </w:t>
      </w:r>
      <w:r w:rsidR="00F85DC9" w:rsidRPr="008E271B">
        <w:t>vorweisen</w:t>
      </w:r>
      <w:r w:rsidRPr="008E271B">
        <w:t xml:space="preserve">. </w:t>
      </w:r>
      <w:r w:rsidR="001F00DF" w:rsidRPr="008E271B">
        <w:t xml:space="preserve">Der </w:t>
      </w:r>
      <w:proofErr w:type="spellStart"/>
      <w:r w:rsidR="001F00DF" w:rsidRPr="008E271B">
        <w:t>Deployment</w:t>
      </w:r>
      <w:proofErr w:type="spellEnd"/>
      <w:r w:rsidR="001F00DF" w:rsidRPr="008E271B">
        <w:t xml:space="preserve"> Controller führt hie</w:t>
      </w:r>
      <w:r w:rsidR="000452CE" w:rsidRPr="008E271B">
        <w:t>rbei die eigentliche Arbeit aus. Der Controller ver</w:t>
      </w:r>
      <w:r w:rsidR="005749B6" w:rsidRPr="008E271B">
        <w:t xml:space="preserve">ändert das </w:t>
      </w:r>
      <w:proofErr w:type="spellStart"/>
      <w:r w:rsidR="005749B6" w:rsidRPr="008E271B">
        <w:t>Deployment</w:t>
      </w:r>
      <w:proofErr w:type="spellEnd"/>
      <w:r w:rsidR="005749B6" w:rsidRPr="008E271B">
        <w:t xml:space="preserve"> auf eine kontrollierte </w:t>
      </w:r>
      <w:r w:rsidR="00F85DC9" w:rsidRPr="008E271B">
        <w:t>W</w:t>
      </w:r>
      <w:r w:rsidR="005749B6" w:rsidRPr="008E271B">
        <w:t>ei</w:t>
      </w:r>
      <w:r w:rsidR="00F85DC9" w:rsidRPr="008E271B">
        <w:t>s</w:t>
      </w:r>
      <w:r w:rsidR="005749B6" w:rsidRPr="008E271B">
        <w:t>e</w:t>
      </w:r>
      <w:r w:rsidR="00F85DC9" w:rsidRPr="008E271B">
        <w:t>,</w:t>
      </w:r>
      <w:r w:rsidR="005749B6" w:rsidRPr="008E271B">
        <w:t xml:space="preserve"> bis der e</w:t>
      </w:r>
      <w:r w:rsidR="000452CE" w:rsidRPr="008E271B">
        <w:t xml:space="preserve">rwünschte </w:t>
      </w:r>
      <w:r w:rsidR="00AF1764" w:rsidRPr="008E271B">
        <w:t>Istz</w:t>
      </w:r>
      <w:r w:rsidR="000452CE" w:rsidRPr="008E271B">
        <w:t xml:space="preserve">ustand erreicht ist. </w:t>
      </w:r>
      <w:proofErr w:type="spellStart"/>
      <w:r w:rsidR="005433D8" w:rsidRPr="008E271B">
        <w:t>Deployment</w:t>
      </w:r>
      <w:r w:rsidR="005749B6" w:rsidRPr="008E271B">
        <w:t>s</w:t>
      </w:r>
      <w:proofErr w:type="spellEnd"/>
      <w:r w:rsidR="005433D8" w:rsidRPr="008E271B">
        <w:t xml:space="preserve"> können später noch upgedatet, zurückgesetzt, skaliert, gestoppt und wieder fortgesetzt werden. </w:t>
      </w:r>
    </w:p>
    <w:p w14:paraId="381A74CA" w14:textId="3FCF4364" w:rsidR="000452CE" w:rsidRPr="008E271B" w:rsidRDefault="005433D8" w:rsidP="004944B8">
      <w:r w:rsidRPr="008E271B">
        <w:t>Da d</w:t>
      </w:r>
      <w:r w:rsidR="00394E61" w:rsidRPr="008E271B">
        <w:t>em</w:t>
      </w:r>
      <w:r w:rsidRPr="008E271B">
        <w:t xml:space="preserve"> Erstellen von </w:t>
      </w:r>
      <w:proofErr w:type="spellStart"/>
      <w:r w:rsidRPr="008E271B">
        <w:t>Deployment</w:t>
      </w:r>
      <w:r w:rsidR="005749B6" w:rsidRPr="008E271B">
        <w:t>s</w:t>
      </w:r>
      <w:proofErr w:type="spellEnd"/>
      <w:r w:rsidR="00394E61" w:rsidRPr="008E271B">
        <w:t xml:space="preserve"> </w:t>
      </w:r>
      <w:r w:rsidR="005749B6" w:rsidRPr="008E271B">
        <w:t>besonder</w:t>
      </w:r>
      <w:r w:rsidR="00394E61" w:rsidRPr="008E271B">
        <w:t>e</w:t>
      </w:r>
      <w:r w:rsidR="005749B6" w:rsidRPr="008E271B">
        <w:t xml:space="preserve"> </w:t>
      </w:r>
      <w:r w:rsidR="00394E61" w:rsidRPr="008E271B">
        <w:t>Bedeutung</w:t>
      </w:r>
      <w:r w:rsidRPr="008E271B">
        <w:t xml:space="preserve"> </w:t>
      </w:r>
      <w:r w:rsidR="009C2299" w:rsidRPr="008E271B">
        <w:t xml:space="preserve">zukommt, soll dies mit dem Blick auf ein praktisches Beispiel noch </w:t>
      </w:r>
      <w:r w:rsidR="0035767A" w:rsidRPr="008E271B">
        <w:t xml:space="preserve">etwas </w:t>
      </w:r>
      <w:r w:rsidR="009C2299" w:rsidRPr="008E271B">
        <w:t>verdeutlicht werden.</w:t>
      </w:r>
    </w:p>
    <w:p w14:paraId="0C153BED" w14:textId="181851A6" w:rsidR="005433D8" w:rsidRPr="008E271B" w:rsidRDefault="005433D8" w:rsidP="004944B8">
      <w:proofErr w:type="spellStart"/>
      <w:r w:rsidRPr="008E271B">
        <w:t>Deployments</w:t>
      </w:r>
      <w:proofErr w:type="spellEnd"/>
      <w:r w:rsidRPr="008E271B">
        <w:t xml:space="preserve"> werden </w:t>
      </w:r>
      <w:r w:rsidR="00A5728C" w:rsidRPr="008E271B">
        <w:t>mit den</w:t>
      </w:r>
      <w:r w:rsidRPr="008E271B">
        <w:t xml:space="preserve"> schon zuvor erwähnt</w:t>
      </w:r>
      <w:r w:rsidR="00A5728C" w:rsidRPr="008E271B">
        <w:t>en</w:t>
      </w:r>
      <w:r w:rsidRPr="008E271B">
        <w:t xml:space="preserve"> </w:t>
      </w:r>
      <w:proofErr w:type="spellStart"/>
      <w:r w:rsidRPr="008E271B">
        <w:t>Yaml</w:t>
      </w:r>
      <w:proofErr w:type="spellEnd"/>
      <w:r w:rsidRPr="008E271B">
        <w:t xml:space="preserve"> oder </w:t>
      </w:r>
      <w:proofErr w:type="spellStart"/>
      <w:r w:rsidRPr="008E271B">
        <w:t>Json</w:t>
      </w:r>
      <w:proofErr w:type="spellEnd"/>
      <w:r w:rsidRPr="008E271B">
        <w:t xml:space="preserve"> Dateien erstellt</w:t>
      </w:r>
      <w:r w:rsidR="00EE683F" w:rsidRPr="008E271B">
        <w:t>.</w:t>
      </w:r>
      <w:r w:rsidR="00B116E2" w:rsidRPr="008E271B">
        <w:t xml:space="preserve"> </w:t>
      </w:r>
      <w:r w:rsidR="00EE683F" w:rsidRPr="008E271B">
        <w:t>I</w:t>
      </w:r>
      <w:r w:rsidR="00B116E2" w:rsidRPr="008E271B">
        <w:t xml:space="preserve">m Folgenden handelt es sich um eine </w:t>
      </w:r>
      <w:proofErr w:type="spellStart"/>
      <w:r w:rsidR="00B116E2" w:rsidRPr="008E271B">
        <w:t>Yaml</w:t>
      </w:r>
      <w:proofErr w:type="spellEnd"/>
      <w:r w:rsidR="00B116E2" w:rsidRPr="008E271B">
        <w:t xml:space="preserve"> Datei da dies</w:t>
      </w:r>
      <w:r w:rsidR="00EE683F" w:rsidRPr="008E271B">
        <w:t>e</w:t>
      </w:r>
      <w:r w:rsidR="00B116E2" w:rsidRPr="008E271B">
        <w:t xml:space="preserve"> generell der Standard ist</w:t>
      </w:r>
      <w:r w:rsidRPr="008E271B">
        <w:t xml:space="preserve">. </w:t>
      </w:r>
    </w:p>
    <w:p w14:paraId="37858074" w14:textId="78965CBD" w:rsidR="000452CE" w:rsidRPr="008E271B" w:rsidRDefault="000465F5" w:rsidP="004944B8">
      <w:r w:rsidRPr="008E271B">
        <w:rPr>
          <w:i/>
          <w:iCs/>
          <w:noProof/>
        </w:rPr>
        <w:drawing>
          <wp:anchor distT="0" distB="0" distL="114300" distR="114300" simplePos="0" relativeHeight="251659776" behindDoc="0" locked="0" layoutInCell="1" allowOverlap="1" wp14:anchorId="58C74E4C" wp14:editId="7FBD0582">
            <wp:simplePos x="0" y="0"/>
            <wp:positionH relativeFrom="column">
              <wp:posOffset>3402330</wp:posOffset>
            </wp:positionH>
            <wp:positionV relativeFrom="paragraph">
              <wp:posOffset>79375</wp:posOffset>
            </wp:positionV>
            <wp:extent cx="2006600" cy="2968625"/>
            <wp:effectExtent l="0" t="0" r="0" b="317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06600" cy="2968625"/>
                    </a:xfrm>
                    <a:prstGeom prst="rect">
                      <a:avLst/>
                    </a:prstGeom>
                  </pic:spPr>
                </pic:pic>
              </a:graphicData>
            </a:graphic>
            <wp14:sizeRelH relativeFrom="margin">
              <wp14:pctWidth>0</wp14:pctWidth>
            </wp14:sizeRelH>
            <wp14:sizeRelV relativeFrom="margin">
              <wp14:pctHeight>0</wp14:pctHeight>
            </wp14:sizeRelV>
          </wp:anchor>
        </w:drawing>
      </w:r>
      <w:r w:rsidR="00B116E2" w:rsidRPr="008E271B">
        <w:rPr>
          <w:i/>
          <w:iCs/>
        </w:rPr>
        <w:t>Kind:</w:t>
      </w:r>
      <w:r w:rsidR="00B116E2" w:rsidRPr="008E271B">
        <w:t xml:space="preserve"> Definiert um was es sich handelt, in diesem Fall ein </w:t>
      </w:r>
      <w:proofErr w:type="spellStart"/>
      <w:r w:rsidR="00B116E2" w:rsidRPr="008E271B">
        <w:t>Deployment</w:t>
      </w:r>
      <w:proofErr w:type="spellEnd"/>
      <w:r w:rsidR="00B116E2" w:rsidRPr="008E271B">
        <w:t>.</w:t>
      </w:r>
    </w:p>
    <w:p w14:paraId="179DB191" w14:textId="330D22E9" w:rsidR="000452CE" w:rsidRPr="008E271B" w:rsidRDefault="00B116E2" w:rsidP="00CC7C9F">
      <w:r w:rsidRPr="008E271B">
        <w:rPr>
          <w:i/>
          <w:iCs/>
        </w:rPr>
        <w:t>.metadata.name:</w:t>
      </w:r>
      <w:r w:rsidRPr="008E271B">
        <w:t xml:space="preserve"> Definiert den Namen des</w:t>
      </w:r>
      <w:r w:rsidR="005749B6" w:rsidRPr="008E271B">
        <w:t xml:space="preserve"> </w:t>
      </w:r>
      <w:proofErr w:type="spellStart"/>
      <w:r w:rsidRPr="008E271B">
        <w:t>Deplyoments</w:t>
      </w:r>
      <w:proofErr w:type="spellEnd"/>
      <w:r w:rsidRPr="008E271B">
        <w:t>.</w:t>
      </w:r>
    </w:p>
    <w:p w14:paraId="7A46AF23" w14:textId="1BE9EF84" w:rsidR="00B116E2" w:rsidRPr="008E271B" w:rsidRDefault="00B116E2" w:rsidP="004944B8">
      <w:proofErr w:type="spellStart"/>
      <w:r w:rsidRPr="008E271B">
        <w:rPr>
          <w:i/>
          <w:iCs/>
        </w:rPr>
        <w:t>Spec.replicas</w:t>
      </w:r>
      <w:proofErr w:type="spellEnd"/>
      <w:r w:rsidRPr="008E271B">
        <w:rPr>
          <w:i/>
          <w:iCs/>
        </w:rPr>
        <w:t>:</w:t>
      </w:r>
      <w:r w:rsidRPr="008E271B">
        <w:t xml:space="preserve"> Definiert wie viele </w:t>
      </w:r>
      <w:proofErr w:type="spellStart"/>
      <w:r w:rsidRPr="008E271B">
        <w:t>Pods</w:t>
      </w:r>
      <w:proofErr w:type="spellEnd"/>
      <w:r w:rsidRPr="008E271B">
        <w:t xml:space="preserve"> des </w:t>
      </w:r>
      <w:proofErr w:type="spellStart"/>
      <w:r w:rsidRPr="008E271B">
        <w:t>Deployments</w:t>
      </w:r>
      <w:proofErr w:type="spellEnd"/>
      <w:r w:rsidRPr="008E271B">
        <w:t xml:space="preserve"> erstellt werden sollen.</w:t>
      </w:r>
    </w:p>
    <w:p w14:paraId="53169D42" w14:textId="79310B27" w:rsidR="00B116E2" w:rsidRDefault="00B116E2" w:rsidP="004944B8">
      <w:proofErr w:type="spellStart"/>
      <w:r w:rsidRPr="008E271B">
        <w:rPr>
          <w:i/>
          <w:iCs/>
        </w:rPr>
        <w:t>Spec.selector.matchlabels</w:t>
      </w:r>
      <w:proofErr w:type="spellEnd"/>
      <w:r w:rsidRPr="008E271B">
        <w:rPr>
          <w:i/>
          <w:iCs/>
        </w:rPr>
        <w:t>:</w:t>
      </w:r>
      <w:r w:rsidRPr="008E271B">
        <w:t xml:space="preserve"> Labels werden generell als </w:t>
      </w:r>
      <w:proofErr w:type="spellStart"/>
      <w:r w:rsidRPr="008E271B">
        <w:t>Key:Value</w:t>
      </w:r>
      <w:proofErr w:type="spellEnd"/>
      <w:r w:rsidRPr="008E271B">
        <w:t xml:space="preserve"> Speicher verwendet. In diesem Fall macht es dem </w:t>
      </w:r>
      <w:proofErr w:type="spellStart"/>
      <w:r w:rsidRPr="008E271B">
        <w:t>Deployment</w:t>
      </w:r>
      <w:proofErr w:type="spellEnd"/>
      <w:r w:rsidRPr="008E271B">
        <w:t xml:space="preserve"> möglich herauszufinden welche </w:t>
      </w:r>
      <w:proofErr w:type="spellStart"/>
      <w:r w:rsidRPr="008E271B">
        <w:t>Pods</w:t>
      </w:r>
      <w:proofErr w:type="spellEnd"/>
      <w:r w:rsidRPr="008E271B">
        <w:t xml:space="preserve"> zu ihm gehören.</w:t>
      </w:r>
    </w:p>
    <w:p w14:paraId="3DAB5121" w14:textId="597B4D13" w:rsidR="00CC7C9F" w:rsidRPr="008E271B" w:rsidRDefault="00CC7C9F" w:rsidP="00CC7C9F">
      <w:pPr>
        <w:jc w:val="right"/>
      </w:pPr>
      <w:bookmarkStart w:id="54" w:name="_Toc33705026"/>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Pr>
          <w:noProof/>
        </w:rPr>
        <w:t>6</w:t>
      </w:r>
      <w:r w:rsidRPr="008E271B">
        <w:rPr>
          <w:noProof/>
        </w:rPr>
        <w:fldChar w:fldCharType="end"/>
      </w:r>
      <w:r w:rsidRPr="008E271B">
        <w:t xml:space="preserve">: </w:t>
      </w:r>
      <w:proofErr w:type="spellStart"/>
      <w:r w:rsidRPr="008E271B">
        <w:t>Deplyoment</w:t>
      </w:r>
      <w:proofErr w:type="spellEnd"/>
      <w:r w:rsidRPr="008E271B">
        <w:t xml:space="preserve"> </w:t>
      </w:r>
      <w:proofErr w:type="spellStart"/>
      <w:r w:rsidRPr="008E271B">
        <w:t>Yaml</w:t>
      </w:r>
      <w:proofErr w:type="spellEnd"/>
      <w:r w:rsidRPr="008E271B">
        <w:t xml:space="preserve"> </w:t>
      </w:r>
      <w:sdt>
        <w:sdtPr>
          <w:alias w:val="Don't edit this field"/>
          <w:tag w:val="CitaviPlaceholder#96bd7c32-4912-4418-87f9-7d5b90f56bf2"/>
          <w:id w:val="-1869750620"/>
          <w:placeholder>
            <w:docPart w:val="D49137E9CE174DFCA2F204C0C0748F10"/>
          </w:placeholder>
        </w:sdtPr>
        <w:sdtContent>
          <w:r w:rsidRPr="008E271B">
            <w:fldChar w:fldCharType="begin"/>
          </w:r>
          <w:r w:rsidR="001629B0">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jUvMTE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yLTI3VDE0OjIwOjM2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rsidRPr="008E271B">
            <w:fldChar w:fldCharType="separate"/>
          </w:r>
          <w:r w:rsidR="001629B0">
            <w:t>(Kubernetes)</w:t>
          </w:r>
          <w:r w:rsidRPr="008E271B">
            <w:fldChar w:fldCharType="end"/>
          </w:r>
        </w:sdtContent>
      </w:sdt>
      <w:bookmarkEnd w:id="54"/>
    </w:p>
    <w:p w14:paraId="17B1CFD6" w14:textId="22D97724" w:rsidR="000452CE" w:rsidRPr="008E271B" w:rsidRDefault="00BC5F7F" w:rsidP="004944B8">
      <w:proofErr w:type="spellStart"/>
      <w:r w:rsidRPr="008E271B">
        <w:rPr>
          <w:i/>
          <w:iCs/>
        </w:rPr>
        <w:lastRenderedPageBreak/>
        <w:t>Template.spec</w:t>
      </w:r>
      <w:proofErr w:type="spellEnd"/>
      <w:r w:rsidRPr="008E271B">
        <w:rPr>
          <w:i/>
          <w:iCs/>
        </w:rPr>
        <w:t>.*:</w:t>
      </w:r>
      <w:r w:rsidRPr="008E271B">
        <w:t xml:space="preserve"> Definiert welches Image, mit welcher Version, auf welchen Container Port verwendet werden soll. Images </w:t>
      </w:r>
      <w:r w:rsidR="00102FFB" w:rsidRPr="008E271B">
        <w:t>werden Standartmäßig von Docker geladen, es werden allerdings auch alle anderen gängigen Provider unterstützt.</w:t>
      </w:r>
    </w:p>
    <w:bookmarkEnd w:id="53"/>
    <w:p w14:paraId="5B1E6C07" w14:textId="60832F09" w:rsidR="00CB3984" w:rsidRPr="008E271B" w:rsidRDefault="00CB3984" w:rsidP="00934755">
      <w:pPr>
        <w:pStyle w:val="berschrift4"/>
      </w:pPr>
      <w:r w:rsidRPr="008E271B">
        <w:t>Service</w:t>
      </w:r>
    </w:p>
    <w:p w14:paraId="0462ABB6" w14:textId="04886323" w:rsidR="002C3766" w:rsidRPr="008E271B" w:rsidRDefault="00102FFB" w:rsidP="00102FFB">
      <w:r w:rsidRPr="008E271B">
        <w:t xml:space="preserve">Services </w:t>
      </w:r>
      <w:r w:rsidR="00FE4B5B" w:rsidRPr="008E271B">
        <w:t>sind eine a</w:t>
      </w:r>
      <w:r w:rsidRPr="008E271B">
        <w:t>bstrakte Art</w:t>
      </w:r>
      <w:r w:rsidR="004D05B9">
        <w:t>,</w:t>
      </w:r>
      <w:r w:rsidRPr="008E271B">
        <w:t xml:space="preserve"> Anwendungen in </w:t>
      </w:r>
      <w:proofErr w:type="spellStart"/>
      <w:r w:rsidRPr="008E271B">
        <w:t>Pods</w:t>
      </w:r>
      <w:proofErr w:type="spellEnd"/>
      <w:r w:rsidRPr="008E271B">
        <w:t xml:space="preserve"> für das Netzwerk freizugeben. Sie dienen außerdem als Service</w:t>
      </w:r>
      <w:r w:rsidR="00284A18" w:rsidRPr="008E271B">
        <w:t>-</w:t>
      </w:r>
      <w:r w:rsidRPr="008E271B">
        <w:t>discovery</w:t>
      </w:r>
      <w:r w:rsidR="00284A18" w:rsidRPr="008E271B">
        <w:t>-</w:t>
      </w:r>
      <w:r w:rsidRPr="008E271B">
        <w:t xml:space="preserve">Mechanismus, wodurch die Anwendungen nicht verändert werden müssen. Den </w:t>
      </w:r>
      <w:proofErr w:type="spellStart"/>
      <w:r w:rsidRPr="008E271B">
        <w:t>Pods</w:t>
      </w:r>
      <w:proofErr w:type="spellEnd"/>
      <w:r w:rsidRPr="008E271B">
        <w:t xml:space="preserve"> werden eigene IP Adressen zugewiesen und DNS Namen für Gruppen an </w:t>
      </w:r>
      <w:proofErr w:type="spellStart"/>
      <w:r w:rsidRPr="008E271B">
        <w:t>Pods</w:t>
      </w:r>
      <w:proofErr w:type="spellEnd"/>
      <w:r w:rsidRPr="008E271B">
        <w:t xml:space="preserve"> verteilt, worüber anschließend eine Lastenverteilung ausgeführt werden kann.</w:t>
      </w:r>
    </w:p>
    <w:p w14:paraId="2BC78ED7" w14:textId="77777777" w:rsidR="00DA35CE" w:rsidRPr="008E271B" w:rsidRDefault="00DA35CE" w:rsidP="00DA35CE">
      <w:pPr>
        <w:pStyle w:val="berschrift2"/>
      </w:pPr>
      <w:bookmarkStart w:id="55" w:name="_CTVK0014e5f6b77a32e45c488300abe03235322"/>
      <w:bookmarkStart w:id="56" w:name="_Ref25051687"/>
      <w:bookmarkStart w:id="57" w:name="_Ref25051742"/>
      <w:bookmarkStart w:id="58" w:name="_Toc33725602"/>
      <w:r w:rsidRPr="008E271B">
        <w:t>Vereinheitlichte Systeme</w:t>
      </w:r>
      <w:bookmarkEnd w:id="58"/>
    </w:p>
    <w:bookmarkEnd w:id="55"/>
    <w:p w14:paraId="21BF864E" w14:textId="77777777" w:rsidR="00DA35CE" w:rsidRPr="008E271B" w:rsidRDefault="00DA35CE" w:rsidP="00DA35CE">
      <w:pPr>
        <w:pStyle w:val="berschrift3"/>
      </w:pPr>
      <w:r w:rsidRPr="008E271B">
        <w:t xml:space="preserve"> </w:t>
      </w:r>
      <w:bookmarkStart w:id="59" w:name="_Toc33725603"/>
      <w:r w:rsidRPr="008E271B">
        <w:t>Service-Mesh</w:t>
      </w:r>
      <w:bookmarkEnd w:id="56"/>
      <w:bookmarkEnd w:id="57"/>
      <w:bookmarkEnd w:id="59"/>
    </w:p>
    <w:p w14:paraId="4B901AA7" w14:textId="37ED3265" w:rsidR="00DA35CE" w:rsidRPr="008E271B" w:rsidRDefault="00DA35CE" w:rsidP="00DA35CE">
      <w:pPr>
        <w:pStyle w:val="berschrift4"/>
      </w:pPr>
      <w:r w:rsidRPr="008E271B">
        <w:t>Warum</w:t>
      </w:r>
      <w:r w:rsidR="00174375" w:rsidRPr="008E271B">
        <w:t xml:space="preserve"> Service-</w:t>
      </w:r>
      <w:proofErr w:type="spellStart"/>
      <w:r w:rsidR="00174375" w:rsidRPr="008E271B">
        <w:t>Meshes</w:t>
      </w:r>
      <w:proofErr w:type="spellEnd"/>
      <w:r w:rsidR="00174375" w:rsidRPr="008E271B">
        <w:t xml:space="preserve"> entstanden</w:t>
      </w:r>
      <w:r w:rsidR="007F0EAA" w:rsidRPr="008E271B">
        <w:t xml:space="preserve"> sind</w:t>
      </w:r>
    </w:p>
    <w:p w14:paraId="2E4D310F" w14:textId="0BC2F420" w:rsidR="00765B6D" w:rsidRPr="008E271B" w:rsidRDefault="00765B6D" w:rsidP="00765B6D">
      <w:r w:rsidRPr="008E271B">
        <w:t>In einer Microservices Umgebungen bestehen Anwendungen für gewöhnlich aus mehreren</w:t>
      </w:r>
      <w:r w:rsidR="00B92ED0" w:rsidRPr="008E271B">
        <w:t>,</w:t>
      </w:r>
      <w:r w:rsidRPr="008E271B">
        <w:t xml:space="preserve"> über das Netzwerk verbundenen</w:t>
      </w:r>
      <w:r w:rsidR="00B92ED0" w:rsidRPr="008E271B">
        <w:t>,</w:t>
      </w:r>
      <w:r w:rsidRPr="008E271B">
        <w:t xml:space="preserve"> Services. Jeder dieser Services besteht aus einem oder mehreren Containern,</w:t>
      </w:r>
      <w:r w:rsidR="004D05B9">
        <w:t xml:space="preserve"> welche im Falle von Kubernetes</w:t>
      </w:r>
      <w:r w:rsidRPr="008E271B">
        <w:t xml:space="preserve"> in </w:t>
      </w:r>
      <w:proofErr w:type="spellStart"/>
      <w:r w:rsidRPr="008E271B">
        <w:t>Pods</w:t>
      </w:r>
      <w:proofErr w:type="spellEnd"/>
      <w:r w:rsidRPr="008E271B">
        <w:t xml:space="preserve"> laufen</w:t>
      </w:r>
      <w:r w:rsidR="00F90756" w:rsidRPr="008E271B">
        <w:t xml:space="preserve">. Wenn nun Anfragen in </w:t>
      </w:r>
      <w:r w:rsidR="00B92ED0" w:rsidRPr="008E271B">
        <w:t>das</w:t>
      </w:r>
      <w:r w:rsidR="00F90756" w:rsidRPr="008E271B">
        <w:t xml:space="preserve"> System eingehen, warten diese für gewöhnlich auf Antworten von einigen Services</w:t>
      </w:r>
      <w:r w:rsidR="00B92ED0" w:rsidRPr="008E271B">
        <w:t>,</w:t>
      </w:r>
      <w:r w:rsidR="00F90756" w:rsidRPr="008E271B">
        <w:t xml:space="preserve"> welche jeweils dynamisch </w:t>
      </w:r>
      <w:r w:rsidR="00B92ED0" w:rsidRPr="008E271B">
        <w:t>s</w:t>
      </w:r>
      <w:r w:rsidR="00F90756" w:rsidRPr="008E271B">
        <w:t>kaliert sind. Um diese Kommunikation reibungsfrei zu ermöglichen und für Entwickler einfacher zu gestalten wurden</w:t>
      </w:r>
      <w:r w:rsidR="00174375" w:rsidRPr="008E271B">
        <w:t xml:space="preserve"> die Service-</w:t>
      </w:r>
      <w:proofErr w:type="spellStart"/>
      <w:r w:rsidR="00F90756" w:rsidRPr="008E271B">
        <w:t>Meshes</w:t>
      </w:r>
      <w:proofErr w:type="spellEnd"/>
      <w:r w:rsidR="00F90756" w:rsidRPr="008E271B">
        <w:t xml:space="preserve"> erstellt.</w:t>
      </w:r>
    </w:p>
    <w:p w14:paraId="20506A2C" w14:textId="04424827" w:rsidR="00F90756" w:rsidRPr="008E271B" w:rsidRDefault="00F90756" w:rsidP="00765B6D">
      <w:r w:rsidRPr="008E271B">
        <w:t xml:space="preserve">Ein Service Mesh übernimmt also zum einen die Kommunikation zwischen </w:t>
      </w:r>
      <w:r w:rsidR="001635EC" w:rsidRPr="008E271B">
        <w:t xml:space="preserve">Services und zum anderen hilft </w:t>
      </w:r>
      <w:r w:rsidR="00193964" w:rsidRPr="008E271B">
        <w:t>es</w:t>
      </w:r>
      <w:r w:rsidR="001635EC" w:rsidRPr="008E271B">
        <w:t xml:space="preserve"> beim Managen der Services und Komponenten</w:t>
      </w:r>
      <w:r w:rsidR="007035E5" w:rsidRPr="008E271B">
        <w:t>.</w:t>
      </w:r>
      <w:r w:rsidR="001635EC" w:rsidRPr="008E271B">
        <w:t xml:space="preserve"> Das Service Mesh hilft also dabei Microservices zu benutzen und die Nachteile möglichst auszugleichen bzw. </w:t>
      </w:r>
      <w:r w:rsidR="0063116F" w:rsidRPr="008E271B">
        <w:t xml:space="preserve">diese so zu </w:t>
      </w:r>
      <w:r w:rsidR="00461683" w:rsidRPr="008E271B">
        <w:t>handhaben,</w:t>
      </w:r>
      <w:r w:rsidR="00193964" w:rsidRPr="008E271B">
        <w:t xml:space="preserve"> um </w:t>
      </w:r>
      <w:r w:rsidR="00ED5632" w:rsidRPr="008E271B">
        <w:t>das volle Potenz</w:t>
      </w:r>
      <w:r w:rsidR="00193964" w:rsidRPr="008E271B">
        <w:t xml:space="preserve">ial einer Microservice Umgebung </w:t>
      </w:r>
      <w:r w:rsidR="00174375" w:rsidRPr="008E271B">
        <w:t>auszunutzen</w:t>
      </w:r>
      <w:r w:rsidR="0063116F" w:rsidRPr="008E271B">
        <w:t>,</w:t>
      </w:r>
      <w:r w:rsidR="00174375" w:rsidRPr="008E271B">
        <w:t xml:space="preserve"> in dem es das Netzwerk Management </w:t>
      </w:r>
      <w:r w:rsidR="0063116F" w:rsidRPr="008E271B">
        <w:t>vereinfacht</w:t>
      </w:r>
      <w:r w:rsidR="00174375" w:rsidRPr="008E271B">
        <w:t>.</w:t>
      </w:r>
    </w:p>
    <w:p w14:paraId="35BDE849" w14:textId="40CC35E2" w:rsidR="00DA35CE" w:rsidRPr="008E271B" w:rsidRDefault="00174375" w:rsidP="00DA35CE">
      <w:pPr>
        <w:pStyle w:val="berschrift4"/>
      </w:pPr>
      <w:r w:rsidRPr="008E271B">
        <w:t>Was macht ein Service Mesh</w:t>
      </w:r>
    </w:p>
    <w:p w14:paraId="791C86D0" w14:textId="2CE044C7" w:rsidR="00CC7C9F" w:rsidRDefault="00EA642D" w:rsidP="00CC7C9F">
      <w:pPr>
        <w:pStyle w:val="Beschriftung"/>
        <w:jc w:val="both"/>
      </w:pPr>
      <w:bookmarkStart w:id="60" w:name="_CTVK0019f3166fb226c4295a274ec39e4a96e7a"/>
      <w:r w:rsidRPr="008E271B">
        <w:t>Die</w:t>
      </w:r>
      <w:r w:rsidR="00E722F5" w:rsidRPr="008E271B">
        <w:t xml:space="preserve"> Microservice Architektur ist die</w:t>
      </w:r>
      <w:r w:rsidR="00DA35CE" w:rsidRPr="008E271B">
        <w:t xml:space="preserve"> Voraussetzung für Service </w:t>
      </w:r>
      <w:proofErr w:type="spellStart"/>
      <w:r w:rsidR="004D05B9">
        <w:t>Meshes</w:t>
      </w:r>
      <w:proofErr w:type="spellEnd"/>
      <w:r w:rsidR="00DA35CE" w:rsidRPr="008E271B">
        <w:t xml:space="preserve">, da sie genau für </w:t>
      </w:r>
      <w:r w:rsidR="00E46228" w:rsidRPr="008E271B">
        <w:t>eine solche</w:t>
      </w:r>
      <w:r w:rsidR="00DA35CE" w:rsidRPr="008E271B">
        <w:t xml:space="preserve"> Umgebung </w:t>
      </w:r>
      <w:r w:rsidR="00E46228" w:rsidRPr="008E271B">
        <w:t>konzipiert</w:t>
      </w:r>
      <w:r w:rsidR="00DA35CE" w:rsidRPr="008E271B">
        <w:t xml:space="preserve"> </w:t>
      </w:r>
      <w:r w:rsidR="00E46228" w:rsidRPr="008E271B">
        <w:t>wurden</w:t>
      </w:r>
      <w:r w:rsidR="00DA35CE" w:rsidRPr="008E271B">
        <w:t xml:space="preserve"> und eine Infrastruktur Komponente wie Kubernetes </w:t>
      </w:r>
      <w:r w:rsidRPr="008E271B">
        <w:t>(</w:t>
      </w:r>
      <w:r w:rsidR="00DA35CE" w:rsidRPr="008E271B">
        <w:t xml:space="preserve">Orchestrierung) benutzten können. Diese </w:t>
      </w:r>
      <w:r w:rsidR="004F0852" w:rsidRPr="008E271B">
        <w:t xml:space="preserve">wiederum </w:t>
      </w:r>
      <w:r w:rsidR="00DA35CE" w:rsidRPr="008E271B">
        <w:t>s</w:t>
      </w:r>
      <w:r w:rsidR="004F0852" w:rsidRPr="008E271B">
        <w:t>tellen</w:t>
      </w:r>
      <w:r w:rsidR="00DA35CE" w:rsidRPr="008E271B">
        <w:t xml:space="preserve"> eine allgemeine Voraussetzung für die Service </w:t>
      </w:r>
      <w:proofErr w:type="spellStart"/>
      <w:r w:rsidR="00DA35CE" w:rsidRPr="008E271B">
        <w:t>Meshes</w:t>
      </w:r>
      <w:proofErr w:type="spellEnd"/>
      <w:r w:rsidR="004F0852" w:rsidRPr="008E271B">
        <w:t xml:space="preserve"> dar.</w:t>
      </w:r>
      <w:r w:rsidR="00DA35CE" w:rsidRPr="008E271B">
        <w:t xml:space="preserve"> </w:t>
      </w:r>
      <w:r w:rsidR="00A86D73" w:rsidRPr="008E271B">
        <w:t>Zum</w:t>
      </w:r>
      <w:r w:rsidR="00DA35CE" w:rsidRPr="008E271B">
        <w:t xml:space="preserve"> Bsp.</w:t>
      </w:r>
      <w:r w:rsidR="004D05B9">
        <w:t xml:space="preserve"> das Service Mesh</w:t>
      </w:r>
      <w:r w:rsidR="00DA35CE" w:rsidRPr="008E271B">
        <w:t xml:space="preserve"> </w:t>
      </w:r>
      <w:proofErr w:type="spellStart"/>
      <w:r w:rsidR="00DA35CE" w:rsidRPr="008E271B">
        <w:t>Linkerd</w:t>
      </w:r>
      <w:proofErr w:type="spellEnd"/>
      <w:r w:rsidR="00DA35CE" w:rsidRPr="008E271B">
        <w:t xml:space="preserve"> 2 ist nur mit Kubernetes als Orchestrierun</w:t>
      </w:r>
      <w:r w:rsidR="001027EA" w:rsidRPr="008E271B">
        <w:t>g l</w:t>
      </w:r>
      <w:r w:rsidR="00DA35CE" w:rsidRPr="008E271B">
        <w:t xml:space="preserve">auffähig. Das jeweilige Service Mesh baut auf diesen </w:t>
      </w:r>
      <w:r w:rsidR="00A86D73" w:rsidRPr="008E271B">
        <w:t>b</w:t>
      </w:r>
      <w:r w:rsidR="00DA35CE" w:rsidRPr="008E271B">
        <w:t xml:space="preserve">estehenden Infrastrukturen auf und </w:t>
      </w:r>
      <w:r w:rsidR="004F0852" w:rsidRPr="008E271B">
        <w:t>e</w:t>
      </w:r>
      <w:r w:rsidR="00DA35CE" w:rsidRPr="008E271B">
        <w:t xml:space="preserve">rweitert sie </w:t>
      </w:r>
      <w:r w:rsidR="00A86D73" w:rsidRPr="008E271B">
        <w:t>b</w:t>
      </w:r>
      <w:r w:rsidR="00DA35CE" w:rsidRPr="008E271B">
        <w:t xml:space="preserve">zw. </w:t>
      </w:r>
      <w:r w:rsidR="00A86D73" w:rsidRPr="008E271B">
        <w:t>v</w:t>
      </w:r>
      <w:r w:rsidR="00DA35CE" w:rsidRPr="008E271B">
        <w:t xml:space="preserve">ersucht sie einfacher benutzbar zu machen. Ein Service Mesh benutzt hierfür üblicherweise das </w:t>
      </w:r>
      <w:proofErr w:type="spellStart"/>
      <w:r w:rsidR="00DA35CE" w:rsidRPr="008E271B">
        <w:t>Sidecar</w:t>
      </w:r>
      <w:proofErr w:type="spellEnd"/>
      <w:r w:rsidR="00DA35CE" w:rsidRPr="008E271B">
        <w:t xml:space="preserve"> Pattern, welches von dem </w:t>
      </w:r>
      <w:r w:rsidR="006D1CEC" w:rsidRPr="008E271B">
        <w:t>e</w:t>
      </w:r>
      <w:r w:rsidR="00DA35CE" w:rsidRPr="008E271B">
        <w:t>nglischen</w:t>
      </w:r>
      <w:r w:rsidR="006D1CEC" w:rsidRPr="008E271B">
        <w:t xml:space="preserve"> Begriff</w:t>
      </w:r>
      <w:r w:rsidR="00DA35CE" w:rsidRPr="008E271B">
        <w:t xml:space="preserve"> Beiwagen</w:t>
      </w:r>
      <w:r w:rsidR="006D1CEC" w:rsidRPr="008E271B">
        <w:t xml:space="preserve"> bzw. </w:t>
      </w:r>
      <w:proofErr w:type="spellStart"/>
      <w:r w:rsidR="006D1CEC" w:rsidRPr="008E271B">
        <w:t>si</w:t>
      </w:r>
      <w:r w:rsidR="00B06B74" w:rsidRPr="008E271B">
        <w:t>decar</w:t>
      </w:r>
      <w:proofErr w:type="spellEnd"/>
      <w:r w:rsidR="00DA35CE" w:rsidRPr="008E271B">
        <w:t xml:space="preserve"> </w:t>
      </w:r>
      <w:r w:rsidR="00B06B74" w:rsidRPr="008E271B">
        <w:t>abgeleitet ist</w:t>
      </w:r>
      <w:r w:rsidR="00DA35CE" w:rsidRPr="008E271B">
        <w:t xml:space="preserve"> und auch sehr ähnlich funktioniert. </w:t>
      </w:r>
      <w:r w:rsidR="00B06B74" w:rsidRPr="008E271B">
        <w:t>D</w:t>
      </w:r>
      <w:r w:rsidR="00DA35CE" w:rsidRPr="008E271B">
        <w:t>ie</w:t>
      </w:r>
      <w:r w:rsidR="00B06B74" w:rsidRPr="008E271B">
        <w:t xml:space="preserve"> sogenannten</w:t>
      </w:r>
      <w:r w:rsidR="00DA35CE" w:rsidRPr="008E271B">
        <w:t xml:space="preserve"> </w:t>
      </w:r>
      <w:proofErr w:type="spellStart"/>
      <w:r w:rsidR="00DA35CE" w:rsidRPr="008E271B">
        <w:t>Sidecars</w:t>
      </w:r>
      <w:proofErr w:type="spellEnd"/>
      <w:r w:rsidR="00DA35CE" w:rsidRPr="008E271B">
        <w:t xml:space="preserve"> </w:t>
      </w:r>
      <w:r w:rsidR="00B06B74" w:rsidRPr="008E271B">
        <w:t xml:space="preserve">werden hierbei </w:t>
      </w:r>
      <w:r w:rsidR="00DA35CE" w:rsidRPr="008E271B">
        <w:t xml:space="preserve">an bereits bestehende Container </w:t>
      </w:r>
      <w:r w:rsidR="00DA35CE" w:rsidRPr="008E271B">
        <w:lastRenderedPageBreak/>
        <w:t xml:space="preserve">geheftet </w:t>
      </w:r>
      <w:r w:rsidR="00027EF3" w:rsidRPr="008E271B">
        <w:t>weshalb sie</w:t>
      </w:r>
      <w:r w:rsidR="00DA35CE" w:rsidRPr="008E271B">
        <w:t xml:space="preserve"> </w:t>
      </w:r>
      <w:r w:rsidR="00027EF3" w:rsidRPr="008E271B">
        <w:t>schlussendlich</w:t>
      </w:r>
      <w:r w:rsidR="00DA35CE" w:rsidRPr="008E271B">
        <w:t xml:space="preserve"> auch denselben Lebenszyklus</w:t>
      </w:r>
      <w:r w:rsidR="00027EF3" w:rsidRPr="008E271B">
        <w:t xml:space="preserve"> besitzen.</w:t>
      </w:r>
      <w:r w:rsidR="00DA35CE" w:rsidRPr="008E271B">
        <w:t xml:space="preserve"> </w:t>
      </w:r>
      <w:proofErr w:type="spellStart"/>
      <w:r w:rsidR="00DA35CE" w:rsidRPr="008E271B">
        <w:t>Sidecars</w:t>
      </w:r>
      <w:proofErr w:type="spellEnd"/>
      <w:r w:rsidR="00DA35CE" w:rsidRPr="008E271B">
        <w:t xml:space="preserve"> übernehmen sprachunabhängig unterstützende Funktionen für diese Container. Typische Funktionen</w:t>
      </w:r>
      <w:r w:rsidR="006357D0" w:rsidRPr="008E271B">
        <w:t>,</w:t>
      </w:r>
      <w:r w:rsidR="00DA35CE" w:rsidRPr="008E271B">
        <w:t xml:space="preserve"> welche durch </w:t>
      </w:r>
      <w:proofErr w:type="spellStart"/>
      <w:r w:rsidR="00DA35CE" w:rsidRPr="008E271B">
        <w:t>Sidecars</w:t>
      </w:r>
      <w:proofErr w:type="spellEnd"/>
      <w:r w:rsidR="00DA35CE" w:rsidRPr="008E271B">
        <w:t xml:space="preserve"> abgedeckt werden, um</w:t>
      </w:r>
      <w:r w:rsidR="006357D0" w:rsidRPr="008E271B">
        <w:t>fassen</w:t>
      </w:r>
      <w:r w:rsidR="00DA35CE" w:rsidRPr="008E271B">
        <w:t xml:space="preserve"> Metriken, Routing, </w:t>
      </w:r>
      <w:proofErr w:type="spellStart"/>
      <w:r w:rsidR="00DA35CE" w:rsidRPr="008E271B">
        <w:t>Ver</w:t>
      </w:r>
      <w:proofErr w:type="spellEnd"/>
      <w:r w:rsidR="00DA35CE" w:rsidRPr="008E271B">
        <w:t>- bzw. Entschlüsselung, Service</w:t>
      </w:r>
      <w:r w:rsidR="006357D0" w:rsidRPr="008E271B">
        <w:t>-D</w:t>
      </w:r>
      <w:r w:rsidR="00DA35CE" w:rsidRPr="008E271B">
        <w:t xml:space="preserve">iscovery, </w:t>
      </w:r>
      <w:proofErr w:type="spellStart"/>
      <w:r w:rsidR="00DA35CE" w:rsidRPr="008E271B">
        <w:t>Health</w:t>
      </w:r>
      <w:proofErr w:type="spellEnd"/>
      <w:r w:rsidR="006357D0" w:rsidRPr="008E271B">
        <w:t>-C</w:t>
      </w:r>
      <w:r w:rsidR="00DA35CE" w:rsidRPr="008E271B">
        <w:t>hecks, Robustheit</w:t>
      </w:r>
      <w:r w:rsidR="006357D0" w:rsidRPr="008E271B">
        <w:t>s-</w:t>
      </w:r>
      <w:r w:rsidR="00DA35CE" w:rsidRPr="008E271B">
        <w:t xml:space="preserve">Mechanismen sowie Autorisierung und Authentisierung. Die </w:t>
      </w:r>
      <w:proofErr w:type="spellStart"/>
      <w:r w:rsidR="00DA35CE" w:rsidRPr="008E271B">
        <w:t>Sidecars</w:t>
      </w:r>
      <w:proofErr w:type="spellEnd"/>
      <w:r w:rsidR="00DA35CE" w:rsidRPr="008E271B">
        <w:t xml:space="preserve"> </w:t>
      </w:r>
      <w:r w:rsidR="00AC3DA9" w:rsidRPr="008E271B">
        <w:t>k</w:t>
      </w:r>
      <w:r w:rsidR="00DA35CE" w:rsidRPr="008E271B">
        <w:t xml:space="preserve">ommunizieren per </w:t>
      </w:r>
      <w:proofErr w:type="spellStart"/>
      <w:r w:rsidR="00DA35CE" w:rsidRPr="008E271B">
        <w:t>Localhost</w:t>
      </w:r>
      <w:proofErr w:type="spellEnd"/>
      <w:r w:rsidR="00DA35CE" w:rsidRPr="008E271B">
        <w:t xml:space="preserve"> über ein Standard</w:t>
      </w:r>
      <w:r w:rsidR="00AC3DA9" w:rsidRPr="008E271B">
        <w:t>-</w:t>
      </w:r>
      <w:r w:rsidR="00DA35CE" w:rsidRPr="008E271B">
        <w:t>Netzwerkprotokoll mit den Containern und bilden einen weiteren</w:t>
      </w:r>
      <w:r w:rsidR="00CC7C9F">
        <w:t xml:space="preserve"> </w:t>
      </w:r>
      <w:r w:rsidR="00AC3DA9" w:rsidRPr="008E271B">
        <w:t>Z</w:t>
      </w:r>
      <w:r w:rsidR="00DA35CE" w:rsidRPr="008E271B">
        <w:t>wischen</w:t>
      </w:r>
      <w:r w:rsidR="00AC3DA9" w:rsidRPr="008E271B">
        <w:t>-</w:t>
      </w:r>
      <w:r w:rsidR="00DA35CE" w:rsidRPr="008E271B">
        <w:t xml:space="preserve">Hop, wo ihre Funktionen angewendet werden. In </w:t>
      </w:r>
      <w:r w:rsidR="00DA35CE" w:rsidRPr="008E271B">
        <w:fldChar w:fldCharType="begin"/>
      </w:r>
      <w:r w:rsidR="00DA35CE" w:rsidRPr="008E271B">
        <w:instrText xml:space="preserve"> REF _Ref26450542 \h </w:instrText>
      </w:r>
      <w:r w:rsidR="00CC7C9F">
        <w:instrText xml:space="preserve"> \* MERGEFORMAT </w:instrText>
      </w:r>
      <w:r w:rsidR="00DA35CE" w:rsidRPr="008E271B">
        <w:fldChar w:fldCharType="separate"/>
      </w:r>
      <w:r w:rsidR="00E204E2" w:rsidRPr="008E271B">
        <w:t xml:space="preserve">Abbildung </w:t>
      </w:r>
      <w:r w:rsidR="00E204E2" w:rsidRPr="008E271B">
        <w:rPr>
          <w:noProof/>
        </w:rPr>
        <w:t>7</w:t>
      </w:r>
      <w:r w:rsidR="00DA35CE" w:rsidRPr="008E271B">
        <w:fldChar w:fldCharType="end"/>
      </w:r>
      <w:r w:rsidR="00DA35CE" w:rsidRPr="008E271B">
        <w:t xml:space="preserve"> ist eine Gegenüberstellung </w:t>
      </w:r>
      <w:bookmarkStart w:id="61" w:name="_CTVK0029f3166fb226c4295a274ec39e4a96e7a"/>
      <w:r w:rsidR="009E26AC">
        <w:rPr>
          <w:noProof/>
        </w:rPr>
        <w:drawing>
          <wp:anchor distT="0" distB="0" distL="114300" distR="114300" simplePos="0" relativeHeight="251671552" behindDoc="0" locked="0" layoutInCell="1" allowOverlap="1" wp14:anchorId="2B5A654F" wp14:editId="0E8BDB52">
            <wp:simplePos x="0" y="0"/>
            <wp:positionH relativeFrom="margin">
              <wp:align>right</wp:align>
            </wp:positionH>
            <wp:positionV relativeFrom="paragraph">
              <wp:posOffset>1938125</wp:posOffset>
            </wp:positionV>
            <wp:extent cx="5418455" cy="1739265"/>
            <wp:effectExtent l="0" t="0" r="0" b="0"/>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8455" cy="1739265"/>
                    </a:xfrm>
                    <a:prstGeom prst="rect">
                      <a:avLst/>
                    </a:prstGeom>
                  </pic:spPr>
                </pic:pic>
              </a:graphicData>
            </a:graphic>
            <wp14:sizeRelH relativeFrom="margin">
              <wp14:pctWidth>0</wp14:pctWidth>
            </wp14:sizeRelH>
            <wp14:sizeRelV relativeFrom="margin">
              <wp14:pctHeight>0</wp14:pctHeight>
            </wp14:sizeRelV>
          </wp:anchor>
        </w:drawing>
      </w:r>
      <w:bookmarkEnd w:id="61"/>
      <w:r w:rsidR="009F0147" w:rsidRPr="008E271B">
        <w:t>der</w:t>
      </w:r>
      <w:r w:rsidR="00DA35CE" w:rsidRPr="008E271B">
        <w:t xml:space="preserve"> herkömmlichen Herangehensweise</w:t>
      </w:r>
      <w:r w:rsidR="00360862" w:rsidRPr="008E271B">
        <w:t>,</w:t>
      </w:r>
      <w:r w:rsidR="00DA35CE" w:rsidRPr="008E271B">
        <w:t xml:space="preserve"> </w:t>
      </w:r>
      <w:r w:rsidR="00360862" w:rsidRPr="008E271B">
        <w:t xml:space="preserve">zu </w:t>
      </w:r>
      <w:r w:rsidR="00DA35CE" w:rsidRPr="008E271B">
        <w:t xml:space="preserve">einer Auslagerung in </w:t>
      </w:r>
      <w:proofErr w:type="spellStart"/>
      <w:r w:rsidR="00DA35CE" w:rsidRPr="008E271B">
        <w:t>Sidecars</w:t>
      </w:r>
      <w:proofErr w:type="spellEnd"/>
      <w:r w:rsidR="00DA35CE" w:rsidRPr="008E271B">
        <w:t xml:space="preserve"> zu sehen.</w:t>
      </w:r>
    </w:p>
    <w:p w14:paraId="2C7C9179" w14:textId="708D3BB7" w:rsidR="00CC7C9F" w:rsidRPr="008E271B" w:rsidRDefault="00CC7C9F" w:rsidP="00CC7C9F">
      <w:pPr>
        <w:pStyle w:val="Beschriftung"/>
      </w:pPr>
      <w:bookmarkStart w:id="62" w:name="_Toc33705027"/>
      <w:r>
        <w:t xml:space="preserve">Abbildung </w:t>
      </w:r>
      <w:fldSimple w:instr=" SEQ Abbildung \* ARABIC ">
        <w:r>
          <w:rPr>
            <w:noProof/>
          </w:rPr>
          <w:t>7</w:t>
        </w:r>
      </w:fldSimple>
      <w:r>
        <w:t xml:space="preserve">: Nutzung von Bibliotheken und die Auslagerung in </w:t>
      </w:r>
      <w:proofErr w:type="spellStart"/>
      <w:r>
        <w:t>Sidecars</w:t>
      </w:r>
      <w:proofErr w:type="spellEnd"/>
      <w:r>
        <w:t xml:space="preserve"> </w:t>
      </w:r>
      <w:sdt>
        <w:sdtPr>
          <w:alias w:val="Don't edit this field"/>
          <w:tag w:val="CitaviPlaceholder#07c19cdf-83f7-4c05-8864-314d89dacca2"/>
          <w:id w:val="559670488"/>
          <w:placeholder>
            <w:docPart w:val="5BB7463FF46047EF8010181ED92D98C0"/>
          </w:placeholder>
        </w:sdtPr>
        <w:sdtContent>
          <w:r>
            <w:fldChar w:fldCharType="begin"/>
          </w:r>
          <w:r w:rsidR="001629B0">
            <w:instrText>ADDIN CitaviPlaceholder{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}</w:instrText>
          </w:r>
          <w:r>
            <w:fldChar w:fldCharType="separate"/>
          </w:r>
          <w:r w:rsidR="001629B0">
            <w:t>(Prinz 2019)</w:t>
          </w:r>
          <w:r>
            <w:fldChar w:fldCharType="end"/>
          </w:r>
        </w:sdtContent>
      </w:sdt>
      <w:bookmarkEnd w:id="62"/>
    </w:p>
    <w:p w14:paraId="579A736B" w14:textId="6128EB60" w:rsidR="00DA35CE" w:rsidRDefault="00CC7C9F" w:rsidP="00DA35CE">
      <w:pPr>
        <w:rPr>
          <w:noProof/>
        </w:rPr>
      </w:pPr>
      <w:r w:rsidRPr="008E271B">
        <w:rPr>
          <w:noProof/>
        </w:rPr>
        <w:drawing>
          <wp:anchor distT="0" distB="0" distL="114300" distR="114300" simplePos="0" relativeHeight="251663360" behindDoc="0" locked="0" layoutInCell="1" allowOverlap="1" wp14:anchorId="0DE165FD" wp14:editId="1717200F">
            <wp:simplePos x="0" y="0"/>
            <wp:positionH relativeFrom="column">
              <wp:posOffset>-1270</wp:posOffset>
            </wp:positionH>
            <wp:positionV relativeFrom="paragraph">
              <wp:posOffset>988695</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r w:rsidR="00DA35CE" w:rsidRPr="008E271B">
        <w:t xml:space="preserve">Alle Services mit ihren </w:t>
      </w:r>
      <w:proofErr w:type="spellStart"/>
      <w:r w:rsidR="00DA35CE" w:rsidRPr="008E271B">
        <w:t>Sidecar</w:t>
      </w:r>
      <w:proofErr w:type="spellEnd"/>
      <w:r w:rsidR="00DA35CE" w:rsidRPr="008E271B">
        <w:t xml:space="preserve"> Proxys werden zusammen als Data Plane bezeichnet und bilde</w:t>
      </w:r>
      <w:r w:rsidR="00FC0E8F" w:rsidRPr="008E271B">
        <w:t>n</w:t>
      </w:r>
      <w:r w:rsidR="00DA35CE" w:rsidRPr="008E271B">
        <w:t xml:space="preserve"> ein</w:t>
      </w:r>
      <w:r w:rsidR="00FC0E8F" w:rsidRPr="008E271B">
        <w:t>en</w:t>
      </w:r>
      <w:r w:rsidR="00DA35CE" w:rsidRPr="008E271B">
        <w:t xml:space="preserve"> von zwei große</w:t>
      </w:r>
      <w:r w:rsidR="00FC0E8F" w:rsidRPr="008E271B">
        <w:t>n</w:t>
      </w:r>
      <w:r w:rsidR="00DA35CE" w:rsidRPr="008E271B">
        <w:t xml:space="preserve"> </w:t>
      </w:r>
      <w:r w:rsidR="00FC0E8F" w:rsidRPr="008E271B">
        <w:t>Bestandt</w:t>
      </w:r>
      <w:r w:rsidR="00DA35CE" w:rsidRPr="008E271B">
        <w:t xml:space="preserve">eilen eines Service </w:t>
      </w:r>
      <w:proofErr w:type="spellStart"/>
      <w:r w:rsidR="00DA35CE" w:rsidRPr="008E271B">
        <w:t>Meshes</w:t>
      </w:r>
      <w:proofErr w:type="spellEnd"/>
      <w:r w:rsidR="00DA35CE" w:rsidRPr="008E271B">
        <w:t xml:space="preserve">. </w:t>
      </w:r>
      <w:proofErr w:type="spellStart"/>
      <w:r w:rsidR="00DA35CE" w:rsidRPr="008E271B">
        <w:t>Sidecars</w:t>
      </w:r>
      <w:proofErr w:type="spellEnd"/>
      <w:r w:rsidR="00DA35CE" w:rsidRPr="008E271B">
        <w:t xml:space="preserve"> sind jedoch keine neue Erfindung</w:t>
      </w:r>
      <w:r w:rsidR="00994915" w:rsidRPr="008E271B">
        <w:t>.</w:t>
      </w:r>
      <w:r w:rsidR="00DA35CE" w:rsidRPr="008E271B">
        <w:t xml:space="preserve"> </w:t>
      </w:r>
      <w:r w:rsidR="00994915" w:rsidRPr="008E271B">
        <w:t>W</w:t>
      </w:r>
      <w:r w:rsidR="00DA35CE" w:rsidRPr="008E271B">
        <w:t>as neu ist, das</w:t>
      </w:r>
      <w:r w:rsidR="00994915" w:rsidRPr="008E271B">
        <w:t>s</w:t>
      </w:r>
      <w:r w:rsidR="00DA35CE" w:rsidRPr="008E271B">
        <w:t xml:space="preserve"> sie von einem zentralen Punkt verwaltet und automatisch verteilt werden.</w:t>
      </w:r>
      <w:bookmarkStart w:id="63" w:name="_CTVK001d0fd547680374f3db82cb534ceea706f"/>
      <w:bookmarkEnd w:id="60"/>
      <w:r w:rsidR="00DA35CE" w:rsidRPr="008E271B">
        <w:rPr>
          <w:noProof/>
        </w:rPr>
        <w:t xml:space="preserve"> </w:t>
      </w:r>
      <w:bookmarkEnd w:id="63"/>
    </w:p>
    <w:p w14:paraId="44EE60CD" w14:textId="6FDD2FDA" w:rsidR="00CC7C9F" w:rsidRPr="008E271B" w:rsidRDefault="00CC7C9F" w:rsidP="00CC7C9F">
      <w:pPr>
        <w:jc w:val="center"/>
      </w:pPr>
      <w:bookmarkStart w:id="64" w:name="_Ref27123435"/>
      <w:bookmarkStart w:id="65" w:name="_Toc33705028"/>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Pr>
          <w:noProof/>
        </w:rPr>
        <w:t>8</w:t>
      </w:r>
      <w:r w:rsidRPr="008E271B">
        <w:rPr>
          <w:noProof/>
        </w:rPr>
        <w:fldChar w:fldCharType="end"/>
      </w:r>
      <w:bookmarkEnd w:id="64"/>
      <w:r w:rsidRPr="008E271B">
        <w:t xml:space="preserve">: Service Mesh Architektur </w:t>
      </w:r>
      <w:sdt>
        <w:sdtPr>
          <w:alias w:val="Don't edit this field"/>
          <w:tag w:val="CitaviPlaceholder#f51d39f2-e020-4f07-b25e-be0805187d54"/>
          <w:id w:val="983280201"/>
          <w:placeholder>
            <w:docPart w:val="7970B493A17048B08923C8BF29AB3766"/>
          </w:placeholder>
        </w:sdtPr>
        <w:sdtContent>
          <w:r w:rsidRPr="008E271B">
            <w:fldChar w:fldCharType="begin"/>
          </w:r>
          <w:r w:rsidR="001629B0">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}</w:instrText>
          </w:r>
          <w:r w:rsidRPr="008E271B">
            <w:fldChar w:fldCharType="separate"/>
          </w:r>
          <w:r w:rsidR="001629B0">
            <w:t>(Prinz 2019)</w:t>
          </w:r>
          <w:r w:rsidRPr="008E271B">
            <w:fldChar w:fldCharType="end"/>
          </w:r>
        </w:sdtContent>
      </w:sdt>
      <w:bookmarkEnd w:id="65"/>
    </w:p>
    <w:p w14:paraId="5B4AA80F" w14:textId="3E40797E" w:rsidR="00DA35CE" w:rsidRPr="008E271B" w:rsidRDefault="00DA35CE" w:rsidP="00DA35CE">
      <w:r w:rsidRPr="008E271B">
        <w:t>De</w:t>
      </w:r>
      <w:r w:rsidR="00B74FE4" w:rsidRPr="008E271B">
        <w:t>n</w:t>
      </w:r>
      <w:r w:rsidRPr="008E271B">
        <w:t xml:space="preserve"> </w:t>
      </w:r>
      <w:r w:rsidR="00B74FE4" w:rsidRPr="008E271B">
        <w:t>z</w:t>
      </w:r>
      <w:r w:rsidRPr="008E271B">
        <w:t>weite</w:t>
      </w:r>
      <w:r w:rsidR="00B74FE4" w:rsidRPr="008E271B">
        <w:t>n</w:t>
      </w:r>
      <w:r w:rsidRPr="008E271B">
        <w:t xml:space="preserve"> große</w:t>
      </w:r>
      <w:r w:rsidR="00B74FE4" w:rsidRPr="008E271B">
        <w:t>n</w:t>
      </w:r>
      <w:r w:rsidRPr="008E271B">
        <w:t xml:space="preserve"> </w:t>
      </w:r>
      <w:r w:rsidR="00B74FE4" w:rsidRPr="008E271B">
        <w:t>Bestandt</w:t>
      </w:r>
      <w:r w:rsidRPr="008E271B">
        <w:t xml:space="preserve">eil eines Service </w:t>
      </w:r>
      <w:proofErr w:type="spellStart"/>
      <w:r w:rsidRPr="008E271B">
        <w:t>Meshes</w:t>
      </w:r>
      <w:proofErr w:type="spellEnd"/>
      <w:r w:rsidRPr="008E271B">
        <w:t xml:space="preserve"> bildet die Control Plane. Die Control Plane </w:t>
      </w:r>
      <w:r w:rsidR="00765B4A" w:rsidRPr="008E271B">
        <w:t>fun</w:t>
      </w:r>
      <w:r w:rsidR="00510D7C" w:rsidRPr="008E271B">
        <w:t>giert</w:t>
      </w:r>
      <w:r w:rsidR="00765B4A" w:rsidRPr="008E271B">
        <w:t xml:space="preserve"> als</w:t>
      </w:r>
      <w:r w:rsidRPr="008E271B">
        <w:t xml:space="preserve"> das zentrale Gehirn eines Service </w:t>
      </w:r>
      <w:proofErr w:type="spellStart"/>
      <w:r w:rsidRPr="008E271B">
        <w:t>Meshes</w:t>
      </w:r>
      <w:proofErr w:type="spellEnd"/>
      <w:r w:rsidRPr="008E271B">
        <w:t xml:space="preserve">, </w:t>
      </w:r>
      <w:r w:rsidR="00510D7C" w:rsidRPr="008E271B">
        <w:t>welches</w:t>
      </w:r>
      <w:r w:rsidRPr="008E271B">
        <w:t xml:space="preserve"> mit den einzelnen Service Proxys</w:t>
      </w:r>
      <w:r w:rsidR="009E26AC">
        <w:t xml:space="preserve"> (</w:t>
      </w:r>
      <w:proofErr w:type="spellStart"/>
      <w:r w:rsidR="009E26AC">
        <w:t>Sidecars</w:t>
      </w:r>
      <w:proofErr w:type="spellEnd"/>
      <w:r w:rsidR="009E26AC">
        <w:t>)</w:t>
      </w:r>
      <w:r w:rsidR="00510D7C" w:rsidRPr="008E271B">
        <w:t xml:space="preserve"> kommuniziert</w:t>
      </w:r>
      <w:r w:rsidRPr="008E271B">
        <w:t>. Das bedeutet</w:t>
      </w:r>
      <w:r w:rsidR="00510D7C" w:rsidRPr="008E271B">
        <w:t>,</w:t>
      </w:r>
      <w:r w:rsidRPr="008E271B">
        <w:t xml:space="preserve"> die Control Plane verteilt Konfigurationen</w:t>
      </w:r>
      <w:r w:rsidR="00510D7C" w:rsidRPr="008E271B">
        <w:t>,</w:t>
      </w:r>
      <w:r w:rsidRPr="008E271B">
        <w:t xml:space="preserve"> welche</w:t>
      </w:r>
      <w:r w:rsidR="00510D7C" w:rsidRPr="008E271B">
        <w:t xml:space="preserve"> zuvor</w:t>
      </w:r>
      <w:r w:rsidRPr="008E271B">
        <w:t xml:space="preserve"> in ihr eing</w:t>
      </w:r>
      <w:r w:rsidR="00994915" w:rsidRPr="008E271B">
        <w:t>e</w:t>
      </w:r>
      <w:r w:rsidR="002E581E" w:rsidRPr="008E271B">
        <w:t>stell</w:t>
      </w:r>
      <w:r w:rsidRPr="008E271B">
        <w:t>t wurden</w:t>
      </w:r>
      <w:r w:rsidR="00510D7C" w:rsidRPr="008E271B">
        <w:t>,</w:t>
      </w:r>
      <w:r w:rsidRPr="008E271B">
        <w:t xml:space="preserve"> an die Proxys</w:t>
      </w:r>
      <w:r w:rsidR="002E581E" w:rsidRPr="008E271B">
        <w:t xml:space="preserve"> (</w:t>
      </w:r>
      <w:r w:rsidRPr="008E271B">
        <w:t xml:space="preserve">siehe </w:t>
      </w:r>
      <w:r w:rsidRPr="008E271B">
        <w:fldChar w:fldCharType="begin"/>
      </w:r>
      <w:r w:rsidRPr="008E271B">
        <w:instrText xml:space="preserve"> REF _Ref27123435 \h </w:instrText>
      </w:r>
      <w:r w:rsidRPr="008E271B">
        <w:fldChar w:fldCharType="separate"/>
      </w:r>
      <w:r w:rsidR="00CC7C9F" w:rsidRPr="008E271B">
        <w:t xml:space="preserve">Abbildung </w:t>
      </w:r>
      <w:r w:rsidR="00CC7C9F">
        <w:rPr>
          <w:noProof/>
        </w:rPr>
        <w:t>8</w:t>
      </w:r>
      <w:r w:rsidRPr="008E271B">
        <w:fldChar w:fldCharType="end"/>
      </w:r>
      <w:r w:rsidRPr="008E271B">
        <w:t xml:space="preserve"> rote Pfeile</w:t>
      </w:r>
      <w:r w:rsidR="002E581E" w:rsidRPr="008E271B">
        <w:t>)</w:t>
      </w:r>
      <w:r w:rsidRPr="008E271B">
        <w:t xml:space="preserve">. Weiterhin sammelt die Control Plane Monitoring Informationen der Proxys </w:t>
      </w:r>
      <w:r w:rsidRPr="008E271B">
        <w:lastRenderedPageBreak/>
        <w:t xml:space="preserve">ein, </w:t>
      </w:r>
      <w:r w:rsidR="00182B2D" w:rsidRPr="008E271B">
        <w:t>(</w:t>
      </w:r>
      <w:r w:rsidRPr="008E271B">
        <w:t xml:space="preserve">siehe </w:t>
      </w:r>
      <w:r w:rsidRPr="008E271B">
        <w:fldChar w:fldCharType="begin"/>
      </w:r>
      <w:r w:rsidRPr="008E271B">
        <w:instrText xml:space="preserve"> REF _Ref27123435 \h </w:instrText>
      </w:r>
      <w:r w:rsidRPr="008E271B">
        <w:fldChar w:fldCharType="separate"/>
      </w:r>
      <w:r w:rsidR="00CC7C9F" w:rsidRPr="008E271B">
        <w:t xml:space="preserve">Abbildung </w:t>
      </w:r>
      <w:r w:rsidR="00CC7C9F">
        <w:rPr>
          <w:noProof/>
        </w:rPr>
        <w:t>8</w:t>
      </w:r>
      <w:r w:rsidRPr="008E271B">
        <w:fldChar w:fldCharType="end"/>
      </w:r>
      <w:r w:rsidRPr="008E271B">
        <w:t xml:space="preserve"> blaue Pfeile</w:t>
      </w:r>
      <w:r w:rsidR="00182B2D" w:rsidRPr="008E271B">
        <w:t>)</w:t>
      </w:r>
      <w:r w:rsidRPr="008E271B">
        <w:t xml:space="preserve"> um sie an ein entsprechendes System weiterzugeben</w:t>
      </w:r>
      <w:r w:rsidR="00182B2D" w:rsidRPr="008E271B">
        <w:t>,</w:t>
      </w:r>
      <w:r w:rsidRPr="008E271B">
        <w:t xml:space="preserve"> wo sie dann </w:t>
      </w:r>
      <w:r w:rsidR="00182B2D" w:rsidRPr="008E271B">
        <w:t>v</w:t>
      </w:r>
      <w:r w:rsidRPr="008E271B">
        <w:t xml:space="preserve">erarbeitet und in z.B. </w:t>
      </w:r>
      <w:r w:rsidR="00CB5BA8" w:rsidRPr="008E271B">
        <w:t xml:space="preserve">in </w:t>
      </w:r>
      <w:r w:rsidRPr="008E271B">
        <w:t xml:space="preserve">einem </w:t>
      </w:r>
      <w:proofErr w:type="spellStart"/>
      <w:r w:rsidRPr="008E271B">
        <w:t>Prometeus</w:t>
      </w:r>
      <w:proofErr w:type="spellEnd"/>
      <w:r w:rsidR="00CB5BA8" w:rsidRPr="008E271B">
        <w:t xml:space="preserve"> Dashboard</w:t>
      </w:r>
      <w:r w:rsidR="00182B2D" w:rsidRPr="008E271B">
        <w:t xml:space="preserve"> </w:t>
      </w:r>
      <w:r w:rsidRPr="008E271B">
        <w:t xml:space="preserve">(eines von möglichen Monitoring Dashboards) wiedergeben werden kann. Im Weiteren ist eine Übersicht der Interaktion in der Architektur zu </w:t>
      </w:r>
      <w:r w:rsidR="003B3597" w:rsidRPr="008E271B">
        <w:t>s</w:t>
      </w:r>
      <w:r w:rsidRPr="008E271B">
        <w:t>ehen.</w:t>
      </w:r>
    </w:p>
    <w:p w14:paraId="557C112D" w14:textId="77777777" w:rsidR="00DA35CE" w:rsidRPr="008E271B" w:rsidRDefault="00DA35CE" w:rsidP="00DA35CE">
      <w:pPr>
        <w:pStyle w:val="berschrift4"/>
      </w:pPr>
      <w:r w:rsidRPr="008E271B">
        <w:t xml:space="preserve">Was spricht gegen die Nutzung von Service </w:t>
      </w:r>
      <w:proofErr w:type="spellStart"/>
      <w:r w:rsidRPr="008E271B">
        <w:t>Meshes</w:t>
      </w:r>
      <w:proofErr w:type="spellEnd"/>
    </w:p>
    <w:p w14:paraId="13ABD7B2" w14:textId="50206970" w:rsidR="00DA35CE" w:rsidRPr="008E271B" w:rsidRDefault="00B015F7" w:rsidP="00DA35CE">
      <w:r w:rsidRPr="008E271B">
        <w:t xml:space="preserve">Es gibt verschiedene Nachteile, die mit der Nutzung von Service </w:t>
      </w:r>
      <w:proofErr w:type="spellStart"/>
      <w:r w:rsidRPr="008E271B">
        <w:t>Mesches</w:t>
      </w:r>
      <w:proofErr w:type="spellEnd"/>
      <w:r w:rsidRPr="008E271B">
        <w:t xml:space="preserve"> einhergehen und hinsichtlich einer Investition </w:t>
      </w:r>
      <w:r w:rsidR="003E5682" w:rsidRPr="008E271B">
        <w:t xml:space="preserve">in Service </w:t>
      </w:r>
      <w:proofErr w:type="spellStart"/>
      <w:r w:rsidR="003E5682" w:rsidRPr="008E271B">
        <w:t>Meshes</w:t>
      </w:r>
      <w:proofErr w:type="spellEnd"/>
      <w:r w:rsidR="003E5682" w:rsidRPr="008E271B">
        <w:t xml:space="preserve"> vorher ab</w:t>
      </w:r>
      <w:r w:rsidR="0058763A" w:rsidRPr="008E271B">
        <w:t>gewogen werden sollten</w:t>
      </w:r>
      <w:r w:rsidR="00DA35CE" w:rsidRPr="008E271B">
        <w:t xml:space="preserve">. Im Moment ist ein größerer Nachteil, dass die jeweiligen Technologien relative </w:t>
      </w:r>
      <w:r w:rsidR="0058763A" w:rsidRPr="008E271B">
        <w:t>n</w:t>
      </w:r>
      <w:r w:rsidR="00DA35CE" w:rsidRPr="008E271B">
        <w:t>eu sind und erst eingeschätzt werden m</w:t>
      </w:r>
      <w:r w:rsidR="0058763A" w:rsidRPr="008E271B">
        <w:t>u</w:t>
      </w:r>
      <w:r w:rsidR="00DA35CE" w:rsidRPr="008E271B">
        <w:t xml:space="preserve">ss wie sie sich in kleineren oder vor allem in größeren Projekten beweisen. </w:t>
      </w:r>
      <w:r w:rsidR="00E76857" w:rsidRPr="008E271B">
        <w:t>In Anbetracht</w:t>
      </w:r>
      <w:r w:rsidR="00D41534" w:rsidRPr="008E271B">
        <w:t>,</w:t>
      </w:r>
      <w:r w:rsidR="00DA35CE" w:rsidRPr="008E271B">
        <w:t xml:space="preserve"> </w:t>
      </w:r>
      <w:r w:rsidR="00E76857" w:rsidRPr="008E271B">
        <w:t xml:space="preserve">der </w:t>
      </w:r>
      <w:r w:rsidR="00DA35CE" w:rsidRPr="008E271B">
        <w:t xml:space="preserve">nicht unbedeutende Auswahl an unterschiedlichen Anbietern für Service </w:t>
      </w:r>
      <w:proofErr w:type="spellStart"/>
      <w:r w:rsidR="00DA35CE" w:rsidRPr="008E271B">
        <w:t>Meshes</w:t>
      </w:r>
      <w:proofErr w:type="spellEnd"/>
      <w:r w:rsidR="00D41534" w:rsidRPr="008E271B">
        <w:t>,</w:t>
      </w:r>
      <w:r w:rsidR="00DA35CE" w:rsidRPr="008E271B">
        <w:t xml:space="preserve"> </w:t>
      </w:r>
      <w:r w:rsidR="00E76857" w:rsidRPr="008E271B">
        <w:t>gestaltet sich die Übersichtlichkeit für ei</w:t>
      </w:r>
      <w:r w:rsidR="00D41534" w:rsidRPr="008E271B">
        <w:t>n</w:t>
      </w:r>
      <w:r w:rsidR="00E76857" w:rsidRPr="008E271B">
        <w:t>e</w:t>
      </w:r>
      <w:r w:rsidR="00CD70CB" w:rsidRPr="008E271B">
        <w:t xml:space="preserve"> aussagekräftige</w:t>
      </w:r>
      <w:r w:rsidR="00546CD1" w:rsidRPr="008E271B">
        <w:t xml:space="preserve"> </w:t>
      </w:r>
      <w:r w:rsidR="00BE4EA8" w:rsidRPr="008E271B">
        <w:t>Einschätzung</w:t>
      </w:r>
      <w:r w:rsidR="00DA35CE" w:rsidRPr="008E271B">
        <w:t xml:space="preserve"> der Technologie</w:t>
      </w:r>
      <w:r w:rsidR="006068DD" w:rsidRPr="008E271B">
        <w:t>,</w:t>
      </w:r>
      <w:r w:rsidR="00DA35CE" w:rsidRPr="008E271B">
        <w:t xml:space="preserve"> </w:t>
      </w:r>
      <w:r w:rsidR="00D41534" w:rsidRPr="008E271B">
        <w:t>als sehr anspruchsvoll</w:t>
      </w:r>
      <w:r w:rsidR="00257A6E" w:rsidRPr="008E271B">
        <w:t xml:space="preserve">. </w:t>
      </w:r>
      <w:r w:rsidR="00987CDB" w:rsidRPr="008E271B">
        <w:t xml:space="preserve">Bei Bedarf </w:t>
      </w:r>
      <w:r w:rsidR="00DA35CE" w:rsidRPr="008E271B">
        <w:t xml:space="preserve">kann </w:t>
      </w:r>
      <w:r w:rsidR="00987CDB" w:rsidRPr="008E271B">
        <w:t xml:space="preserve">man </w:t>
      </w:r>
      <w:r w:rsidR="00DA35CE" w:rsidRPr="008E271B">
        <w:t xml:space="preserve">sich ein eigenes Bild z. B. über das Service Mesh </w:t>
      </w:r>
      <w:proofErr w:type="spellStart"/>
      <w:r w:rsidR="00DA35CE" w:rsidRPr="008E271B">
        <w:t>Landscape</w:t>
      </w:r>
      <w:proofErr w:type="spellEnd"/>
      <w:r w:rsidR="00DA35CE" w:rsidRPr="008E271B">
        <w:t xml:space="preserve"> von </w:t>
      </w:r>
      <w:sdt>
        <w:sdtPr>
          <w:alias w:val="Don't edit this field"/>
          <w:tag w:val="CitaviPlaceholder#3411214b-924e-422f-a0e9-35cea3bc897d"/>
          <w:id w:val="-336543085"/>
          <w:placeholder>
            <w:docPart w:val="5503878508754E94B13F2CE624F20062"/>
          </w:placeholder>
        </w:sdtPr>
        <w:sdtContent>
          <w:r w:rsidR="00DA35CE" w:rsidRPr="008E271B">
            <w:fldChar w:fldCharType="begin"/>
          </w:r>
          <w:r w:rsidR="001629B0">
            <w:instrText>ADDIN CitaviPlaceholder{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jgvMT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I4LzEw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i0yN1QxNDoyMDo1MyIsIlByb2plY3QiOnsiJHJlZiI6IjUifX0sIlVzZU51bWJlcmluZ1R5cGVPZlBhcmVudERvY3VtZW50IjpmYWxzZX1dLCJGb3JtYXR0ZWRUZXh0Ijp7IiRpZCI6IjkiLCJDb3VudCI6MSwiVGV4dFVuaXRzIjpbeyIkaWQiOiIxMCIsIkZvbnRTdHlsZSI6eyIkaWQiOiIxMSIsIk5ldXRyYWwiOnRydWV9LCJSZWFkaW5nT3JkZXIiOjEsIlRleHQiOiIoTGF5ZXI1IDI4LzEwLzIwMTkpIn1dfSwiVGFnIjoiQ2l0YXZpUGxhY2Vob2xkZXIjMzQxMTIxNGItOTI0ZS00MjJmLWEwZTktMzVjZWEzYmM4OTdkIiwiVGV4dCI6IihMYXllcjUgMjgvMTAvMjAxOSkiLCJXQUlWZXJzaW9uIjoiNi4zLjAuMCJ9}</w:instrText>
          </w:r>
          <w:r w:rsidR="00DA35CE" w:rsidRPr="008E271B">
            <w:fldChar w:fldCharType="separate"/>
          </w:r>
          <w:r w:rsidR="001629B0">
            <w:t>(Layer5 28/10/2019)</w:t>
          </w:r>
          <w:r w:rsidR="00DA35CE" w:rsidRPr="008E271B">
            <w:fldChar w:fldCharType="end"/>
          </w:r>
        </w:sdtContent>
      </w:sdt>
      <w:r w:rsidR="00DA35CE" w:rsidRPr="008E271B">
        <w:t xml:space="preserve"> machen. Zwei der </w:t>
      </w:r>
      <w:r w:rsidR="00257A6E" w:rsidRPr="008E271B">
        <w:t xml:space="preserve">bisher </w:t>
      </w:r>
      <w:r w:rsidR="00DA35CE" w:rsidRPr="008E271B">
        <w:t xml:space="preserve">weiter verbreiteten Service </w:t>
      </w:r>
      <w:proofErr w:type="spellStart"/>
      <w:r w:rsidR="00DA35CE" w:rsidRPr="008E271B">
        <w:t>Meshes</w:t>
      </w:r>
      <w:proofErr w:type="spellEnd"/>
      <w:r w:rsidR="00DA35CE" w:rsidRPr="008E271B">
        <w:t xml:space="preserve"> sind </w:t>
      </w:r>
      <w:proofErr w:type="spellStart"/>
      <w:r w:rsidR="00DA35CE" w:rsidRPr="008E271B">
        <w:t>Istio</w:t>
      </w:r>
      <w:proofErr w:type="spellEnd"/>
      <w:r w:rsidR="00DA35CE" w:rsidRPr="008E271B">
        <w:t xml:space="preserve">, jetzt in der Version 1.4 und </w:t>
      </w:r>
      <w:proofErr w:type="spellStart"/>
      <w:r w:rsidR="00DA35CE" w:rsidRPr="008E271B">
        <w:t>Linkered</w:t>
      </w:r>
      <w:proofErr w:type="spellEnd"/>
      <w:r w:rsidR="00DA35CE" w:rsidRPr="008E271B">
        <w:t xml:space="preserve">, jetzt in der Version 2.6. Beide gelten soweit als </w:t>
      </w:r>
      <w:r w:rsidR="00257A6E" w:rsidRPr="008E271B">
        <w:t>p</w:t>
      </w:r>
      <w:r w:rsidR="00DA35CE" w:rsidRPr="008E271B">
        <w:t>roduktionsfähig</w:t>
      </w:r>
      <w:r w:rsidR="00DD4E15" w:rsidRPr="008E271B">
        <w:t>.</w:t>
      </w:r>
      <w:r w:rsidR="00DA35CE" w:rsidRPr="008E271B">
        <w:t xml:space="preserve"> </w:t>
      </w:r>
    </w:p>
    <w:p w14:paraId="427E942B" w14:textId="0BB4B856" w:rsidR="00DA35CE" w:rsidRPr="008E271B" w:rsidRDefault="00DA35CE" w:rsidP="00DA35CE">
      <w:r w:rsidRPr="008E271B">
        <w:t xml:space="preserve">Ein weiterer Nachteil kommt durch die zusätzlichen Komponenten </w:t>
      </w:r>
      <w:r w:rsidR="004C3CF7" w:rsidRPr="008E271B">
        <w:t>zustande.</w:t>
      </w:r>
      <w:r w:rsidRPr="008E271B">
        <w:t xml:space="preserve"> </w:t>
      </w:r>
      <w:r w:rsidR="004C3CF7" w:rsidRPr="008E271B">
        <w:t>Diese können</w:t>
      </w:r>
      <w:r w:rsidRPr="008E271B">
        <w:t xml:space="preserve"> die Komplexität der Umgebung erhöhen und </w:t>
      </w:r>
      <w:r w:rsidR="00FF3685" w:rsidRPr="008E271B">
        <w:t xml:space="preserve">zudem </w:t>
      </w:r>
      <w:r w:rsidRPr="008E271B">
        <w:t>zusätzliche Kosten verursach</w:t>
      </w:r>
      <w:r w:rsidR="00FF3685" w:rsidRPr="008E271B">
        <w:t>en</w:t>
      </w:r>
      <w:r w:rsidRPr="008E271B">
        <w:t>, w</w:t>
      </w:r>
      <w:r w:rsidR="00FF3685" w:rsidRPr="008E271B">
        <w:t>as sich wiederum belastend</w:t>
      </w:r>
      <w:r w:rsidRPr="008E271B">
        <w:t xml:space="preserve"> auf das Projektbudget</w:t>
      </w:r>
      <w:r w:rsidR="00FF3685" w:rsidRPr="008E271B">
        <w:t xml:space="preserve"> auswirkt</w:t>
      </w:r>
      <w:r w:rsidRPr="008E271B">
        <w:t>.</w:t>
      </w:r>
    </w:p>
    <w:p w14:paraId="0D06FA8F" w14:textId="35BC4C86" w:rsidR="00DA35CE" w:rsidRPr="008E271B" w:rsidRDefault="003E58B6" w:rsidP="00DA35CE">
      <w:r w:rsidRPr="008E271B">
        <w:t>Außerdem e</w:t>
      </w:r>
      <w:r w:rsidR="00DA35CE" w:rsidRPr="008E271B">
        <w:t>rhöht</w:t>
      </w:r>
      <w:r w:rsidRPr="008E271B">
        <w:t xml:space="preserve"> sich die</w:t>
      </w:r>
      <w:r w:rsidR="00DA35CE" w:rsidRPr="008E271B">
        <w:t xml:space="preserve"> Latenzzeit, welche durch zusätzliche Proxys vor jedem Container entsteht</w:t>
      </w:r>
      <w:r w:rsidRPr="008E271B">
        <w:t xml:space="preserve"> und somit</w:t>
      </w:r>
      <w:r w:rsidR="00DA35CE" w:rsidRPr="008E271B">
        <w:t xml:space="preserve"> speziell die innere Kommunikation durch 2 weitere Hops verlangsamt wird.</w:t>
      </w:r>
    </w:p>
    <w:p w14:paraId="4D5D3127" w14:textId="1547B525" w:rsidR="008D01AA" w:rsidRPr="008E271B" w:rsidRDefault="00DA35CE" w:rsidP="009E26AC">
      <w:r w:rsidRPr="008E271B">
        <w:t>Für Projekte</w:t>
      </w:r>
      <w:r w:rsidR="00302174" w:rsidRPr="008E271B">
        <w:t>,</w:t>
      </w:r>
      <w:r w:rsidRPr="008E271B">
        <w:t xml:space="preserve"> welche keine Microservice</w:t>
      </w:r>
      <w:r w:rsidR="009E26AC">
        <w:t xml:space="preserve"> ähnliche</w:t>
      </w:r>
      <w:r w:rsidRPr="008E271B">
        <w:t xml:space="preserve"> Architektur benutzen, machen Service </w:t>
      </w:r>
      <w:proofErr w:type="spellStart"/>
      <w:r w:rsidRPr="008E271B">
        <w:t>Meshes</w:t>
      </w:r>
      <w:proofErr w:type="spellEnd"/>
      <w:r w:rsidRPr="008E271B">
        <w:t xml:space="preserve"> ebenso weniger Sinn</w:t>
      </w:r>
      <w:r w:rsidR="00302174" w:rsidRPr="008E271B">
        <w:t>,</w:t>
      </w:r>
      <w:r w:rsidRPr="008E271B">
        <w:t xml:space="preserve"> da sie ja gerade dabei helfen sollen diese zu managen</w:t>
      </w:r>
      <w:r w:rsidR="00302174" w:rsidRPr="008E271B">
        <w:t>.</w:t>
      </w:r>
      <w:r w:rsidRPr="008E271B">
        <w:t xml:space="preserve"> Stattdessen führt d</w:t>
      </w:r>
      <w:r w:rsidR="00302174" w:rsidRPr="008E271B">
        <w:t>as</w:t>
      </w:r>
      <w:r w:rsidRPr="008E271B">
        <w:t xml:space="preserve"> </w:t>
      </w:r>
      <w:r w:rsidR="00302174" w:rsidRPr="008E271B">
        <w:t>E</w:t>
      </w:r>
      <w:r w:rsidRPr="008E271B">
        <w:t xml:space="preserve">inführen eines Service </w:t>
      </w:r>
      <w:proofErr w:type="spellStart"/>
      <w:r w:rsidRPr="008E271B">
        <w:t>Meshes</w:t>
      </w:r>
      <w:proofErr w:type="spellEnd"/>
      <w:r w:rsidRPr="008E271B">
        <w:t xml:space="preserve"> </w:t>
      </w:r>
      <w:r w:rsidR="00B5099D" w:rsidRPr="008E271B">
        <w:t xml:space="preserve">in diesem Fall </w:t>
      </w:r>
      <w:r w:rsidRPr="008E271B">
        <w:t>eher zu einem Overhead an Funktionalität und Ressourcen verbrauch</w:t>
      </w:r>
      <w:r w:rsidR="00D86001" w:rsidRPr="008E271B">
        <w:t xml:space="preserve"> </w:t>
      </w:r>
    </w:p>
    <w:p w14:paraId="6F166706" w14:textId="39C11C63" w:rsidR="00DA35CE" w:rsidRPr="008E271B" w:rsidRDefault="00DA35CE" w:rsidP="00DA35CE">
      <w:pPr>
        <w:pStyle w:val="berschrift3"/>
      </w:pPr>
      <w:bookmarkStart w:id="66" w:name="_Toc33725604"/>
      <w:r w:rsidRPr="008E271B">
        <w:t>Spring</w:t>
      </w:r>
      <w:bookmarkEnd w:id="66"/>
    </w:p>
    <w:p w14:paraId="497B5055" w14:textId="4E51A6EF" w:rsidR="00DA35CE" w:rsidRPr="008E271B" w:rsidRDefault="00DA35CE" w:rsidP="00DA35CE">
      <w:pPr>
        <w:pStyle w:val="berschrift4"/>
      </w:pPr>
      <w:r w:rsidRPr="008E271B">
        <w:t>Warum Spring</w:t>
      </w:r>
      <w:r w:rsidR="003E0DD7" w:rsidRPr="008E271B">
        <w:t xml:space="preserve"> ?</w:t>
      </w:r>
    </w:p>
    <w:p w14:paraId="1AC5B029" w14:textId="7839F1E1" w:rsidR="00DA35CE" w:rsidRPr="008E271B" w:rsidRDefault="00DA35CE" w:rsidP="00DA35CE">
      <w:r w:rsidRPr="008E271B">
        <w:t>Um Microservices zu bauen wird heutzutage sehr häufig das Open</w:t>
      </w:r>
      <w:r w:rsidR="00D06A84" w:rsidRPr="008E271B">
        <w:t>-</w:t>
      </w:r>
      <w:r w:rsidRPr="008E271B">
        <w:t>Source</w:t>
      </w:r>
      <w:r w:rsidR="00D06A84" w:rsidRPr="008E271B">
        <w:t xml:space="preserve"> </w:t>
      </w:r>
      <w:r w:rsidRPr="008E271B">
        <w:t>Framework Spring benutzt</w:t>
      </w:r>
      <w:r w:rsidR="006B48A8" w:rsidRPr="008E271B">
        <w:t xml:space="preserve"> </w:t>
      </w:r>
      <w:r w:rsidRPr="008E271B">
        <w:t xml:space="preserve">(vor allem im Java Sprachraum) </w:t>
      </w:r>
      <w:bookmarkStart w:id="67" w:name="_CTVK001fed6ef0ac3aa41ff8e0a022e60abca2b"/>
      <w:r w:rsidRPr="008E271B">
        <w:t xml:space="preserve">„Over </w:t>
      </w:r>
      <w:proofErr w:type="spellStart"/>
      <w:r w:rsidRPr="008E271B">
        <w:t>the</w:t>
      </w:r>
      <w:proofErr w:type="spellEnd"/>
      <w:r w:rsidRPr="008E271B">
        <w:t xml:space="preserve"> last </w:t>
      </w:r>
      <w:proofErr w:type="spellStart"/>
      <w:r w:rsidRPr="008E271B">
        <w:t>decade</w:t>
      </w:r>
      <w:proofErr w:type="spellEnd"/>
      <w:r w:rsidRPr="008E271B">
        <w:t xml:space="preserve">, Spring Framework </w:t>
      </w:r>
      <w:proofErr w:type="spellStart"/>
      <w:r w:rsidRPr="008E271B">
        <w:t>has</w:t>
      </w:r>
      <w:proofErr w:type="spellEnd"/>
      <w:r w:rsidRPr="008E271B">
        <w:t xml:space="preserve"> </w:t>
      </w:r>
      <w:proofErr w:type="spellStart"/>
      <w:r w:rsidRPr="008E271B">
        <w:t>become</w:t>
      </w:r>
      <w:proofErr w:type="spellEnd"/>
      <w:r w:rsidRPr="008E271B">
        <w:t xml:space="preserve"> </w:t>
      </w:r>
      <w:proofErr w:type="spellStart"/>
      <w:r w:rsidRPr="008E271B">
        <w:t>the</w:t>
      </w:r>
      <w:proofErr w:type="spellEnd"/>
      <w:r w:rsidRPr="008E271B">
        <w:t xml:space="preserve"> dominant </w:t>
      </w:r>
      <w:proofErr w:type="spellStart"/>
      <w:r w:rsidRPr="008E271B">
        <w:t>framework</w:t>
      </w:r>
      <w:proofErr w:type="spellEnd"/>
      <w:r w:rsidRPr="008E271B">
        <w:t xml:space="preserve"> in </w:t>
      </w:r>
      <w:proofErr w:type="spellStart"/>
      <w:r w:rsidRPr="008E271B">
        <w:t>the</w:t>
      </w:r>
      <w:proofErr w:type="spellEnd"/>
      <w:r w:rsidRPr="008E271B">
        <w:t xml:space="preserve"> Java </w:t>
      </w:r>
      <w:proofErr w:type="spellStart"/>
      <w:r w:rsidRPr="008E271B">
        <w:t>community</w:t>
      </w:r>
      <w:bookmarkEnd w:id="67"/>
      <w:proofErr w:type="spellEnd"/>
      <w:r w:rsidRPr="008E271B">
        <w:t xml:space="preserve">“. </w:t>
      </w:r>
      <w:sdt>
        <w:sdtPr>
          <w:alias w:val="Don't edit this field"/>
          <w:tag w:val="CitaviPlaceholder#4681b099-241a-475b-9d2d-af87064b72c9"/>
          <w:id w:val="1697810646"/>
          <w:placeholder>
            <w:docPart w:val="5503878508754E94B13F2CE624F20062"/>
          </w:placeholder>
        </w:sdtPr>
        <w:sdtContent>
          <w:r w:rsidRPr="008E271B">
            <w:fldChar w:fldCharType="begin"/>
          </w:r>
          <w:r w:rsidR="001629B0">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}</w:instrText>
          </w:r>
          <w:r w:rsidRPr="008E271B">
            <w:fldChar w:fldCharType="separate"/>
          </w:r>
          <w:r w:rsidR="001629B0">
            <w:t>(</w:t>
          </w:r>
          <w:proofErr w:type="spellStart"/>
          <w:r w:rsidR="001629B0">
            <w:t>Dashora</w:t>
          </w:r>
          <w:proofErr w:type="spellEnd"/>
          <w:r w:rsidR="001629B0">
            <w:t xml:space="preserve"> 2019)</w:t>
          </w:r>
          <w:r w:rsidRPr="008E271B">
            <w:fldChar w:fldCharType="end"/>
          </w:r>
        </w:sdtContent>
      </w:sdt>
      <w:r w:rsidRPr="008E271B">
        <w:t>. Dieses Framework hat sich zum Ziel gesetzt die Arbeitsweise mit Java deutlich benutzerfreundlich</w:t>
      </w:r>
      <w:r w:rsidR="006F2B63">
        <w:t>er</w:t>
      </w:r>
      <w:r w:rsidRPr="008E271B">
        <w:t xml:space="preserve"> zu machen und einiges an Arbeit für den Entwickler zu übernehmen. Dies geschieht hauptsächlich durch eine automatische Konfiguration im Hintergrund und den exzessiven Einsatz von Annotationen. Durch diese Leistung wurde eine gute Alternative zu</w:t>
      </w:r>
      <w:r w:rsidR="00121B9E" w:rsidRPr="008E271B">
        <w:t>r,</w:t>
      </w:r>
      <w:r w:rsidRPr="008E271B">
        <w:t xml:space="preserve"> bisher </w:t>
      </w:r>
      <w:r w:rsidRPr="008E271B">
        <w:lastRenderedPageBreak/>
        <w:t xml:space="preserve">weit verbreiteten und zuvor </w:t>
      </w:r>
      <w:r w:rsidR="00121B9E" w:rsidRPr="008E271B">
        <w:t>p</w:t>
      </w:r>
      <w:r w:rsidRPr="008E271B">
        <w:t>räsenten Java Enterprise Edition</w:t>
      </w:r>
      <w:r w:rsidR="00121B9E" w:rsidRPr="008E271B">
        <w:t>,</w:t>
      </w:r>
      <w:r w:rsidRPr="008E271B">
        <w:t xml:space="preserve"> kurz JEE Framework</w:t>
      </w:r>
      <w:r w:rsidR="00121B9E" w:rsidRPr="008E271B">
        <w:t>,</w:t>
      </w:r>
      <w:r w:rsidRPr="008E271B">
        <w:t xml:space="preserve"> geliefert. Wie in </w:t>
      </w:r>
      <w:r w:rsidRPr="008E271B">
        <w:fldChar w:fldCharType="begin"/>
      </w:r>
      <w:r w:rsidRPr="008E271B">
        <w:instrText xml:space="preserve"> REF _Ref27131886 \h </w:instrText>
      </w:r>
      <w:r w:rsidRPr="008E271B">
        <w:fldChar w:fldCharType="separate"/>
      </w:r>
      <w:r w:rsidR="00CC7C9F" w:rsidRPr="008E271B">
        <w:t xml:space="preserve">Abbildung </w:t>
      </w:r>
      <w:r w:rsidR="00CC7C9F">
        <w:rPr>
          <w:noProof/>
        </w:rPr>
        <w:t>9</w:t>
      </w:r>
      <w:r w:rsidRPr="008E271B">
        <w:fldChar w:fldCharType="end"/>
      </w:r>
      <w:r w:rsidRPr="008E271B">
        <w:t xml:space="preserve"> zu sehen ist, hat das Spring Framework das </w:t>
      </w:r>
      <w:r w:rsidR="004410C6" w:rsidRPr="008E271B">
        <w:t>ehemals</w:t>
      </w:r>
      <w:r w:rsidRPr="008E271B">
        <w:t xml:space="preserve"> vorherr</w:t>
      </w:r>
      <w:bookmarkStart w:id="68" w:name="_CTVK00133cc4bf68b7244f0bd58d346bf03bed7"/>
      <w:r w:rsidR="006F2B63" w:rsidRPr="008E271B">
        <w:rPr>
          <w:noProof/>
        </w:rPr>
        <w:drawing>
          <wp:anchor distT="0" distB="0" distL="114300" distR="114300" simplePos="0" relativeHeight="251651072" behindDoc="0" locked="0" layoutInCell="1" allowOverlap="1" wp14:anchorId="2A166977" wp14:editId="65988FB6">
            <wp:simplePos x="0" y="0"/>
            <wp:positionH relativeFrom="margin">
              <wp:align>center</wp:align>
            </wp:positionH>
            <wp:positionV relativeFrom="paragraph">
              <wp:posOffset>776605</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68"/>
      <w:r w:rsidRPr="008E271B">
        <w:t>schende Java EE Framework größtenteils abgelöst.</w:t>
      </w:r>
    </w:p>
    <w:p w14:paraId="090A6992" w14:textId="2881E6C4" w:rsidR="00DA35CE" w:rsidRPr="008E271B" w:rsidRDefault="00DA35CE" w:rsidP="00DA35CE">
      <w:pPr>
        <w:pStyle w:val="Beschriftung"/>
      </w:pPr>
      <w:bookmarkStart w:id="69" w:name="_Ref27131886"/>
      <w:bookmarkStart w:id="70" w:name="_Ref27131857"/>
      <w:bookmarkStart w:id="71" w:name="_Toc33705029"/>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sidR="00CC7C9F">
        <w:rPr>
          <w:noProof/>
        </w:rPr>
        <w:t>9</w:t>
      </w:r>
      <w:r w:rsidRPr="008E271B">
        <w:rPr>
          <w:noProof/>
        </w:rPr>
        <w:fldChar w:fldCharType="end"/>
      </w:r>
      <w:bookmarkEnd w:id="69"/>
      <w:r w:rsidRPr="008E271B">
        <w:t xml:space="preserve">: Spring Annahme </w:t>
      </w:r>
      <w:sdt>
        <w:sdtPr>
          <w:alias w:val="Don't edit this field"/>
          <w:tag w:val="CitaviPlaceholder#73959398-190b-436b-8764-330a5f882273"/>
          <w:id w:val="-651360595"/>
          <w:placeholder>
            <w:docPart w:val="5503878508754E94B13F2CE624F20062"/>
          </w:placeholder>
        </w:sdtPr>
        <w:sdtContent>
          <w:r w:rsidRPr="008E271B">
            <w:fldChar w:fldCharType="begin"/>
          </w:r>
          <w:r w:rsidR="001629B0">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MvMTI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Ni8xMS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ItMjdUMTQ6MjE6NDQ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rsidRPr="008E271B">
            <w:fldChar w:fldCharType="separate"/>
          </w:r>
          <w:r w:rsidR="001629B0">
            <w:t>(</w:t>
          </w:r>
          <w:proofErr w:type="spellStart"/>
          <w:r w:rsidR="001629B0">
            <w:t>Paraschiv</w:t>
          </w:r>
          <w:proofErr w:type="spellEnd"/>
          <w:r w:rsidR="001629B0">
            <w:t xml:space="preserve"> 2018)</w:t>
          </w:r>
          <w:r w:rsidRPr="008E271B">
            <w:fldChar w:fldCharType="end"/>
          </w:r>
        </w:sdtContent>
      </w:sdt>
      <w:bookmarkEnd w:id="70"/>
      <w:bookmarkEnd w:id="71"/>
    </w:p>
    <w:p w14:paraId="15200F31" w14:textId="472585CD" w:rsidR="00B02F0D" w:rsidRPr="008E271B" w:rsidRDefault="00DA35CE" w:rsidP="00DA35CE">
      <w:r w:rsidRPr="008E271B">
        <w:t>Das Spring Framework</w:t>
      </w:r>
      <w:r w:rsidR="00A3486F" w:rsidRPr="008E271B">
        <w:t xml:space="preserve"> wurde</w:t>
      </w:r>
      <w:r w:rsidR="008521A4" w:rsidRPr="008E271B">
        <w:t xml:space="preserve"> unter</w:t>
      </w:r>
      <w:r w:rsidR="004410C6" w:rsidRPr="008E271B">
        <w:t xml:space="preserve"> </w:t>
      </w:r>
      <w:r w:rsidR="008521A4" w:rsidRPr="008E271B">
        <w:t>anderem</w:t>
      </w:r>
      <w:r w:rsidRPr="008E271B">
        <w:t xml:space="preserve"> vo</w:t>
      </w:r>
      <w:r w:rsidR="00312801" w:rsidRPr="008E271B">
        <w:t>m Unternehmen</w:t>
      </w:r>
      <w:r w:rsidRPr="008E271B">
        <w:t xml:space="preserve"> </w:t>
      </w:r>
      <w:proofErr w:type="spellStart"/>
      <w:r w:rsidRPr="008E271B">
        <w:t>Netflix</w:t>
      </w:r>
      <w:proofErr w:type="spellEnd"/>
      <w:r w:rsidRPr="008E271B">
        <w:t xml:space="preserve"> mit entwickelt, welche</w:t>
      </w:r>
      <w:r w:rsidR="00312801" w:rsidRPr="008E271B">
        <w:t>s</w:t>
      </w:r>
      <w:r w:rsidRPr="008E271B">
        <w:t xml:space="preserve"> ebenfalls eines der größten verteilten Systeme weltweit besitz</w:t>
      </w:r>
      <w:r w:rsidR="00312801" w:rsidRPr="008E271B">
        <w:t>t.</w:t>
      </w:r>
      <w:r w:rsidRPr="008E271B">
        <w:t xml:space="preserve"> </w:t>
      </w:r>
      <w:r w:rsidR="006739EC" w:rsidRPr="008E271B">
        <w:t>Z</w:t>
      </w:r>
      <w:r w:rsidRPr="008E271B">
        <w:t>ur damaligen Zeit</w:t>
      </w:r>
      <w:r w:rsidR="006739EC" w:rsidRPr="008E271B">
        <w:t xml:space="preserve">, als </w:t>
      </w:r>
      <w:r w:rsidR="00A3486F" w:rsidRPr="008E271B">
        <w:t>das Spring Framework</w:t>
      </w:r>
      <w:r w:rsidR="006739EC" w:rsidRPr="008E271B">
        <w:t xml:space="preserve"> entstand, gab es</w:t>
      </w:r>
      <w:r w:rsidRPr="008E271B">
        <w:t xml:space="preserve"> noch keine etablierten Technologien</w:t>
      </w:r>
      <w:r w:rsidR="00C4113C" w:rsidRPr="008E271B">
        <w:t>.</w:t>
      </w:r>
      <w:r w:rsidRPr="008E271B">
        <w:t xml:space="preserve"> </w:t>
      </w:r>
      <w:r w:rsidR="00C4113C" w:rsidRPr="008E271B">
        <w:t xml:space="preserve">Die vorherrschenden Technologien waren </w:t>
      </w:r>
      <w:r w:rsidR="00B021D4" w:rsidRPr="008E271B">
        <w:t>entweder</w:t>
      </w:r>
      <w:r w:rsidRPr="008E271B">
        <w:t xml:space="preserve"> nicht praktikabel oder </w:t>
      </w:r>
      <w:r w:rsidR="00F83FD2" w:rsidRPr="008E271B">
        <w:t>ausreichend, um</w:t>
      </w:r>
      <w:r w:rsidRPr="008E271B">
        <w:t xml:space="preserve"> ein robustes System </w:t>
      </w:r>
      <w:r w:rsidR="00F83FD2" w:rsidRPr="008E271B">
        <w:t>i</w:t>
      </w:r>
      <w:r w:rsidR="000B06C0" w:rsidRPr="008E271B">
        <w:t>m</w:t>
      </w:r>
      <w:r w:rsidR="00F83FD2" w:rsidRPr="008E271B">
        <w:t xml:space="preserve"> </w:t>
      </w:r>
      <w:r w:rsidR="000B06C0" w:rsidRPr="008E271B">
        <w:t>erforderlichen</w:t>
      </w:r>
      <w:r w:rsidR="00F83FD2" w:rsidRPr="008E271B">
        <w:t xml:space="preserve"> Ausmaß</w:t>
      </w:r>
      <w:r w:rsidRPr="008E271B">
        <w:t xml:space="preserve"> zu etablieren</w:t>
      </w:r>
      <w:r w:rsidR="00B021D4" w:rsidRPr="008E271B">
        <w:t>.</w:t>
      </w:r>
      <w:r w:rsidRPr="008E271B">
        <w:t xml:space="preserve"> </w:t>
      </w:r>
      <w:r w:rsidR="00B02F0D" w:rsidRPr="008E271B">
        <w:t xml:space="preserve">Dies hatte zur Folge, </w:t>
      </w:r>
      <w:r w:rsidR="00F833F9" w:rsidRPr="008E271B">
        <w:t xml:space="preserve">dass </w:t>
      </w:r>
      <w:r w:rsidR="00CD07A4" w:rsidRPr="008E271B">
        <w:t xml:space="preserve">geeignete </w:t>
      </w:r>
      <w:r w:rsidR="00EE1218" w:rsidRPr="008E271B">
        <w:t>Tools</w:t>
      </w:r>
      <w:r w:rsidRPr="008E271B">
        <w:t xml:space="preserve"> </w:t>
      </w:r>
      <w:r w:rsidR="000B06C0" w:rsidRPr="008E271B">
        <w:t>entwickelt werden mussten</w:t>
      </w:r>
      <w:r w:rsidRPr="008E271B">
        <w:t xml:space="preserve">. </w:t>
      </w:r>
    </w:p>
    <w:p w14:paraId="6F80B6BD" w14:textId="0674BEC3" w:rsidR="00DA35CE" w:rsidRPr="008E271B" w:rsidRDefault="00DA35CE" w:rsidP="00DA35CE">
      <w:r w:rsidRPr="008E271B">
        <w:t>Diese Tools bilden</w:t>
      </w:r>
      <w:r w:rsidR="006B4972" w:rsidRPr="008E271B">
        <w:t xml:space="preserve"> nun</w:t>
      </w:r>
      <w:r w:rsidR="003375F8" w:rsidRPr="008E271B">
        <w:t xml:space="preserve"> </w:t>
      </w:r>
      <w:r w:rsidRPr="008E271B">
        <w:t xml:space="preserve">einen wesentlichen Bestandteil dessen, was mit einer </w:t>
      </w:r>
      <w:r w:rsidR="00DE014C" w:rsidRPr="008E271B">
        <w:t>gängigen</w:t>
      </w:r>
      <w:r w:rsidRPr="008E271B">
        <w:t xml:space="preserve"> Java Programmierung an Robusthei</w:t>
      </w:r>
      <w:r w:rsidR="00B02F0D" w:rsidRPr="008E271B">
        <w:t>t</w:t>
      </w:r>
      <w:r w:rsidRPr="008E271B">
        <w:t xml:space="preserve"> erzeugt werden kann. Dies beinhaltet Infrastruktur Lösungen wie Service Discovery, Distributed </w:t>
      </w:r>
      <w:proofErr w:type="spellStart"/>
      <w:r w:rsidRPr="008E271B">
        <w:t>Tracing</w:t>
      </w:r>
      <w:proofErr w:type="spellEnd"/>
      <w:r w:rsidRPr="008E271B">
        <w:t xml:space="preserve">, </w:t>
      </w:r>
      <w:r w:rsidR="006F2B63">
        <w:t>verteilte Konfiguration oder Cli</w:t>
      </w:r>
      <w:r w:rsidRPr="008E271B">
        <w:t xml:space="preserve">entseitiges Load </w:t>
      </w:r>
      <w:proofErr w:type="spellStart"/>
      <w:r w:rsidRPr="008E271B">
        <w:t>balancing</w:t>
      </w:r>
      <w:proofErr w:type="spellEnd"/>
      <w:r w:rsidR="00EE1218" w:rsidRPr="008E271B">
        <w:t xml:space="preserve"> sowie</w:t>
      </w:r>
      <w:r w:rsidRPr="008E271B">
        <w:t xml:space="preserve"> auch Funktionen zur Festigung der Robustheit wie Circuit </w:t>
      </w:r>
      <w:proofErr w:type="spellStart"/>
      <w:r w:rsidRPr="008E271B">
        <w:t>Breaker</w:t>
      </w:r>
      <w:proofErr w:type="spellEnd"/>
      <w:r w:rsidRPr="008E271B">
        <w:t xml:space="preserve">, Timeouts oder auch </w:t>
      </w:r>
      <w:proofErr w:type="spellStart"/>
      <w:r w:rsidRPr="008E271B">
        <w:t>Retry</w:t>
      </w:r>
      <w:proofErr w:type="spellEnd"/>
      <w:r w:rsidRPr="008E271B">
        <w:t xml:space="preserve"> Regeln. Fast jede dieser Komponenten, kann im Java Code spezifisch konfiguriert</w:t>
      </w:r>
      <w:r w:rsidR="00B227B5" w:rsidRPr="008E271B">
        <w:t xml:space="preserve"> </w:t>
      </w:r>
      <w:r w:rsidRPr="008E271B">
        <w:t>werden und bietet dadurch deutlich mehr Möglichkeiten für Entwickler mit entsprechenden Problemen umzugehen</w:t>
      </w:r>
      <w:r w:rsidR="00AA7689" w:rsidRPr="008E271B">
        <w:t>,</w:t>
      </w:r>
      <w:r w:rsidRPr="008E271B">
        <w:t xml:space="preserve"> um z. B. Fallbacks im Circuit </w:t>
      </w:r>
      <w:proofErr w:type="spellStart"/>
      <w:r w:rsidRPr="008E271B">
        <w:t>Breaker</w:t>
      </w:r>
      <w:proofErr w:type="spellEnd"/>
      <w:r w:rsidRPr="008E271B">
        <w:t xml:space="preserve"> einzustellen. Da</w:t>
      </w:r>
      <w:r w:rsidR="00EF0EA5" w:rsidRPr="008E271B">
        <w:t xml:space="preserve"> </w:t>
      </w:r>
      <w:r w:rsidRPr="008E271B">
        <w:t xml:space="preserve">das Java Umfeld </w:t>
      </w:r>
      <w:r w:rsidR="00EF0EA5" w:rsidRPr="008E271B">
        <w:t xml:space="preserve">hierbei nie </w:t>
      </w:r>
      <w:r w:rsidRPr="008E271B">
        <w:t>verlassen wird</w:t>
      </w:r>
      <w:r w:rsidR="00EF0EA5" w:rsidRPr="008E271B">
        <w:t>,</w:t>
      </w:r>
      <w:r w:rsidRPr="008E271B">
        <w:t xml:space="preserve"> fällt es Entwicklern oft deutlich leichter</w:t>
      </w:r>
      <w:r w:rsidR="00EF0EA5" w:rsidRPr="008E271B">
        <w:t>,</w:t>
      </w:r>
      <w:r w:rsidRPr="008E271B">
        <w:t xml:space="preserve"> Probleme direkt zu lösen</w:t>
      </w:r>
      <w:r w:rsidR="00AA7689" w:rsidRPr="008E271B">
        <w:t>,</w:t>
      </w:r>
      <w:r w:rsidRPr="008E271B">
        <w:t xml:space="preserve"> ohne ein neues System</w:t>
      </w:r>
      <w:r w:rsidR="00AA7689" w:rsidRPr="008E271B">
        <w:t>,</w:t>
      </w:r>
      <w:r w:rsidRPr="008E271B">
        <w:t xml:space="preserve"> wie ein Service Mesh zu erlernen und bietet gleichzeitig auch mehr Möglichkeiten mit Problemen umzugehen</w:t>
      </w:r>
      <w:r w:rsidR="00EF0EA5" w:rsidRPr="008E271B">
        <w:t>,</w:t>
      </w:r>
      <w:r w:rsidRPr="008E271B">
        <w:t xml:space="preserve"> als Konfigurationen in einem Service Mesh dies </w:t>
      </w:r>
      <w:r w:rsidR="00E94EFF" w:rsidRPr="008E271B">
        <w:t>tun würden</w:t>
      </w:r>
      <w:r w:rsidRPr="008E271B">
        <w:t xml:space="preserve">. </w:t>
      </w:r>
    </w:p>
    <w:p w14:paraId="406ADE5A" w14:textId="074E5BBB" w:rsidR="008521A4" w:rsidRPr="008E271B" w:rsidRDefault="008521A4" w:rsidP="008521A4">
      <w:pPr>
        <w:pStyle w:val="berschrift4"/>
      </w:pPr>
      <w:r w:rsidRPr="008E271B">
        <w:t>Spring Cloud</w:t>
      </w:r>
    </w:p>
    <w:p w14:paraId="2FE140D1" w14:textId="2E832B46" w:rsidR="00C1274E" w:rsidRPr="008E271B" w:rsidRDefault="002F117D" w:rsidP="00DA35CE">
      <w:r w:rsidRPr="008E271B">
        <w:t>Spring Cloud ist eine Sammlung an Werkzeugen und Frameworks</w:t>
      </w:r>
      <w:r w:rsidR="00187A3D" w:rsidRPr="008E271B">
        <w:t>,</w:t>
      </w:r>
      <w:r w:rsidRPr="008E271B">
        <w:t xml:space="preserve"> welche </w:t>
      </w:r>
      <w:r w:rsidR="00187A3D" w:rsidRPr="008E271B">
        <w:t>Lösungen für gewöhnliche Muster oder Techniken in einem verteilten System bietet. Durch die Verwendung von Spring Cloud können Services und Anwendungen entwickelt werden, welche unterschiedlichste Muster oder Techniken implementieren</w:t>
      </w:r>
      <w:r w:rsidR="00DF3E38" w:rsidRPr="008E271B">
        <w:t>,</w:t>
      </w:r>
      <w:r w:rsidR="00187A3D" w:rsidRPr="008E271B">
        <w:t xml:space="preserve"> um in einem verteilten </w:t>
      </w:r>
      <w:r w:rsidR="00187A3D" w:rsidRPr="008E271B">
        <w:lastRenderedPageBreak/>
        <w:t>System koordiniert zu operieren.</w:t>
      </w:r>
      <w:r w:rsidR="00FA2120" w:rsidRPr="008E271B">
        <w:t xml:space="preserve"> Diese Anwendungen ermöglichen es außerdem in jeglicher verteilten Umgebung gut zu funktionieren, wie</w:t>
      </w:r>
      <w:r w:rsidR="006F2B63">
        <w:t xml:space="preserve"> z.B.</w:t>
      </w:r>
      <w:r w:rsidR="00157152" w:rsidRPr="008E271B">
        <w:t xml:space="preserve"> in</w:t>
      </w:r>
      <w:r w:rsidR="00FA2120" w:rsidRPr="008E271B">
        <w:t xml:space="preserve"> der lokalen Entwicklungsumgebung oder einem Datenzentrum. Die Features von Spring Cloud umschließen hierbei Konfigurationsmanagement, Service </w:t>
      </w:r>
      <w:r w:rsidR="00963134" w:rsidRPr="008E271B">
        <w:t>D</w:t>
      </w:r>
      <w:r w:rsidR="00FA2120" w:rsidRPr="008E271B">
        <w:t xml:space="preserve">iscovery, </w:t>
      </w:r>
      <w:r w:rsidR="00963134" w:rsidRPr="008E271B">
        <w:t>C</w:t>
      </w:r>
      <w:r w:rsidR="00FA2120" w:rsidRPr="008E271B">
        <w:t xml:space="preserve">ircuit </w:t>
      </w:r>
      <w:proofErr w:type="spellStart"/>
      <w:r w:rsidR="00963134" w:rsidRPr="008E271B">
        <w:t>B</w:t>
      </w:r>
      <w:r w:rsidR="00FA2120" w:rsidRPr="008E271B">
        <w:t>reaker</w:t>
      </w:r>
      <w:proofErr w:type="spellEnd"/>
      <w:r w:rsidR="00FA2120" w:rsidRPr="008E271B">
        <w:t xml:space="preserve">, intelligentes </w:t>
      </w:r>
      <w:r w:rsidR="00963134" w:rsidRPr="008E271B">
        <w:t>R</w:t>
      </w:r>
      <w:r w:rsidR="00FA2120" w:rsidRPr="008E271B">
        <w:t xml:space="preserve">outing, </w:t>
      </w:r>
      <w:proofErr w:type="spellStart"/>
      <w:r w:rsidR="00FA2120" w:rsidRPr="008E271B">
        <w:t>micro</w:t>
      </w:r>
      <w:proofErr w:type="spellEnd"/>
      <w:r w:rsidR="00FA2120" w:rsidRPr="008E271B">
        <w:t xml:space="preserve"> </w:t>
      </w:r>
      <w:r w:rsidR="00963134" w:rsidRPr="008E271B">
        <w:t>P</w:t>
      </w:r>
      <w:r w:rsidR="006F2B63">
        <w:t>roxys (</w:t>
      </w:r>
      <w:proofErr w:type="spellStart"/>
      <w:r w:rsidR="006F2B63">
        <w:t>Side</w:t>
      </w:r>
      <w:r w:rsidR="00FA2120" w:rsidRPr="008E271B">
        <w:t>cars</w:t>
      </w:r>
      <w:proofErr w:type="spellEnd"/>
      <w:r w:rsidR="00FA2120" w:rsidRPr="008E271B">
        <w:t xml:space="preserve">), </w:t>
      </w:r>
      <w:r w:rsidR="00963134" w:rsidRPr="008E271B">
        <w:t>L</w:t>
      </w:r>
      <w:r w:rsidR="00FA2120" w:rsidRPr="008E271B">
        <w:t xml:space="preserve">oad </w:t>
      </w:r>
      <w:proofErr w:type="spellStart"/>
      <w:r w:rsidR="00963134" w:rsidRPr="008E271B">
        <w:t>B</w:t>
      </w:r>
      <w:r w:rsidR="00FA2120" w:rsidRPr="008E271B">
        <w:t>alancing</w:t>
      </w:r>
      <w:proofErr w:type="spellEnd"/>
      <w:r w:rsidR="00FA2120" w:rsidRPr="008E271B">
        <w:t xml:space="preserve"> und einiges mehr.</w:t>
      </w:r>
    </w:p>
    <w:p w14:paraId="1AF42ECB" w14:textId="5B8CB7E3" w:rsidR="009A17C0" w:rsidRPr="008E271B" w:rsidRDefault="009A17C0" w:rsidP="009A17C0">
      <w:pPr>
        <w:pStyle w:val="berschrift3"/>
      </w:pPr>
      <w:bookmarkStart w:id="72" w:name="_Toc33725605"/>
      <w:r w:rsidRPr="008E271B">
        <w:t xml:space="preserve">Vergleich </w:t>
      </w:r>
      <w:proofErr w:type="spellStart"/>
      <w:r w:rsidRPr="008E271B">
        <w:t>Istio</w:t>
      </w:r>
      <w:proofErr w:type="spellEnd"/>
      <w:r w:rsidRPr="008E271B">
        <w:t xml:space="preserve"> gegenüber Spring Cloud</w:t>
      </w:r>
      <w:bookmarkEnd w:id="72"/>
    </w:p>
    <w:p w14:paraId="0A864071" w14:textId="08997E9D" w:rsidR="00DA3109" w:rsidRPr="008E271B" w:rsidRDefault="00074BE8" w:rsidP="00DA3109">
      <w:r w:rsidRPr="008E271B">
        <w:t xml:space="preserve">Im Folgenden wird ein Vergleich zwischen </w:t>
      </w:r>
      <w:proofErr w:type="spellStart"/>
      <w:r w:rsidRPr="008E271B">
        <w:t>Istio</w:t>
      </w:r>
      <w:proofErr w:type="spellEnd"/>
      <w:r w:rsidRPr="008E271B">
        <w:t xml:space="preserve"> und Spring Cloud</w:t>
      </w:r>
      <w:r w:rsidR="000630E7" w:rsidRPr="008E271B">
        <w:t xml:space="preserve"> </w:t>
      </w:r>
      <w:r w:rsidR="008521A4" w:rsidRPr="008E271B">
        <w:t>aufgezeigt.</w:t>
      </w:r>
      <w:r w:rsidR="000630E7" w:rsidRPr="008E271B">
        <w:t xml:space="preserve"> </w:t>
      </w:r>
      <w:r w:rsidR="00AB3B4E" w:rsidRPr="008E271B">
        <w:t xml:space="preserve">Beide werden später in der Arbeit noch </w:t>
      </w:r>
      <w:r w:rsidR="006F2B63">
        <w:t>anhand von Beispielen</w:t>
      </w:r>
      <w:r w:rsidR="00AB3B4E" w:rsidRPr="008E271B">
        <w:t xml:space="preserve"> verglichen</w:t>
      </w:r>
      <w:r w:rsidR="003A3077" w:rsidRPr="008E271B">
        <w:t>.</w:t>
      </w:r>
      <w:r w:rsidR="00AB3B4E" w:rsidRPr="008E271B">
        <w:t xml:space="preserve"> </w:t>
      </w:r>
      <w:r w:rsidR="003A3077" w:rsidRPr="008E271B">
        <w:t>H</w:t>
      </w:r>
      <w:r w:rsidR="00AB3B4E" w:rsidRPr="008E271B">
        <w:t>ier wird nun zu</w:t>
      </w:r>
      <w:r w:rsidR="003A3077" w:rsidRPr="008E271B">
        <w:t>aller</w:t>
      </w:r>
      <w:r w:rsidR="00AB3B4E" w:rsidRPr="008E271B">
        <w:t>erst ein mehr genereller Ansatz verfolgt</w:t>
      </w:r>
      <w:r w:rsidR="0005088D" w:rsidRPr="008E271B">
        <w:t>,</w:t>
      </w:r>
      <w:r w:rsidR="00AB3B4E" w:rsidRPr="008E271B">
        <w:t xml:space="preserve"> um Entscheidungen zu erleichtern und allgemeinere Informationen zu erhalten. </w:t>
      </w:r>
    </w:p>
    <w:p w14:paraId="42E54BD9" w14:textId="7C6D9DEB" w:rsidR="000630E7" w:rsidRDefault="00CC7C9F" w:rsidP="00DA3109">
      <w:bookmarkStart w:id="73" w:name="_CTVK001f3a2454bbe7044e4bd3eb971a482bc6d"/>
      <w:r>
        <w:rPr>
          <w:noProof/>
        </w:rPr>
        <w:drawing>
          <wp:inline distT="0" distB="0" distL="0" distR="0" wp14:anchorId="551198F6" wp14:editId="3E9F32D3">
            <wp:extent cx="5400675" cy="1650365"/>
            <wp:effectExtent l="0" t="0" r="9525" b="6985"/>
            <wp:docPr id="29" name="Grafik 29"/>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1650365"/>
                    </a:xfrm>
                    <a:prstGeom prst="rect">
                      <a:avLst/>
                    </a:prstGeom>
                  </pic:spPr>
                </pic:pic>
              </a:graphicData>
            </a:graphic>
          </wp:inline>
        </w:drawing>
      </w:r>
      <w:bookmarkEnd w:id="73"/>
    </w:p>
    <w:p w14:paraId="14503556" w14:textId="3D0DFD34" w:rsidR="00CC7C9F" w:rsidRPr="008E271B" w:rsidRDefault="00CC7C9F" w:rsidP="00CC7C9F">
      <w:pPr>
        <w:pStyle w:val="Beschriftung"/>
      </w:pPr>
      <w:bookmarkStart w:id="74" w:name="_Toc33705071"/>
      <w:r w:rsidRPr="008E271B">
        <w:t xml:space="preserve">Tabelle </w:t>
      </w:r>
      <w:fldSimple w:instr=" SEQ Tabelle \* ARABIC ">
        <w:r>
          <w:rPr>
            <w:noProof/>
          </w:rPr>
          <w:t>1</w:t>
        </w:r>
      </w:fldSimple>
      <w:r>
        <w:t xml:space="preserve">: Spring Cloud vs. </w:t>
      </w:r>
      <w:proofErr w:type="spellStart"/>
      <w:r>
        <w:t>Istio</w:t>
      </w:r>
      <w:proofErr w:type="spellEnd"/>
      <w:r>
        <w:t xml:space="preserve"> 1 </w:t>
      </w:r>
      <w:sdt>
        <w:sdtPr>
          <w:alias w:val="Don't edit this field"/>
          <w:tag w:val="CitaviPlaceholder#9c6aa961-02fd-4b54-ac3a-854ed3b2e268"/>
          <w:id w:val="-892655432"/>
          <w:placeholder>
            <w:docPart w:val="DefaultPlaceholder_1081868574"/>
          </w:placeholder>
        </w:sdtPr>
        <w:sdtContent>
          <w:r>
            <w:fldChar w:fldCharType="begin"/>
          </w:r>
          <w:r w:rsidR="003B319F">
            <w:instrText>ADDIN CitaviPlaceholder{eyIkaWQiOiIxIiwiRW50cmllcyI6W3siJGlkIjoiMiIsIkFzc29jaWF0ZVdpdGhLbm93bGVkZ2VJdGVtSWQiOiIwNDJhOGJhYy01N2FkLTQ4YzktYTkyOS1lNzViMTM2Y2RlYzEiLCJJZCI6IjI3MDI2Y2JiLWIzNDItNDc0My1hZTM0LWFhMTBlZWIzMjZiM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1QxMzo1ODoyMy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WM2YWE5NjEtMDJmZC00YjU0LWFjM2EtODU0ZWQzYjJlMjY4IiwiVGV4dCI6IihFaWdlbmtyZWF0aW9uKSIsIldBSVZlcnNpb24iOiI2LjMuMC4wIn0=}</w:instrText>
          </w:r>
          <w:r>
            <w:fldChar w:fldCharType="separate"/>
          </w:r>
          <w:r w:rsidR="001629B0">
            <w:t>(Eigenkreation)</w:t>
          </w:r>
          <w:r>
            <w:fldChar w:fldCharType="end"/>
          </w:r>
        </w:sdtContent>
      </w:sdt>
      <w:bookmarkEnd w:id="74"/>
    </w:p>
    <w:p w14:paraId="1895DB60" w14:textId="2C3EADC9" w:rsidR="00DA3109" w:rsidRDefault="00CC7C9F" w:rsidP="00DA3109">
      <w:bookmarkStart w:id="75" w:name="_CTVK0013093f147463b456e9ad0f5c41ee26dbe"/>
      <w:r>
        <w:rPr>
          <w:noProof/>
        </w:rPr>
        <w:drawing>
          <wp:inline distT="0" distB="0" distL="0" distR="0" wp14:anchorId="4C640B5F" wp14:editId="2445FE6F">
            <wp:extent cx="5400675" cy="1764665"/>
            <wp:effectExtent l="0" t="0" r="9525" b="6985"/>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1764665"/>
                    </a:xfrm>
                    <a:prstGeom prst="rect">
                      <a:avLst/>
                    </a:prstGeom>
                  </pic:spPr>
                </pic:pic>
              </a:graphicData>
            </a:graphic>
          </wp:inline>
        </w:drawing>
      </w:r>
      <w:bookmarkEnd w:id="75"/>
    </w:p>
    <w:p w14:paraId="7B9DBA1A" w14:textId="6B98A531" w:rsidR="00CC7C9F" w:rsidRPr="008E271B" w:rsidRDefault="00CC7C9F" w:rsidP="00CC7C9F">
      <w:pPr>
        <w:pStyle w:val="Beschriftung"/>
      </w:pPr>
      <w:bookmarkStart w:id="76" w:name="_Toc33705072"/>
      <w:r w:rsidRPr="008E271B">
        <w:t xml:space="preserve">Tabelle </w:t>
      </w:r>
      <w:fldSimple w:instr=" SEQ Tabelle \* ARABIC ">
        <w:r>
          <w:rPr>
            <w:noProof/>
          </w:rPr>
          <w:t>2</w:t>
        </w:r>
      </w:fldSimple>
      <w:r>
        <w:t xml:space="preserve">: Spring Cloud vs. </w:t>
      </w:r>
      <w:proofErr w:type="spellStart"/>
      <w:r>
        <w:t>Istio</w:t>
      </w:r>
      <w:proofErr w:type="spellEnd"/>
      <w:r>
        <w:t xml:space="preserve"> 2 </w:t>
      </w:r>
      <w:sdt>
        <w:sdtPr>
          <w:alias w:val="Don't edit this field"/>
          <w:tag w:val="CitaviPlaceholder#9fdd67ce-51cc-4399-bbce-763a4a87d0cc"/>
          <w:id w:val="136617912"/>
          <w:placeholder>
            <w:docPart w:val="DefaultPlaceholder_1081868574"/>
          </w:placeholder>
        </w:sdtPr>
        <w:sdtContent>
          <w:r>
            <w:fldChar w:fldCharType="begin"/>
          </w:r>
          <w:r w:rsidR="003B319F">
            <w:instrText>ADDIN CitaviPlaceholder{eyIkaWQiOiIxIiwiRW50cmllcyI6W3siJGlkIjoiMiIsIkFzc29jaWF0ZVdpdGhLbm93bGVkZ2VJdGVtSWQiOiI4YjcwM2ExZi1mNzQyLTRhZWUtYWNmNy0yODAxNzMxZGVlNmMiLCJJZCI6IjdlZGRhOGY5LTY0OWMtNDg2MS05NDVlLTMzNzY0Y2ZmN2IzM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1QxMzo1ODoyMy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WZkZDY3Y2UtNTFjYy00Mzk5LWJiY2UtNzYzYTRhODdkMGNjIiwiVGV4dCI6IihFaWdlbmtyZWF0aW9uKSIsIldBSVZlcnNpb24iOiI2LjMuMC4wIn0=}</w:instrText>
          </w:r>
          <w:r>
            <w:fldChar w:fldCharType="separate"/>
          </w:r>
          <w:r w:rsidR="001629B0">
            <w:t>(Eigenkreation)</w:t>
          </w:r>
          <w:r>
            <w:fldChar w:fldCharType="end"/>
          </w:r>
        </w:sdtContent>
      </w:sdt>
      <w:bookmarkEnd w:id="76"/>
    </w:p>
    <w:p w14:paraId="26A6FE14" w14:textId="77777777" w:rsidR="00634206" w:rsidRPr="008E271B" w:rsidRDefault="000B40BA" w:rsidP="00DA3109">
      <w:r w:rsidRPr="008E271B">
        <w:t xml:space="preserve">Sind noch keine </w:t>
      </w:r>
      <w:proofErr w:type="spellStart"/>
      <w:r w:rsidRPr="008E271B">
        <w:t>Istio</w:t>
      </w:r>
      <w:proofErr w:type="spellEnd"/>
      <w:r w:rsidR="001E0D02" w:rsidRPr="008E271B">
        <w:t>-</w:t>
      </w:r>
      <w:r w:rsidRPr="008E271B">
        <w:t xml:space="preserve">Kenntnisse vorhanden, ist die Einarbeitung mit einem </w:t>
      </w:r>
      <w:r w:rsidR="001E0D02" w:rsidRPr="008E271B">
        <w:t xml:space="preserve">relativ </w:t>
      </w:r>
      <w:r w:rsidRPr="008E271B">
        <w:t xml:space="preserve">hohen Arbeitsaufwand verbunden. </w:t>
      </w:r>
      <w:r w:rsidR="000436DE" w:rsidRPr="008E271B">
        <w:t xml:space="preserve">Dadurch </w:t>
      </w:r>
      <w:r w:rsidR="001E0D02" w:rsidRPr="008E271B">
        <w:t>wird</w:t>
      </w:r>
      <w:r w:rsidR="000436DE" w:rsidRPr="008E271B">
        <w:t xml:space="preserve"> ein späterer Wechsel zu </w:t>
      </w:r>
      <w:proofErr w:type="spellStart"/>
      <w:r w:rsidR="000436DE" w:rsidRPr="008E271B">
        <w:t>Istio</w:t>
      </w:r>
      <w:proofErr w:type="spellEnd"/>
      <w:r w:rsidR="000436DE" w:rsidRPr="008E271B">
        <w:t xml:space="preserve"> erschwert, </w:t>
      </w:r>
      <w:r w:rsidR="001E0D02" w:rsidRPr="008E271B">
        <w:t>selbst</w:t>
      </w:r>
      <w:r w:rsidR="000436DE" w:rsidRPr="008E271B">
        <w:t xml:space="preserve"> wenn bereits Erfahrungen mit anderen Technologien </w:t>
      </w:r>
      <w:r w:rsidR="001E0D02" w:rsidRPr="008E271B">
        <w:t>vorliegen</w:t>
      </w:r>
      <w:r w:rsidR="000436DE" w:rsidRPr="008E271B">
        <w:t>.</w:t>
      </w:r>
      <w:r w:rsidR="0005088D" w:rsidRPr="008E271B">
        <w:t xml:space="preserve"> Im Gegensatz dazu fällt eine Initiale Einarbeitung bei Spring Cloud nicht so sehr ins Gewicht, falls bereits Erfahrungen aus dem näheren Umfeld vorhanden sind. </w:t>
      </w:r>
    </w:p>
    <w:p w14:paraId="0DE9A20B" w14:textId="17B67A1B" w:rsidR="0005088D" w:rsidRPr="008E271B" w:rsidRDefault="0005088D" w:rsidP="00DA3109">
      <w:r w:rsidRPr="008E271B">
        <w:lastRenderedPageBreak/>
        <w:t xml:space="preserve">Es sollte </w:t>
      </w:r>
      <w:r w:rsidR="005054D1" w:rsidRPr="008E271B">
        <w:t>m</w:t>
      </w:r>
      <w:r w:rsidRPr="008E271B">
        <w:t xml:space="preserve">öglichst früh klar sein auf welcher Plattform </w:t>
      </w:r>
      <w:r w:rsidR="005054D1" w:rsidRPr="008E271B">
        <w:t>eine</w:t>
      </w:r>
      <w:r w:rsidRPr="008E271B">
        <w:t xml:space="preserve"> Anwendung laufen soll, um nicht spezifische Komponenten zu erstellen, welche bereits auf </w:t>
      </w:r>
      <w:r w:rsidR="00916B4E" w:rsidRPr="008E271B">
        <w:t>einer der beiden</w:t>
      </w:r>
      <w:r w:rsidRPr="008E271B">
        <w:t xml:space="preserve"> Plattform</w:t>
      </w:r>
      <w:r w:rsidR="00916B4E" w:rsidRPr="008E271B">
        <w:t>en</w:t>
      </w:r>
      <w:r w:rsidRPr="008E271B">
        <w:t xml:space="preserve"> existieren. Dies ist vor allem deswegen wichtig</w:t>
      </w:r>
      <w:r w:rsidR="005054D1" w:rsidRPr="008E271B">
        <w:t>,</w:t>
      </w:r>
      <w:r w:rsidRPr="008E271B">
        <w:t xml:space="preserve"> um zu entscheiden, ob spezifische Lösungen benötigt werden oder passende Optionen bereits vorhanden sind.</w:t>
      </w:r>
    </w:p>
    <w:p w14:paraId="27CD4A84" w14:textId="6D2E9D34" w:rsidR="002C3766" w:rsidRPr="008E271B" w:rsidRDefault="002C3766" w:rsidP="002C3766">
      <w:pPr>
        <w:pStyle w:val="berschrift2"/>
      </w:pPr>
      <w:bookmarkStart w:id="77" w:name="_Toc33725606"/>
      <w:r w:rsidRPr="008E271B">
        <w:t>Zusammenfassung</w:t>
      </w:r>
      <w:bookmarkEnd w:id="77"/>
    </w:p>
    <w:p w14:paraId="06AF8BC2" w14:textId="77777777" w:rsidR="00E96823" w:rsidRPr="008E271B" w:rsidRDefault="004C40C3" w:rsidP="005E7083">
      <w:r w:rsidRPr="008E271B">
        <w:t>Zur Abrundung dieses Kapitels sollen nun noch einmal ku</w:t>
      </w:r>
      <w:r w:rsidR="00FD02E9" w:rsidRPr="008E271B">
        <w:t>r</w:t>
      </w:r>
      <w:r w:rsidRPr="008E271B">
        <w:t>z die Kernpunkte</w:t>
      </w:r>
      <w:r w:rsidR="00FD02E9" w:rsidRPr="008E271B">
        <w:t xml:space="preserve"> festgehalten werden</w:t>
      </w:r>
      <w:r w:rsidR="000025E4" w:rsidRPr="008E271B">
        <w:t>, da diese für das Verständnis der folgenden Kapitel</w:t>
      </w:r>
      <w:r w:rsidR="00AC78E4" w:rsidRPr="008E271B">
        <w:t xml:space="preserve"> als Grundlage dienen.  </w:t>
      </w:r>
      <w:r w:rsidR="00FD02E9" w:rsidRPr="008E271B">
        <w:t xml:space="preserve"> </w:t>
      </w:r>
    </w:p>
    <w:p w14:paraId="3C82A21F" w14:textId="00895E30" w:rsidR="00E96823" w:rsidRPr="008E271B" w:rsidRDefault="00A75EDC" w:rsidP="005E7083">
      <w:r w:rsidRPr="008E271B">
        <w:t>Es wurden die Problematiken eines verteilten Systems behandel</w:t>
      </w:r>
      <w:r w:rsidR="005F677B" w:rsidRPr="008E271B">
        <w:t xml:space="preserve">t mit dem </w:t>
      </w:r>
      <w:r w:rsidR="00FA3615" w:rsidRPr="008E271B">
        <w:t>Schwer</w:t>
      </w:r>
      <w:r w:rsidR="005F677B" w:rsidRPr="008E271B">
        <w:t>punkt, dass die Kommunikation hier den entscheidenden Unterschied macht.</w:t>
      </w:r>
      <w:r w:rsidR="00560E38" w:rsidRPr="008E271B">
        <w:t xml:space="preserve"> </w:t>
      </w:r>
    </w:p>
    <w:p w14:paraId="2499809C" w14:textId="646DD6B2" w:rsidR="002757AB" w:rsidRPr="008E271B" w:rsidRDefault="00AC78E4" w:rsidP="005E7083">
      <w:r w:rsidRPr="008E271B">
        <w:t>Der nächste Punkt</w:t>
      </w:r>
      <w:r w:rsidR="00560E38" w:rsidRPr="008E271B">
        <w:t xml:space="preserve"> </w:t>
      </w:r>
      <w:r w:rsidRPr="008E271B">
        <w:t>betrifft</w:t>
      </w:r>
      <w:r w:rsidR="00560E38" w:rsidRPr="008E271B">
        <w:t xml:space="preserve"> </w:t>
      </w:r>
      <w:r w:rsidR="00437E74" w:rsidRPr="008E271B">
        <w:t>die Rolle</w:t>
      </w:r>
      <w:r w:rsidR="00560E38" w:rsidRPr="008E271B">
        <w:t xml:space="preserve"> der Robustheit in einem verteilten System</w:t>
      </w:r>
      <w:r w:rsidR="005E7083" w:rsidRPr="008E271B">
        <w:t>,</w:t>
      </w:r>
      <w:r w:rsidR="00560E38" w:rsidRPr="008E271B">
        <w:t xml:space="preserve"> um </w:t>
      </w:r>
      <w:r w:rsidR="00437E74" w:rsidRPr="008E271B">
        <w:t xml:space="preserve">eben dieser </w:t>
      </w:r>
      <w:r w:rsidR="00646DF5" w:rsidRPr="008E271B">
        <w:t xml:space="preserve">oft alles </w:t>
      </w:r>
      <w:r w:rsidR="00437E74" w:rsidRPr="008E271B">
        <w:t>entscheidenden</w:t>
      </w:r>
      <w:r w:rsidR="00646DF5" w:rsidRPr="008E271B">
        <w:t xml:space="preserve"> Problematik</w:t>
      </w:r>
      <w:r w:rsidR="00560E38" w:rsidRPr="008E271B">
        <w:t xml:space="preserve"> vorbeugend entgegen</w:t>
      </w:r>
      <w:r w:rsidR="005E7083" w:rsidRPr="008E271B">
        <w:t xml:space="preserve"> </w:t>
      </w:r>
      <w:r w:rsidR="00560E38" w:rsidRPr="008E271B">
        <w:t>wirken</w:t>
      </w:r>
      <w:r w:rsidR="005E7083" w:rsidRPr="008E271B">
        <w:t xml:space="preserve"> zu können.</w:t>
      </w:r>
      <w:r w:rsidR="006B0C60" w:rsidRPr="008E271B">
        <w:t xml:space="preserve"> Als weitere</w:t>
      </w:r>
      <w:r w:rsidR="00CE3945" w:rsidRPr="008E271B">
        <w:t>r</w:t>
      </w:r>
      <w:r w:rsidR="006B0C60" w:rsidRPr="008E271B">
        <w:t xml:space="preserve"> Punkt wurde versucht </w:t>
      </w:r>
      <w:r w:rsidR="005E7083" w:rsidRPr="008E271B">
        <w:t xml:space="preserve">ein grobes Verständnis der Orchestrierungsplattform generell und im speziellen in Bezug auf Kubernetes </w:t>
      </w:r>
      <w:r w:rsidR="00CE3945" w:rsidRPr="008E271B">
        <w:t>zu vermitteln.</w:t>
      </w:r>
      <w:r w:rsidR="005E7083" w:rsidRPr="008E271B">
        <w:t xml:space="preserve"> </w:t>
      </w:r>
    </w:p>
    <w:p w14:paraId="7C9D2AD7" w14:textId="2D40F9E3" w:rsidR="005E7083" w:rsidRPr="008E271B" w:rsidRDefault="005E7083" w:rsidP="005E7083">
      <w:r w:rsidRPr="008E271B">
        <w:t>Um die im weiteren Verlauf folgenden Beispiele zu vers</w:t>
      </w:r>
      <w:r w:rsidR="00CE3945" w:rsidRPr="008E271B">
        <w:t>t</w:t>
      </w:r>
      <w:r w:rsidRPr="008E271B">
        <w:t>ehen ist es äußerst relevant einen Überblick über die Service-</w:t>
      </w:r>
      <w:proofErr w:type="spellStart"/>
      <w:r w:rsidRPr="008E271B">
        <w:t>Meshes</w:t>
      </w:r>
      <w:proofErr w:type="spellEnd"/>
      <w:r w:rsidRPr="008E271B">
        <w:t xml:space="preserve"> und die</w:t>
      </w:r>
      <w:r w:rsidR="0011331C">
        <w:t xml:space="preserve"> Spring Umgebung zu besitzen, </w:t>
      </w:r>
      <w:r w:rsidR="001F44AF" w:rsidRPr="008E271B">
        <w:t xml:space="preserve">Grundlegendes </w:t>
      </w:r>
      <w:r w:rsidR="00E96823" w:rsidRPr="008E271B">
        <w:t xml:space="preserve">hierzu </w:t>
      </w:r>
      <w:r w:rsidR="001F44AF" w:rsidRPr="008E271B">
        <w:t xml:space="preserve">wurde in diesem Kapitel </w:t>
      </w:r>
      <w:r w:rsidR="00E96823" w:rsidRPr="008E271B">
        <w:t>versucht zu vermitteln.</w:t>
      </w:r>
    </w:p>
    <w:p w14:paraId="56E63281" w14:textId="77777777" w:rsidR="002757AB" w:rsidRPr="008E271B" w:rsidRDefault="002757AB" w:rsidP="002757AB">
      <w:r w:rsidRPr="008E271B">
        <w:t>Im Folgenden werden unterschiedliche Möglichkeiten erläutert, um die unter anderem hier beschriebenen Probleme in verteilten Systemen bzw. in einer Microservice Umgebung anzugehen und zu lösen oder den Umgang zu erleichtern. Hierbei werden einzelne Möglichkeiten herausgenommen und spezielle Beispiele gegeben.</w:t>
      </w:r>
    </w:p>
    <w:p w14:paraId="65D14F58" w14:textId="77777777" w:rsidR="002757AB" w:rsidRPr="008E271B" w:rsidRDefault="002757AB" w:rsidP="005E7083"/>
    <w:p w14:paraId="09A263B5" w14:textId="77777777" w:rsidR="005E7083" w:rsidRPr="008E271B" w:rsidRDefault="005E7083" w:rsidP="002C3766"/>
    <w:p w14:paraId="22D3D222" w14:textId="0C6DB411" w:rsidR="004C40C3" w:rsidRPr="008E271B" w:rsidRDefault="004C40C3" w:rsidP="002C3766"/>
    <w:p w14:paraId="4E93FF5F" w14:textId="6DFB7CAC" w:rsidR="00CD3BF0" w:rsidRPr="008E271B" w:rsidRDefault="006E25E1" w:rsidP="009B4194">
      <w:pPr>
        <w:pStyle w:val="berschrift1"/>
        <w:spacing w:before="120"/>
      </w:pPr>
      <w:bookmarkStart w:id="78" w:name="_Toc33725607"/>
      <w:r w:rsidRPr="008E271B">
        <w:lastRenderedPageBreak/>
        <w:t>Möglichkeiten zum Management und Gewährleisten eines verteilten Systems</w:t>
      </w:r>
      <w:bookmarkEnd w:id="78"/>
    </w:p>
    <w:p w14:paraId="2872BD9F" w14:textId="78AA459D" w:rsidR="00B7072E" w:rsidRPr="008E271B" w:rsidRDefault="00B7072E" w:rsidP="00B7072E">
      <w:pPr>
        <w:tabs>
          <w:tab w:val="left" w:pos="2022"/>
        </w:tabs>
      </w:pPr>
      <w:r w:rsidRPr="008E271B">
        <w:t>Im</w:t>
      </w:r>
      <w:r w:rsidR="00F655B9" w:rsidRPr="008E271B">
        <w:t xml:space="preserve"> weiteren Verlauf</w:t>
      </w:r>
      <w:r w:rsidRPr="008E271B">
        <w:t xml:space="preserve"> werden</w:t>
      </w:r>
      <w:r w:rsidR="00F24786" w:rsidRPr="008E271B">
        <w:t xml:space="preserve"> </w:t>
      </w:r>
      <w:r w:rsidR="00A0415E" w:rsidRPr="008E271B">
        <w:t>Microservices in verteilten Systemen</w:t>
      </w:r>
      <w:r w:rsidR="00CD1BB0" w:rsidRPr="008E271B">
        <w:t xml:space="preserve"> und die </w:t>
      </w:r>
      <w:r w:rsidR="00F655B9" w:rsidRPr="008E271B">
        <w:t>da</w:t>
      </w:r>
      <w:r w:rsidR="00CD1BB0" w:rsidRPr="008E271B">
        <w:t>bei auft</w:t>
      </w:r>
      <w:r w:rsidR="00F655B9" w:rsidRPr="008E271B">
        <w:t>retenden</w:t>
      </w:r>
      <w:r w:rsidR="00CD1BB0" w:rsidRPr="008E271B">
        <w:t xml:space="preserve"> Probleme einzeln untersucht und für die jeweiligen Ansätze</w:t>
      </w:r>
      <w:r w:rsidR="00927D3D" w:rsidRPr="008E271B">
        <w:t>,</w:t>
      </w:r>
      <w:r w:rsidR="00CD1BB0" w:rsidRPr="008E271B">
        <w:t xml:space="preserve"> falls vorhanden</w:t>
      </w:r>
      <w:r w:rsidR="00927D3D" w:rsidRPr="008E271B">
        <w:t>,</w:t>
      </w:r>
      <w:r w:rsidR="00CD1BB0" w:rsidRPr="008E271B">
        <w:t xml:space="preserve"> unterschiedliche</w:t>
      </w:r>
      <w:r w:rsidRPr="008E271B">
        <w:t xml:space="preserve"> Lösungsm</w:t>
      </w:r>
      <w:r w:rsidR="00CD1BB0" w:rsidRPr="008E271B">
        <w:t xml:space="preserve">öglichkeiten vorgestellt. Es wird hierbei besonders auf die Steuerung und Kontrolle der Kommunikation eingegangen bzw. wie diese überhaupt erst ermöglicht wird. </w:t>
      </w:r>
      <w:r w:rsidR="00954A41" w:rsidRPr="008E271B">
        <w:t xml:space="preserve">Um die </w:t>
      </w:r>
      <w:r w:rsidR="00E00B33" w:rsidRPr="008E271B">
        <w:t>anschlie</w:t>
      </w:r>
      <w:r w:rsidR="0057786A" w:rsidRPr="008E271B">
        <w:t>ß</w:t>
      </w:r>
      <w:r w:rsidR="00E00B33" w:rsidRPr="008E271B">
        <w:t>enden</w:t>
      </w:r>
      <w:r w:rsidR="00954A41" w:rsidRPr="008E271B">
        <w:t xml:space="preserve"> Beispiele nachvollziehen zu können ist </w:t>
      </w:r>
      <w:r w:rsidR="00E00B33" w:rsidRPr="008E271B">
        <w:t>es empfehlenswert</w:t>
      </w:r>
      <w:r w:rsidR="0057786A" w:rsidRPr="008E271B">
        <w:t>,</w:t>
      </w:r>
      <w:r w:rsidR="00954A41" w:rsidRPr="008E271B">
        <w:t xml:space="preserve"> sich zuerst mit den </w:t>
      </w:r>
      <w:r w:rsidR="00E00B33" w:rsidRPr="008E271B">
        <w:t>t</w:t>
      </w:r>
      <w:r w:rsidR="00954A41" w:rsidRPr="008E271B">
        <w:t>heoretischen Grundlagen</w:t>
      </w:r>
      <w:r w:rsidRPr="008E271B">
        <w:t xml:space="preserve"> in den vorherigen Kapiteln</w:t>
      </w:r>
      <w:r w:rsidR="00954A41" w:rsidRPr="008E271B">
        <w:t xml:space="preserve"> auseinander </w:t>
      </w:r>
      <w:r w:rsidR="00E00B33" w:rsidRPr="008E271B">
        <w:t>gesetzt zu haben</w:t>
      </w:r>
      <w:r w:rsidR="0057786A" w:rsidRPr="008E271B">
        <w:t>,</w:t>
      </w:r>
      <w:r w:rsidR="00954A41" w:rsidRPr="008E271B">
        <w:t xml:space="preserve"> um den Rahmen zu verstehen und ein Verständnis für die unterliegenden Systeme zu erhalten.</w:t>
      </w:r>
    </w:p>
    <w:p w14:paraId="40C6F7CC" w14:textId="2E7797C2" w:rsidR="006E25E1" w:rsidRPr="008E271B" w:rsidRDefault="006E25E1" w:rsidP="006E25E1">
      <w:pPr>
        <w:pStyle w:val="berschrift2"/>
      </w:pPr>
      <w:bookmarkStart w:id="79" w:name="_Ref26188806"/>
      <w:bookmarkStart w:id="80" w:name="_Ref26188814"/>
      <w:bookmarkStart w:id="81" w:name="_Toc33725608"/>
      <w:r w:rsidRPr="008E271B">
        <w:t>Kommunikations-Leitung</w:t>
      </w:r>
      <w:bookmarkEnd w:id="79"/>
      <w:bookmarkEnd w:id="80"/>
      <w:bookmarkEnd w:id="81"/>
    </w:p>
    <w:p w14:paraId="6034EF19" w14:textId="795F184D" w:rsidR="002E02FA" w:rsidRPr="008E271B" w:rsidRDefault="002E02FA" w:rsidP="002E02FA">
      <w:pPr>
        <w:pStyle w:val="berschrift3"/>
      </w:pPr>
      <w:bookmarkStart w:id="82" w:name="_Toc33725609"/>
      <w:r w:rsidRPr="008E271B">
        <w:t>Einleitung</w:t>
      </w:r>
      <w:bookmarkEnd w:id="82"/>
    </w:p>
    <w:p w14:paraId="503437E9" w14:textId="0D52DB4E" w:rsidR="002E02FA" w:rsidRPr="008E271B" w:rsidRDefault="002E02FA" w:rsidP="002E02FA">
      <w:r w:rsidRPr="008E271B">
        <w:t>In einer Microservice Architektur werden Informationen von vielen unterschiedlichen Punkten bezogen</w:t>
      </w:r>
      <w:r w:rsidR="00ED3DEA" w:rsidRPr="008E271B">
        <w:t>.</w:t>
      </w:r>
      <w:r w:rsidRPr="008E271B">
        <w:t xml:space="preserve"> </w:t>
      </w:r>
      <w:r w:rsidR="00ED3DEA" w:rsidRPr="008E271B">
        <w:t>Damit</w:t>
      </w:r>
      <w:r w:rsidRPr="008E271B">
        <w:t xml:space="preserve"> dies bei einer wachsenden Anzahl an Services weiterhin ermöglich</w:t>
      </w:r>
      <w:r w:rsidR="00ED3DEA" w:rsidRPr="008E271B">
        <w:t>t</w:t>
      </w:r>
      <w:r w:rsidRPr="008E271B">
        <w:t xml:space="preserve"> </w:t>
      </w:r>
      <w:r w:rsidR="00ED3DEA" w:rsidRPr="008E271B">
        <w:t>werden</w:t>
      </w:r>
      <w:r w:rsidRPr="008E271B">
        <w:t xml:space="preserve"> k</w:t>
      </w:r>
      <w:r w:rsidR="00ED3DEA" w:rsidRPr="008E271B">
        <w:t>ann</w:t>
      </w:r>
      <w:r w:rsidRPr="008E271B">
        <w:t>, w</w:t>
      </w:r>
      <w:r w:rsidR="00ED3DEA" w:rsidRPr="008E271B">
        <w:t>erden</w:t>
      </w:r>
      <w:r w:rsidRPr="008E271B">
        <w:t xml:space="preserve"> eine </w:t>
      </w:r>
      <w:r w:rsidR="00C40765" w:rsidRPr="008E271B">
        <w:t>oder mehrere Komponenten</w:t>
      </w:r>
      <w:r w:rsidRPr="008E271B">
        <w:t xml:space="preserve"> benötigt</w:t>
      </w:r>
      <w:r w:rsidR="00ED3DEA" w:rsidRPr="008E271B">
        <w:t xml:space="preserve"> um</w:t>
      </w:r>
      <w:r w:rsidRPr="008E271B">
        <w:t xml:space="preserve"> diese Kommunikation möglichst automatisiert zu Steuern. Des Weiteren kommunizieren externe Nutzer mit</w:t>
      </w:r>
      <w:r w:rsidR="00ED3DEA" w:rsidRPr="008E271B">
        <w:t xml:space="preserve"> den</w:t>
      </w:r>
      <w:r w:rsidRPr="008E271B">
        <w:t xml:space="preserve"> APIs </w:t>
      </w:r>
      <w:r w:rsidR="009E425C" w:rsidRPr="008E271B">
        <w:t>einer</w:t>
      </w:r>
      <w:r w:rsidRPr="008E271B">
        <w:t xml:space="preserve"> Anwendung</w:t>
      </w:r>
      <w:r w:rsidR="009E425C" w:rsidRPr="008E271B">
        <w:t>,</w:t>
      </w:r>
      <w:r w:rsidRPr="008E271B">
        <w:t xml:space="preserve"> wodurch es </w:t>
      </w:r>
      <w:r w:rsidR="009E425C" w:rsidRPr="008E271B">
        <w:t>s</w:t>
      </w:r>
      <w:r w:rsidRPr="008E271B">
        <w:t>chwierig wird diese im Ort zu verschieben oder umzubenennen, da die Nutzer an diese fest gebunden sind. Die gesamte Kommunikation sollte Protokoll</w:t>
      </w:r>
      <w:r w:rsidR="009E425C" w:rsidRPr="008E271B">
        <w:t>-</w:t>
      </w:r>
      <w:r w:rsidRPr="008E271B">
        <w:t xml:space="preserve"> und </w:t>
      </w:r>
      <w:r w:rsidR="009E425C" w:rsidRPr="008E271B">
        <w:t>S</w:t>
      </w:r>
      <w:r w:rsidRPr="008E271B">
        <w:t>prach</w:t>
      </w:r>
      <w:r w:rsidR="009E425C" w:rsidRPr="008E271B">
        <w:t>en-</w:t>
      </w:r>
      <w:r w:rsidRPr="008E271B">
        <w:t xml:space="preserve">unabhängig </w:t>
      </w:r>
      <w:r w:rsidR="00053AF2" w:rsidRPr="008E271B">
        <w:t>ablaufen</w:t>
      </w:r>
      <w:r w:rsidRPr="008E271B">
        <w:t xml:space="preserve">. Für diese Probleme gibt es unterschiedliche </w:t>
      </w:r>
      <w:r w:rsidR="00053AF2" w:rsidRPr="008E271B">
        <w:t>Lösungsa</w:t>
      </w:r>
      <w:r w:rsidRPr="008E271B">
        <w:t>nsätze in der Architektur</w:t>
      </w:r>
      <w:r w:rsidR="00F82965" w:rsidRPr="008E271B">
        <w:t xml:space="preserve"> </w:t>
      </w:r>
      <w:r w:rsidR="00364DAD" w:rsidRPr="008E271B">
        <w:t>die</w:t>
      </w:r>
      <w:r w:rsidRPr="008E271B">
        <w:t xml:space="preserve"> </w:t>
      </w:r>
      <w:r w:rsidR="006A6DC4" w:rsidRPr="008E271B">
        <w:t>verschiedene</w:t>
      </w:r>
      <w:r w:rsidRPr="008E271B">
        <w:t xml:space="preserve"> Anbieter</w:t>
      </w:r>
      <w:r w:rsidR="007F2B82" w:rsidRPr="008E271B">
        <w:t xml:space="preserve"> </w:t>
      </w:r>
      <w:r w:rsidR="00364DAD" w:rsidRPr="008E271B">
        <w:t>unterschiedlich angehen.</w:t>
      </w:r>
    </w:p>
    <w:p w14:paraId="36839DE3" w14:textId="0DF0F461" w:rsidR="006E25E1" w:rsidRPr="008E271B" w:rsidRDefault="006E25E1" w:rsidP="006E25E1">
      <w:pPr>
        <w:pStyle w:val="berschrift3"/>
      </w:pPr>
      <w:bookmarkStart w:id="83" w:name="_Toc33725610"/>
      <w:r w:rsidRPr="008E271B">
        <w:t>API Gateway</w:t>
      </w:r>
      <w:bookmarkEnd w:id="83"/>
    </w:p>
    <w:p w14:paraId="146F6B18" w14:textId="4AFCB1EC" w:rsidR="00385B10" w:rsidRPr="008E271B" w:rsidRDefault="006E25E1" w:rsidP="00385B10">
      <w:pPr>
        <w:pStyle w:val="berschrift4"/>
      </w:pPr>
      <w:r w:rsidRPr="008E271B">
        <w:t>Was ein API Gateway erreichen soll</w:t>
      </w:r>
    </w:p>
    <w:p w14:paraId="074ABB1B" w14:textId="69829ECA" w:rsidR="006E25E1" w:rsidRPr="008E271B" w:rsidRDefault="006E25E1" w:rsidP="006E25E1">
      <w:pPr>
        <w:pStyle w:val="Listenabsatz"/>
        <w:numPr>
          <w:ilvl w:val="0"/>
          <w:numId w:val="44"/>
        </w:numPr>
      </w:pPr>
      <w:r w:rsidRPr="008E271B">
        <w:t xml:space="preserve">Services können unterschiedliche, auch Web </w:t>
      </w:r>
      <w:r w:rsidR="000E2059" w:rsidRPr="008E271B">
        <w:t xml:space="preserve">inkompatible, Protokolle nutzen siehe </w:t>
      </w:r>
      <w:r w:rsidR="000E2059" w:rsidRPr="008E271B">
        <w:fldChar w:fldCharType="begin"/>
      </w:r>
      <w:r w:rsidR="000E2059" w:rsidRPr="008E271B">
        <w:instrText xml:space="preserve"> REF _Ref26185334 \h </w:instrText>
      </w:r>
      <w:r w:rsidR="000E2059" w:rsidRPr="008E271B">
        <w:fldChar w:fldCharType="separate"/>
      </w:r>
      <w:r w:rsidR="00CC7C9F" w:rsidRPr="008E271B">
        <w:t xml:space="preserve">Abbildung </w:t>
      </w:r>
      <w:r w:rsidR="00CC7C9F">
        <w:rPr>
          <w:noProof/>
        </w:rPr>
        <w:t>10</w:t>
      </w:r>
      <w:r w:rsidR="000E2059" w:rsidRPr="008E271B">
        <w:fldChar w:fldCharType="end"/>
      </w:r>
      <w:r w:rsidR="000E2059" w:rsidRPr="008E271B">
        <w:t>.</w:t>
      </w:r>
    </w:p>
    <w:p w14:paraId="58F8B34E" w14:textId="0EBCB7C5" w:rsidR="006E25E1" w:rsidRPr="008E271B" w:rsidRDefault="006E25E1" w:rsidP="006E25E1">
      <w:pPr>
        <w:pStyle w:val="Listenabsatz"/>
        <w:numPr>
          <w:ilvl w:val="0"/>
          <w:numId w:val="44"/>
        </w:numPr>
      </w:pPr>
      <w:r w:rsidRPr="008E271B">
        <w:t>Clients benötigen Daten von vielen unterschiedlichen Quellen</w:t>
      </w:r>
      <w:r w:rsidR="00D11F2D" w:rsidRPr="008E271B">
        <w:t>/Microservices</w:t>
      </w:r>
      <w:r w:rsidRPr="008E271B">
        <w:t xml:space="preserve">, </w:t>
      </w:r>
      <w:r w:rsidR="001B5007" w:rsidRPr="008E271B">
        <w:t>die Herkunft</w:t>
      </w:r>
      <w:r w:rsidR="005E5811">
        <w:t xml:space="preserve"> soll dabei vor</w:t>
      </w:r>
      <w:r w:rsidR="001B5007" w:rsidRPr="008E271B">
        <w:t xml:space="preserve"> </w:t>
      </w:r>
      <w:r w:rsidR="00D11F2D" w:rsidRPr="008E271B">
        <w:t>dem Client allerdings</w:t>
      </w:r>
      <w:r w:rsidR="001B5007" w:rsidRPr="008E271B">
        <w:t xml:space="preserve"> verbogen bleiben</w:t>
      </w:r>
      <w:r w:rsidR="00D11F2D" w:rsidRPr="008E271B">
        <w:t xml:space="preserve"> (keine Informationen über internen Datenverkehr)</w:t>
      </w:r>
      <w:r w:rsidR="000E2059" w:rsidRPr="008E271B">
        <w:t xml:space="preserve"> siehe </w:t>
      </w:r>
      <w:r w:rsidR="000E2059" w:rsidRPr="008E271B">
        <w:fldChar w:fldCharType="begin"/>
      </w:r>
      <w:r w:rsidR="000E2059" w:rsidRPr="008E271B">
        <w:instrText xml:space="preserve"> REF _Ref26185334 \h </w:instrText>
      </w:r>
      <w:r w:rsidR="000E2059" w:rsidRPr="008E271B">
        <w:fldChar w:fldCharType="separate"/>
      </w:r>
      <w:r w:rsidR="005E5811" w:rsidRPr="008E271B">
        <w:t xml:space="preserve">Abbildung </w:t>
      </w:r>
      <w:r w:rsidR="005E5811">
        <w:rPr>
          <w:noProof/>
        </w:rPr>
        <w:t>10</w:t>
      </w:r>
      <w:r w:rsidR="000E2059" w:rsidRPr="008E271B">
        <w:fldChar w:fldCharType="end"/>
      </w:r>
      <w:r w:rsidR="002B40AC" w:rsidRPr="008E271B">
        <w:t xml:space="preserve"> rechts</w:t>
      </w:r>
      <w:r w:rsidRPr="008E271B">
        <w:t>.</w:t>
      </w:r>
    </w:p>
    <w:p w14:paraId="58038F87" w14:textId="5DAC6ECF" w:rsidR="006E25E1" w:rsidRPr="008E271B" w:rsidRDefault="00D11F2D" w:rsidP="006E25E1">
      <w:pPr>
        <w:pStyle w:val="Listenabsatz"/>
        <w:numPr>
          <w:ilvl w:val="0"/>
          <w:numId w:val="44"/>
        </w:numPr>
      </w:pPr>
      <w:r w:rsidRPr="008E271B">
        <w:t>Ein</w:t>
      </w:r>
      <w:r w:rsidR="001B5007" w:rsidRPr="008E271B">
        <w:t>e</w:t>
      </w:r>
      <w:r w:rsidRPr="008E271B">
        <w:t xml:space="preserve"> </w:t>
      </w:r>
      <w:r w:rsidR="00076679" w:rsidRPr="008E271B">
        <w:t>c</w:t>
      </w:r>
      <w:r w:rsidRPr="008E271B">
        <w:t>lient</w:t>
      </w:r>
      <w:r w:rsidR="00076679" w:rsidRPr="008E271B">
        <w:t>-</w:t>
      </w:r>
      <w:r w:rsidR="001D67D6" w:rsidRPr="008E271B">
        <w:t>entsprechende</w:t>
      </w:r>
      <w:r w:rsidRPr="008E271B">
        <w:t xml:space="preserve"> Daten</w:t>
      </w:r>
      <w:r w:rsidR="00076679" w:rsidRPr="008E271B">
        <w:t>b</w:t>
      </w:r>
      <w:r w:rsidRPr="008E271B">
        <w:t>ereitstellung</w:t>
      </w:r>
      <w:r w:rsidR="001D67D6" w:rsidRPr="008E271B">
        <w:t xml:space="preserve"> sollte </w:t>
      </w:r>
      <w:r w:rsidR="001B5007" w:rsidRPr="008E271B">
        <w:t>e</w:t>
      </w:r>
      <w:r w:rsidR="001D67D6" w:rsidRPr="008E271B">
        <w:t>rreicht werden (Desktop vs. Mobile)</w:t>
      </w:r>
      <w:r w:rsidR="000E2059" w:rsidRPr="008E271B">
        <w:t xml:space="preserve"> siehe </w:t>
      </w:r>
      <w:r w:rsidR="000E2059" w:rsidRPr="008E271B">
        <w:fldChar w:fldCharType="begin"/>
      </w:r>
      <w:r w:rsidR="000E2059" w:rsidRPr="008E271B">
        <w:instrText xml:space="preserve"> REF _Ref26185334 \h </w:instrText>
      </w:r>
      <w:r w:rsidR="000E2059" w:rsidRPr="008E271B">
        <w:fldChar w:fldCharType="separate"/>
      </w:r>
      <w:r w:rsidR="005E5811" w:rsidRPr="008E271B">
        <w:t xml:space="preserve">Abbildung </w:t>
      </w:r>
      <w:r w:rsidR="005E5811">
        <w:rPr>
          <w:noProof/>
        </w:rPr>
        <w:t>10</w:t>
      </w:r>
      <w:r w:rsidR="000E2059" w:rsidRPr="008E271B">
        <w:fldChar w:fldCharType="end"/>
      </w:r>
      <w:r w:rsidR="002B40AC" w:rsidRPr="008E271B">
        <w:t xml:space="preserve"> links</w:t>
      </w:r>
      <w:r w:rsidR="006E25E1" w:rsidRPr="008E271B">
        <w:t>.</w:t>
      </w:r>
    </w:p>
    <w:p w14:paraId="7CD2DDC6" w14:textId="325588AB" w:rsidR="00385B10" w:rsidRPr="008E271B" w:rsidRDefault="00385B10" w:rsidP="00385B10">
      <w:pPr>
        <w:pStyle w:val="Listenabsatz"/>
        <w:numPr>
          <w:ilvl w:val="0"/>
          <w:numId w:val="44"/>
        </w:numPr>
      </w:pPr>
      <w:r w:rsidRPr="008E271B">
        <w:t xml:space="preserve">Services können sich sowohl in </w:t>
      </w:r>
      <w:r w:rsidR="00A76754" w:rsidRPr="008E271B">
        <w:t>der Anzahl</w:t>
      </w:r>
      <w:r w:rsidRPr="008E271B">
        <w:t xml:space="preserve"> als auch</w:t>
      </w:r>
      <w:r w:rsidR="00A76754" w:rsidRPr="008E271B">
        <w:t xml:space="preserve"> im</w:t>
      </w:r>
      <w:r w:rsidRPr="008E271B">
        <w:t xml:space="preserve"> Ort</w:t>
      </w:r>
      <w:r w:rsidR="00A76754" w:rsidRPr="008E271B">
        <w:t xml:space="preserve"> bzw. der Adresse</w:t>
      </w:r>
      <w:r w:rsidRPr="008E271B">
        <w:t xml:space="preserve"> ändern und sollen vo</w:t>
      </w:r>
      <w:r w:rsidR="00076679" w:rsidRPr="008E271B">
        <w:t>r dem</w:t>
      </w:r>
      <w:r w:rsidRPr="008E271B">
        <w:t xml:space="preserve"> Client ver</w:t>
      </w:r>
      <w:r w:rsidR="00076679" w:rsidRPr="008E271B">
        <w:t>borgen</w:t>
      </w:r>
      <w:r w:rsidRPr="008E271B">
        <w:t xml:space="preserve"> sein, demnach keine direkte Verbindung zu ihm haben.</w:t>
      </w:r>
    </w:p>
    <w:p w14:paraId="3CF5DE2A" w14:textId="256A2336" w:rsidR="00691347" w:rsidRPr="008E271B" w:rsidRDefault="006E25E1" w:rsidP="002B40AC">
      <w:pPr>
        <w:pStyle w:val="Listenabsatz"/>
        <w:numPr>
          <w:ilvl w:val="0"/>
          <w:numId w:val="44"/>
        </w:numPr>
      </w:pPr>
      <w:r w:rsidRPr="008E271B">
        <w:lastRenderedPageBreak/>
        <w:t>Es soll auf Hardware</w:t>
      </w:r>
      <w:r w:rsidR="001D67D6" w:rsidRPr="008E271B">
        <w:t>/Netzwerk</w:t>
      </w:r>
      <w:r w:rsidR="00A266E8" w:rsidRPr="008E271B">
        <w:t>-</w:t>
      </w:r>
      <w:r w:rsidRPr="008E271B">
        <w:t>Limitierungen, von unterschiedlichen Arten von Clients,</w:t>
      </w:r>
      <w:r w:rsidR="001D67D6" w:rsidRPr="008E271B">
        <w:t xml:space="preserve"> mit </w:t>
      </w:r>
      <w:r w:rsidR="00A266E8" w:rsidRPr="008E271B">
        <w:t>e</w:t>
      </w:r>
      <w:r w:rsidR="001D67D6" w:rsidRPr="008E271B">
        <w:t>ntsprechenden API reagiert werden können, welche z.B. längere Wartezeiten zulassen</w:t>
      </w:r>
      <w:r w:rsidR="000E2059" w:rsidRPr="008E271B">
        <w:t xml:space="preserve"> </w:t>
      </w:r>
      <w:r w:rsidR="002B40AC" w:rsidRPr="008E271B">
        <w:t>(</w:t>
      </w:r>
      <w:r w:rsidR="000E2059" w:rsidRPr="008E271B">
        <w:fldChar w:fldCharType="begin"/>
      </w:r>
      <w:r w:rsidR="000E2059" w:rsidRPr="008E271B">
        <w:instrText xml:space="preserve"> REF _Ref26185334 \h </w:instrText>
      </w:r>
      <w:r w:rsidR="000E2059" w:rsidRPr="008E271B">
        <w:fldChar w:fldCharType="separate"/>
      </w:r>
      <w:r w:rsidR="00CC7C9F" w:rsidRPr="008E271B">
        <w:t xml:space="preserve">Abbildung </w:t>
      </w:r>
      <w:r w:rsidR="00CC7C9F">
        <w:rPr>
          <w:noProof/>
        </w:rPr>
        <w:t>10</w:t>
      </w:r>
      <w:r w:rsidR="000E2059" w:rsidRPr="008E271B">
        <w:fldChar w:fldCharType="end"/>
      </w:r>
      <w:r w:rsidR="002B40AC" w:rsidRPr="008E271B">
        <w:t xml:space="preserve"> im Gateway)</w:t>
      </w:r>
      <w:r w:rsidRPr="008E271B">
        <w:t>.</w:t>
      </w:r>
      <w:bookmarkStart w:id="84" w:name="_CTVK001b079caac0f7f4651bdee691a23b425fb"/>
      <w:r w:rsidR="00385B10" w:rsidRPr="008E271B">
        <w:rPr>
          <w:noProof/>
        </w:rPr>
        <w:t xml:space="preserve"> </w:t>
      </w:r>
    </w:p>
    <w:p w14:paraId="1BA5FFDE" w14:textId="666ED1EC" w:rsidR="006E25E1" w:rsidRPr="008E271B" w:rsidRDefault="002B40AC" w:rsidP="00385B10">
      <w:pPr>
        <w:ind w:left="360"/>
        <w:jc w:val="center"/>
      </w:pPr>
      <w:bookmarkStart w:id="85" w:name="_Ref26185334"/>
      <w:bookmarkStart w:id="86" w:name="_Toc33705030"/>
      <w:r w:rsidRPr="008E271B">
        <w:rPr>
          <w:noProof/>
        </w:rPr>
        <w:drawing>
          <wp:anchor distT="0" distB="0" distL="114300" distR="114300" simplePos="0" relativeHeight="251649024" behindDoc="0" locked="0" layoutInCell="1" allowOverlap="1" wp14:anchorId="765F2210" wp14:editId="4188F6AE">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0">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rsidRPr="008E271B">
        <w:t>Abbildung</w:t>
      </w:r>
      <w:r w:rsidR="00385B10" w:rsidRPr="008E271B">
        <w:t xml:space="preserve"> </w:t>
      </w:r>
      <w:r w:rsidR="00D15055" w:rsidRPr="008E271B">
        <w:rPr>
          <w:noProof/>
        </w:rPr>
        <w:fldChar w:fldCharType="begin"/>
      </w:r>
      <w:r w:rsidR="00D15055" w:rsidRPr="008E271B">
        <w:rPr>
          <w:noProof/>
        </w:rPr>
        <w:instrText xml:space="preserve"> SEQ Abbildung \* ARABIC </w:instrText>
      </w:r>
      <w:r w:rsidR="00D15055" w:rsidRPr="008E271B">
        <w:rPr>
          <w:noProof/>
        </w:rPr>
        <w:fldChar w:fldCharType="separate"/>
      </w:r>
      <w:r w:rsidR="00CC7C9F">
        <w:rPr>
          <w:noProof/>
        </w:rPr>
        <w:t>10</w:t>
      </w:r>
      <w:r w:rsidR="00D15055" w:rsidRPr="008E271B">
        <w:rPr>
          <w:noProof/>
        </w:rPr>
        <w:fldChar w:fldCharType="end"/>
      </w:r>
      <w:bookmarkEnd w:id="85"/>
      <w:r w:rsidR="00385B10" w:rsidRPr="008E271B">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rsidRPr="008E271B">
            <w:fldChar w:fldCharType="begin"/>
          </w:r>
          <w:r w:rsidR="001629B0">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}</w:instrText>
          </w:r>
          <w:r w:rsidR="00385B10" w:rsidRPr="008E271B">
            <w:fldChar w:fldCharType="separate"/>
          </w:r>
          <w:r w:rsidR="001629B0">
            <w:t>(Richardson 20/11/2019)</w:t>
          </w:r>
          <w:r w:rsidR="00385B10" w:rsidRPr="008E271B">
            <w:fldChar w:fldCharType="end"/>
          </w:r>
        </w:sdtContent>
      </w:sdt>
      <w:bookmarkEnd w:id="84"/>
      <w:bookmarkEnd w:id="86"/>
    </w:p>
    <w:p w14:paraId="4A55A89C" w14:textId="77777777" w:rsidR="006E25E1" w:rsidRPr="008E271B" w:rsidRDefault="006E25E1" w:rsidP="006E25E1">
      <w:pPr>
        <w:pStyle w:val="berschrift4"/>
      </w:pPr>
      <w:r w:rsidRPr="008E271B">
        <w:t>Ein Gateway als Lösung</w:t>
      </w:r>
    </w:p>
    <w:p w14:paraId="53325504" w14:textId="7FCD6440" w:rsidR="006E25E1" w:rsidRPr="008E271B" w:rsidRDefault="00A76754" w:rsidP="006E25E1">
      <w:proofErr w:type="gramStart"/>
      <w:r w:rsidRPr="008E271B">
        <w:t>Das</w:t>
      </w:r>
      <w:proofErr w:type="gramEnd"/>
      <w:r w:rsidRPr="008E271B">
        <w:t xml:space="preserve"> Gateway dient als einziger Eingangsp</w:t>
      </w:r>
      <w:r w:rsidR="006E25E1" w:rsidRPr="008E271B">
        <w:t>unkt für alle Nutzer</w:t>
      </w:r>
      <w:r w:rsidR="00A266E8" w:rsidRPr="008E271B">
        <w:t>.</w:t>
      </w:r>
      <w:r w:rsidR="00691347" w:rsidRPr="008E271B">
        <w:t xml:space="preserve"> </w:t>
      </w:r>
      <w:r w:rsidR="00A266E8" w:rsidRPr="008E271B">
        <w:t>I</w:t>
      </w:r>
      <w:r w:rsidR="00691347" w:rsidRPr="008E271B">
        <w:t>st dies nicht der Fall können Nachrichten unbemerkt an die APIs gela</w:t>
      </w:r>
      <w:r w:rsidR="00980045" w:rsidRPr="008E271B">
        <w:t>ngen</w:t>
      </w:r>
      <w:r w:rsidR="006E25E1" w:rsidRPr="008E271B">
        <w:t xml:space="preserve">. Hierbei übernimmt </w:t>
      </w:r>
      <w:r w:rsidRPr="008E271B">
        <w:t>das Gateway</w:t>
      </w:r>
      <w:r w:rsidR="006E25E1" w:rsidRPr="008E271B">
        <w:t xml:space="preserve"> den gesamten Nachrichtenverkehr in beide Richtungen, </w:t>
      </w:r>
      <w:r w:rsidR="00513996" w:rsidRPr="008E271B">
        <w:t>dieser</w:t>
      </w:r>
      <w:r w:rsidR="006E25E1" w:rsidRPr="008E271B">
        <w:t xml:space="preserve"> wird </w:t>
      </w:r>
      <w:r w:rsidR="00513996" w:rsidRPr="008E271B">
        <w:t>entsprechend der Einstellung des API Gateways,</w:t>
      </w:r>
      <w:r w:rsidR="006E25E1" w:rsidRPr="008E271B">
        <w:t xml:space="preserve"> nur</w:t>
      </w:r>
      <w:r w:rsidR="00513996" w:rsidRPr="008E271B">
        <w:t xml:space="preserve"> zu den entsprechenden Services durchgeschleift oder an</w:t>
      </w:r>
      <w:r w:rsidR="006E25E1" w:rsidRPr="008E271B">
        <w:t xml:space="preserve"> mehrere Services</w:t>
      </w:r>
      <w:r w:rsidR="00513996" w:rsidRPr="008E271B">
        <w:t xml:space="preserve"> ausgefächert</w:t>
      </w:r>
      <w:r w:rsidR="006E25E1" w:rsidRPr="008E271B">
        <w:t xml:space="preserve">. </w:t>
      </w:r>
      <w:r w:rsidRPr="008E271B">
        <w:t>Das</w:t>
      </w:r>
      <w:r w:rsidR="006E25E1" w:rsidRPr="008E271B">
        <w:t xml:space="preserve"> API Gateway kann jedem Nutzer eine andere API zur Verfügung stellen und dadurch die entstehenden Bedürfnisse spezifischer handhaben. Es ist auch</w:t>
      </w:r>
      <w:r w:rsidRPr="008E271B">
        <w:t>, e</w:t>
      </w:r>
      <w:r w:rsidR="00513996" w:rsidRPr="008E271B">
        <w:t>ntsprechend</w:t>
      </w:r>
      <w:r w:rsidRPr="008E271B">
        <w:t xml:space="preserve"> abhängig</w:t>
      </w:r>
      <w:r w:rsidR="00513996" w:rsidRPr="008E271B">
        <w:t xml:space="preserve"> von welchem Anbieter </w:t>
      </w:r>
      <w:r w:rsidRPr="008E271B">
        <w:t>das Gateway stammt</w:t>
      </w:r>
      <w:r w:rsidR="00980045" w:rsidRPr="008E271B">
        <w:t>,</w:t>
      </w:r>
      <w:r w:rsidR="006E25E1" w:rsidRPr="008E271B">
        <w:t xml:space="preserve"> möglich Autorisierung</w:t>
      </w:r>
      <w:r w:rsidR="00534E42" w:rsidRPr="008E271B">
        <w:t xml:space="preserve">, Authentisieren, </w:t>
      </w:r>
      <w:proofErr w:type="spellStart"/>
      <w:r w:rsidR="00534E42" w:rsidRPr="008E271B">
        <w:t>Logging</w:t>
      </w:r>
      <w:proofErr w:type="spellEnd"/>
      <w:r w:rsidR="00534E42" w:rsidRPr="008E271B">
        <w:t>, Monitoring usw. in</w:t>
      </w:r>
      <w:r w:rsidR="006E25E1" w:rsidRPr="008E271B">
        <w:t xml:space="preserve"> </w:t>
      </w:r>
      <w:r w:rsidR="00534E42" w:rsidRPr="008E271B">
        <w:t>dem</w:t>
      </w:r>
      <w:r w:rsidR="006E25E1" w:rsidRPr="008E271B">
        <w:t xml:space="preserve"> Gateway zu </w:t>
      </w:r>
      <w:r w:rsidRPr="008E271B">
        <w:t xml:space="preserve">verwenden </w:t>
      </w:r>
      <w:r w:rsidR="006E25E1" w:rsidRPr="008E271B">
        <w:t xml:space="preserve">und somit </w:t>
      </w:r>
      <w:r w:rsidRPr="008E271B">
        <w:t xml:space="preserve">die Services zu entlasten </w:t>
      </w:r>
      <w:r w:rsidR="00534E42" w:rsidRPr="008E271B">
        <w:t>bzw. Dritt</w:t>
      </w:r>
      <w:r w:rsidR="002479E4" w:rsidRPr="008E271B">
        <w:t>-</w:t>
      </w:r>
      <w:r w:rsidR="00534E42" w:rsidRPr="008E271B">
        <w:t>Software nicht zu benötigen</w:t>
      </w:r>
      <w:r w:rsidR="006E25E1" w:rsidRPr="008E271B">
        <w:t>.</w:t>
      </w:r>
    </w:p>
    <w:p w14:paraId="4CF46D51" w14:textId="00AFF52B" w:rsidR="006E25E1" w:rsidRPr="008E271B" w:rsidRDefault="00FB6F22" w:rsidP="006E25E1">
      <w:pPr>
        <w:pStyle w:val="berschrift4"/>
      </w:pPr>
      <w:proofErr w:type="spellStart"/>
      <w:r w:rsidRPr="008E271B">
        <w:t>Backends</w:t>
      </w:r>
      <w:proofErr w:type="spellEnd"/>
      <w:r w:rsidRPr="008E271B">
        <w:t xml:space="preserve"> </w:t>
      </w:r>
      <w:proofErr w:type="spellStart"/>
      <w:r w:rsidRPr="008E271B">
        <w:t>for</w:t>
      </w:r>
      <w:proofErr w:type="spellEnd"/>
      <w:r w:rsidRPr="008E271B">
        <w:t xml:space="preserve"> </w:t>
      </w:r>
      <w:proofErr w:type="spellStart"/>
      <w:r w:rsidRPr="008E271B">
        <w:t>Frontends</w:t>
      </w:r>
      <w:proofErr w:type="spellEnd"/>
    </w:p>
    <w:p w14:paraId="586F8353" w14:textId="7A2AF034" w:rsidR="000E2059" w:rsidRPr="008E271B" w:rsidRDefault="006E25E1" w:rsidP="00D11F2D">
      <w:pPr>
        <w:rPr>
          <w:rStyle w:val="Hyperlink"/>
        </w:rPr>
      </w:pPr>
      <w:r w:rsidRPr="008E271B">
        <w:t xml:space="preserve">Einen etwas anderen Ansatz </w:t>
      </w:r>
      <w:r w:rsidR="00197784" w:rsidRPr="008E271B">
        <w:t>verfolg</w:t>
      </w:r>
      <w:r w:rsidRPr="008E271B">
        <w:t xml:space="preserve"> die Variante welche</w:t>
      </w:r>
      <w:r w:rsidR="00197784" w:rsidRPr="008E271B">
        <w:t xml:space="preserve"> </w:t>
      </w:r>
      <w:r w:rsidRPr="008E271B">
        <w:t>„</w:t>
      </w:r>
      <w:proofErr w:type="spellStart"/>
      <w:r w:rsidRPr="008E271B">
        <w:t>Backends</w:t>
      </w:r>
      <w:proofErr w:type="spellEnd"/>
      <w:r w:rsidRPr="008E271B">
        <w:t xml:space="preserve"> </w:t>
      </w:r>
      <w:proofErr w:type="spellStart"/>
      <w:r w:rsidRPr="008E271B">
        <w:t>for</w:t>
      </w:r>
      <w:proofErr w:type="spellEnd"/>
      <w:r w:rsidRPr="008E271B">
        <w:t xml:space="preserve"> </w:t>
      </w:r>
      <w:proofErr w:type="spellStart"/>
      <w:r w:rsidR="00FB6F22" w:rsidRPr="008E271B">
        <w:t>Frontend</w:t>
      </w:r>
      <w:r w:rsidR="00197784" w:rsidRPr="008E271B">
        <w:t>s</w:t>
      </w:r>
      <w:proofErr w:type="spellEnd"/>
      <w:r w:rsidRPr="008E271B">
        <w:t xml:space="preserve">“ genannt wird. Für jedes </w:t>
      </w:r>
      <w:r w:rsidR="00FB6F22" w:rsidRPr="008E271B">
        <w:t>Frontend</w:t>
      </w:r>
      <w:r w:rsidRPr="008E271B">
        <w:t xml:space="preserve"> (sowohl Web Client als auch Mobile oder 3rd Party) wird ein eigene</w:t>
      </w:r>
      <w:r w:rsidR="00197784" w:rsidRPr="008E271B">
        <w:t>s</w:t>
      </w:r>
      <w:r w:rsidRPr="008E271B">
        <w:t xml:space="preserve"> Gateway erstellt</w:t>
      </w:r>
      <w:r w:rsidR="00197784" w:rsidRPr="008E271B">
        <w:t>,</w:t>
      </w:r>
      <w:r w:rsidRPr="008E271B">
        <w:t xml:space="preserve"> welche</w:t>
      </w:r>
      <w:r w:rsidR="00197784" w:rsidRPr="008E271B">
        <w:t>s</w:t>
      </w:r>
      <w:r w:rsidRPr="008E271B">
        <w:t xml:space="preserve"> auch nur für dieses verantwortlich ist</w:t>
      </w:r>
      <w:r w:rsidR="00B00516" w:rsidRPr="008E271B">
        <w:t>,</w:t>
      </w:r>
      <w:r w:rsidR="000E2059" w:rsidRPr="008E271B">
        <w:t xml:space="preserve"> siehe </w:t>
      </w:r>
      <w:r w:rsidR="000E2059" w:rsidRPr="008E271B">
        <w:fldChar w:fldCharType="begin"/>
      </w:r>
      <w:r w:rsidR="000E2059" w:rsidRPr="008E271B">
        <w:instrText xml:space="preserve"> REF _Ref26185599 \h </w:instrText>
      </w:r>
      <w:r w:rsidR="000E2059" w:rsidRPr="008E271B">
        <w:fldChar w:fldCharType="separate"/>
      </w:r>
      <w:r w:rsidR="00CC7C9F" w:rsidRPr="00CC7C9F">
        <w:t xml:space="preserve">Abbildung </w:t>
      </w:r>
      <w:r w:rsidR="00CC7C9F" w:rsidRPr="00CC7C9F">
        <w:rPr>
          <w:noProof/>
        </w:rPr>
        <w:t>11</w:t>
      </w:r>
      <w:r w:rsidR="000E2059" w:rsidRPr="008E271B">
        <w:fldChar w:fldCharType="end"/>
      </w:r>
      <w:r w:rsidRPr="008E271B">
        <w:t xml:space="preserve">. Das hat zum Vorteil, dass </w:t>
      </w:r>
      <w:r w:rsidR="00A76754" w:rsidRPr="008E271B">
        <w:t>es</w:t>
      </w:r>
      <w:r w:rsidRPr="008E271B">
        <w:t xml:space="preserve"> zum einen keinen alleinigen Flaschenhals mehr </w:t>
      </w:r>
      <w:r w:rsidR="00A76754" w:rsidRPr="008E271B">
        <w:t>gibt</w:t>
      </w:r>
      <w:r w:rsidRPr="008E271B">
        <w:t>, zum anderen das die Gateways zweckmäßig getrennt</w:t>
      </w:r>
      <w:r w:rsidR="00B00516" w:rsidRPr="008E271B">
        <w:t xml:space="preserve"> sind</w:t>
      </w:r>
      <w:r w:rsidRPr="008E271B">
        <w:t xml:space="preserve"> und eine klarere Struktur </w:t>
      </w:r>
      <w:r w:rsidRPr="008E271B">
        <w:lastRenderedPageBreak/>
        <w:t xml:space="preserve">haben. Durch ihre erhöhte modulare Gestaltung können sie außerdem besser </w:t>
      </w:r>
      <w:r w:rsidR="00355DE7" w:rsidRPr="008E271B">
        <w:t>s</w:t>
      </w:r>
      <w:r w:rsidRPr="008E271B">
        <w:t xml:space="preserve">kaliert werden und können klarer auf die Bedürfnisse ihres speziellen Clients eingehen. </w:t>
      </w:r>
      <w:r w:rsidR="000E2059" w:rsidRPr="008E271B">
        <w:t>Zusätzliche Funktionalitäten sind</w:t>
      </w:r>
      <w:r w:rsidRPr="008E271B">
        <w:t xml:space="preserve"> nat</w:t>
      </w:r>
      <w:r w:rsidR="00355DE7" w:rsidRPr="008E271B">
        <w:t>ü</w:t>
      </w:r>
      <w:r w:rsidRPr="008E271B">
        <w:t>rlich immer noch möglich.</w:t>
      </w:r>
      <w:r w:rsidR="00D11F2D" w:rsidRPr="008E271B">
        <w:rPr>
          <w:rStyle w:val="Hyperlink"/>
        </w:rPr>
        <w:t xml:space="preserve"> </w:t>
      </w:r>
    </w:p>
    <w:p w14:paraId="22BBEBA2" w14:textId="14A3FBB3" w:rsidR="000E2059" w:rsidRPr="008E271B" w:rsidRDefault="00691347" w:rsidP="00CC7C9F">
      <w:pPr>
        <w:jc w:val="center"/>
        <w:rPr>
          <w:rStyle w:val="Hyperlink"/>
        </w:rPr>
      </w:pPr>
      <w:bookmarkStart w:id="87" w:name="_CTVK001e771050d7f294696968574f02381e6a3"/>
      <w:bookmarkStart w:id="88" w:name="_Toc33705031"/>
      <w:r w:rsidRPr="008E271B">
        <w:rPr>
          <w:noProof/>
          <w:color w:val="0000FF"/>
          <w:u w:val="single"/>
        </w:rPr>
        <w:drawing>
          <wp:anchor distT="0" distB="0" distL="114300" distR="114300" simplePos="0" relativeHeight="251650048" behindDoc="0" locked="0" layoutInCell="1" allowOverlap="1" wp14:anchorId="567CE5AA" wp14:editId="3E6C4F79">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Start w:id="89" w:name="_Ref26185599"/>
      <w:bookmarkEnd w:id="87"/>
      <w:proofErr w:type="spellStart"/>
      <w:r w:rsidR="000E2059" w:rsidRPr="00CC7C9F">
        <w:rPr>
          <w:lang w:val="en-US"/>
        </w:rPr>
        <w:t>Abbildung</w:t>
      </w:r>
      <w:proofErr w:type="spellEnd"/>
      <w:r w:rsidR="000E2059" w:rsidRPr="00CC7C9F">
        <w:rPr>
          <w:lang w:val="en-US"/>
        </w:rPr>
        <w:t xml:space="preserve"> </w:t>
      </w:r>
      <w:r w:rsidR="00CC7C9F">
        <w:rPr>
          <w:noProof/>
        </w:rPr>
        <w:fldChar w:fldCharType="begin"/>
      </w:r>
      <w:r w:rsidR="00CC7C9F" w:rsidRPr="00CC7C9F">
        <w:rPr>
          <w:noProof/>
          <w:lang w:val="en-US"/>
        </w:rPr>
        <w:instrText xml:space="preserve"> SEQ Abbildung \* ARABIC </w:instrText>
      </w:r>
      <w:r w:rsidR="00CC7C9F">
        <w:rPr>
          <w:noProof/>
        </w:rPr>
        <w:fldChar w:fldCharType="separate"/>
      </w:r>
      <w:r w:rsidR="00CC7C9F">
        <w:rPr>
          <w:noProof/>
          <w:lang w:val="en-US"/>
        </w:rPr>
        <w:t>11</w:t>
      </w:r>
      <w:r w:rsidR="00CC7C9F">
        <w:rPr>
          <w:noProof/>
        </w:rPr>
        <w:fldChar w:fldCharType="end"/>
      </w:r>
      <w:bookmarkEnd w:id="89"/>
      <w:r w:rsidR="000E2059" w:rsidRPr="00CC7C9F">
        <w:rPr>
          <w:lang w:val="en-US"/>
        </w:rPr>
        <w:t xml:space="preserve">: API Gateways </w:t>
      </w:r>
      <w:proofErr w:type="spellStart"/>
      <w:r w:rsidR="000E2059" w:rsidRPr="00CC7C9F">
        <w:rPr>
          <w:lang w:val="en-US"/>
        </w:rPr>
        <w:t>Backends</w:t>
      </w:r>
      <w:proofErr w:type="spellEnd"/>
      <w:r w:rsidR="000E2059" w:rsidRPr="00CC7C9F">
        <w:rPr>
          <w:lang w:val="en-US"/>
        </w:rPr>
        <w:t xml:space="preserve"> for frontends </w:t>
      </w:r>
      <w:sdt>
        <w:sdtPr>
          <w:alias w:val="Don't edit this field"/>
          <w:tag w:val="CitaviPlaceholder#55b6f12a-a0e6-4c7b-8da7-6946482e753b"/>
          <w:id w:val="887768230"/>
          <w:placeholder>
            <w:docPart w:val="DefaultPlaceholder_1081868574"/>
          </w:placeholder>
        </w:sdtPr>
        <w:sdtContent>
          <w:r w:rsidR="000E2059" w:rsidRPr="008E271B">
            <w:fldChar w:fldCharType="begin"/>
          </w:r>
          <w:r w:rsidR="001629B0">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pY3Jvc2VydmljZXMuaW8vcGF0dGVybnMvYXBpZ2F0ZXdheS5odG1sIiwiTGlua2VkUmVzb3VyY2VUeXBlIjo1LCJVcmlTdHJpbmciOiJodHRwczovL21pY3Jvc2VydmljZXMuaW8vcGF0dGVybnMvYXBpZ2F0ZXdheS5odG1sIiwiUHJvcGVydGllcyI6eyIkaWQiOiI4In19LCJBbm5vdGF0aW9ucyI6W10sIkxvY2F0aW9uVHlwZSI6MCwiTWlycm9yc1JlZmVyZW5jZVByb3BlcnR5SWQiOjE1MSwiQ3JlYXRlZEJ5IjoiX0dlcnJpdCBXSWxkZXJtdXRoIiwiQ3JlYXRlZE9uIjoiMjAxOS</w:instrText>
          </w:r>
          <w:r w:rsidR="001629B0" w:rsidRPr="001629B0">
            <w:instrText>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}</w:instrText>
          </w:r>
          <w:r w:rsidR="000E2059" w:rsidRPr="008E271B">
            <w:fldChar w:fldCharType="separate"/>
          </w:r>
          <w:r w:rsidR="001629B0">
            <w:t>(Richardson 20/11/2019)</w:t>
          </w:r>
          <w:r w:rsidR="000E2059" w:rsidRPr="008E271B">
            <w:fldChar w:fldCharType="end"/>
          </w:r>
        </w:sdtContent>
      </w:sdt>
      <w:bookmarkEnd w:id="88"/>
    </w:p>
    <w:p w14:paraId="42219ED9" w14:textId="36572468" w:rsidR="006E25E1" w:rsidRPr="008E271B" w:rsidRDefault="006E25E1" w:rsidP="006E25E1">
      <w:pPr>
        <w:pStyle w:val="berschrift3"/>
      </w:pPr>
      <w:bookmarkStart w:id="90" w:name="_Toc33725611"/>
      <w:r w:rsidRPr="008E271B">
        <w:t xml:space="preserve">API </w:t>
      </w:r>
      <w:proofErr w:type="spellStart"/>
      <w:r w:rsidRPr="008E271B">
        <w:t>Microgateway</w:t>
      </w:r>
      <w:bookmarkEnd w:id="90"/>
      <w:proofErr w:type="spellEnd"/>
    </w:p>
    <w:p w14:paraId="6BE41069" w14:textId="77777777" w:rsidR="001C2AB4" w:rsidRPr="008E271B" w:rsidRDefault="006E25E1" w:rsidP="009F5AF7">
      <w:r w:rsidRPr="008E271B">
        <w:t>D</w:t>
      </w:r>
      <w:r w:rsidR="001322B7" w:rsidRPr="008E271B">
        <w:t>as</w:t>
      </w:r>
      <w:r w:rsidRPr="008E271B">
        <w:t xml:space="preserve"> API </w:t>
      </w:r>
      <w:proofErr w:type="spellStart"/>
      <w:r w:rsidRPr="008E271B">
        <w:t>Microgateway</w:t>
      </w:r>
      <w:proofErr w:type="spellEnd"/>
      <w:r w:rsidRPr="008E271B">
        <w:t xml:space="preserve"> ist</w:t>
      </w:r>
      <w:r w:rsidR="000E2059" w:rsidRPr="008E271B">
        <w:t xml:space="preserve"> üblicherweise</w:t>
      </w:r>
      <w:r w:rsidRPr="008E271B">
        <w:t xml:space="preserve"> ein </w:t>
      </w:r>
      <w:r w:rsidR="000E2059" w:rsidRPr="008E271B">
        <w:t xml:space="preserve">Proxy </w:t>
      </w:r>
      <w:r w:rsidRPr="008E271B">
        <w:t xml:space="preserve">(Kommunikationsschnittstelle), entweder extern oder als </w:t>
      </w:r>
      <w:proofErr w:type="spellStart"/>
      <w:r w:rsidR="001322B7" w:rsidRPr="008E271B">
        <w:t>S</w:t>
      </w:r>
      <w:r w:rsidRPr="008E271B">
        <w:t>idecar</w:t>
      </w:r>
      <w:proofErr w:type="spellEnd"/>
      <w:r w:rsidRPr="008E271B">
        <w:t>, welche</w:t>
      </w:r>
      <w:r w:rsidR="001322B7" w:rsidRPr="008E271B">
        <w:t>s</w:t>
      </w:r>
      <w:r w:rsidRPr="008E271B">
        <w:t xml:space="preserve"> vor einem Microservice sitzt. E</w:t>
      </w:r>
      <w:r w:rsidR="001322B7" w:rsidRPr="008E271B">
        <w:t>s</w:t>
      </w:r>
      <w:r w:rsidRPr="008E271B">
        <w:t xml:space="preserve"> bietet die Möglichkeit Regeln und Sicherheitsabfragen gezielter am Service durchzuführen, den Datenverkehr direkt am Service zu überwachen, Service discovery(Erkennung) zu übernehmen und die Stabilität im Allgemeinen zu erhöhen. Solange </w:t>
      </w:r>
      <w:r w:rsidR="00A76754" w:rsidRPr="008E271B">
        <w:t>das Gateway</w:t>
      </w:r>
      <w:r w:rsidRPr="008E271B">
        <w:t xml:space="preserve">, </w:t>
      </w:r>
      <w:proofErr w:type="spellStart"/>
      <w:r w:rsidRPr="008E271B">
        <w:t>micro</w:t>
      </w:r>
      <w:proofErr w:type="spellEnd"/>
      <w:r w:rsidRPr="008E271B">
        <w:t xml:space="preserve"> also klein genug bleibt und nicht zu groß und schwer wird</w:t>
      </w:r>
      <w:r w:rsidR="001322B7" w:rsidRPr="008E271B">
        <w:t>,</w:t>
      </w:r>
      <w:r w:rsidRPr="008E271B">
        <w:t xml:space="preserve"> können beliebige Funktionalitäten hinzugefügt werden. Man sollte immer bedenken, dass d</w:t>
      </w:r>
      <w:r w:rsidR="001C2AB4" w:rsidRPr="008E271B">
        <w:t>as</w:t>
      </w:r>
      <w:r w:rsidRPr="008E271B">
        <w:t xml:space="preserve"> </w:t>
      </w:r>
      <w:proofErr w:type="spellStart"/>
      <w:r w:rsidRPr="008E271B">
        <w:t>Microgateway</w:t>
      </w:r>
      <w:proofErr w:type="spellEnd"/>
      <w:r w:rsidRPr="008E271B">
        <w:t xml:space="preserve"> in den </w:t>
      </w:r>
      <w:r w:rsidR="001322B7" w:rsidRPr="008E271B">
        <w:t>h</w:t>
      </w:r>
      <w:r w:rsidRPr="008E271B">
        <w:t xml:space="preserve">äufigsten </w:t>
      </w:r>
      <w:r w:rsidR="001322B7" w:rsidRPr="008E271B">
        <w:t>F</w:t>
      </w:r>
      <w:r w:rsidRPr="008E271B">
        <w:t xml:space="preserve">ällen im selben Bereich wie der Service läuft und infolgedessen, dessen Startzeit mit beeinträchtigt. </w:t>
      </w:r>
    </w:p>
    <w:p w14:paraId="32B22640" w14:textId="2596CDB6" w:rsidR="009F5AF7" w:rsidRPr="008E271B" w:rsidRDefault="001C2AB4" w:rsidP="009F5AF7">
      <w:r w:rsidRPr="008E271B">
        <w:t>Jed</w:t>
      </w:r>
      <w:r w:rsidR="006E25E1" w:rsidRPr="008E271B">
        <w:t>och</w:t>
      </w:r>
      <w:r w:rsidR="00AD24B2" w:rsidRPr="008E271B">
        <w:t xml:space="preserve"> wird das </w:t>
      </w:r>
      <w:proofErr w:type="spellStart"/>
      <w:r w:rsidR="00AD24B2" w:rsidRPr="008E271B">
        <w:t>Microgateway</w:t>
      </w:r>
      <w:proofErr w:type="spellEnd"/>
      <w:r w:rsidR="006E25E1" w:rsidRPr="008E271B">
        <w:t xml:space="preserve"> durch diese enge Bauweise auch </w:t>
      </w:r>
      <w:r w:rsidR="00AD24B2" w:rsidRPr="008E271B">
        <w:t>gut</w:t>
      </w:r>
      <w:r w:rsidR="006E25E1" w:rsidRPr="008E271B">
        <w:t xml:space="preserve"> wiederverwendbar, </w:t>
      </w:r>
      <w:r w:rsidR="00AD24B2" w:rsidRPr="008E271B">
        <w:t>was wiederum</w:t>
      </w:r>
      <w:r w:rsidR="006E25E1" w:rsidRPr="008E271B">
        <w:t xml:space="preserve"> direkt zu einer besseren Skalierbarkeit </w:t>
      </w:r>
      <w:r w:rsidR="00B93974" w:rsidRPr="008E271B">
        <w:t>führen kann</w:t>
      </w:r>
      <w:r w:rsidR="006E25E1" w:rsidRPr="008E271B">
        <w:t>. Hierbei werden nicht die API Gateways, welche am äußeren Rand des Systems sitzen</w:t>
      </w:r>
      <w:r w:rsidR="00AD24B2" w:rsidRPr="008E271B">
        <w:t>,</w:t>
      </w:r>
      <w:r w:rsidR="006E25E1" w:rsidRPr="008E271B">
        <w:t xml:space="preserve"> ersetzt, sondern Kommunizieren vielmehr mit diesen und erhalten Sicherheit</w:t>
      </w:r>
      <w:r w:rsidR="00AD24B2" w:rsidRPr="008E271B">
        <w:t>si</w:t>
      </w:r>
      <w:r w:rsidR="006E25E1" w:rsidRPr="008E271B">
        <w:t>nformationen über z. B. API Services.</w:t>
      </w:r>
      <w:r w:rsidR="00B93974" w:rsidRPr="008E271B">
        <w:t xml:space="preserve"> D</w:t>
      </w:r>
      <w:r w:rsidR="00AD24B2" w:rsidRPr="008E271B">
        <w:t>as</w:t>
      </w:r>
      <w:r w:rsidR="00B93974" w:rsidRPr="008E271B">
        <w:t xml:space="preserve"> API </w:t>
      </w:r>
      <w:proofErr w:type="spellStart"/>
      <w:r w:rsidR="00B93974" w:rsidRPr="008E271B">
        <w:t>Microgateway</w:t>
      </w:r>
      <w:proofErr w:type="spellEnd"/>
      <w:r w:rsidR="00B93974" w:rsidRPr="008E271B">
        <w:t xml:space="preserve"> wird inzwischen vor allem in Service </w:t>
      </w:r>
      <w:proofErr w:type="spellStart"/>
      <w:r w:rsidR="00B93974" w:rsidRPr="008E271B">
        <w:t>Meshes</w:t>
      </w:r>
      <w:proofErr w:type="spellEnd"/>
      <w:r w:rsidR="00B93974" w:rsidRPr="008E271B">
        <w:t xml:space="preserve"> wie zuvor </w:t>
      </w:r>
      <w:r w:rsidR="00B832E0" w:rsidRPr="008E271B">
        <w:t>beschrieben</w:t>
      </w:r>
      <w:r w:rsidR="00B93974" w:rsidRPr="008E271B">
        <w:t xml:space="preserve"> verwendet und findet dadurch eine große Anwendungsfläche.</w:t>
      </w:r>
    </w:p>
    <w:p w14:paraId="3E67E953" w14:textId="621D5086" w:rsidR="009F5AF7" w:rsidRPr="008E271B" w:rsidRDefault="009F5AF7" w:rsidP="009F5AF7">
      <w:pPr>
        <w:pStyle w:val="berschrift2"/>
      </w:pPr>
      <w:bookmarkStart w:id="91" w:name="_Ref26445013"/>
      <w:bookmarkStart w:id="92" w:name="_Ref26445044"/>
      <w:bookmarkStart w:id="93" w:name="_Toc33725612"/>
      <w:proofErr w:type="spellStart"/>
      <w:r w:rsidRPr="008E271B">
        <w:lastRenderedPageBreak/>
        <w:t>Kommunikations</w:t>
      </w:r>
      <w:proofErr w:type="spellEnd"/>
      <w:r w:rsidR="00412B9C" w:rsidRPr="008E271B">
        <w:t xml:space="preserve"> - Ü</w:t>
      </w:r>
      <w:r w:rsidRPr="008E271B">
        <w:t xml:space="preserve">berwachung und </w:t>
      </w:r>
      <w:r w:rsidR="00412B9C" w:rsidRPr="008E271B">
        <w:t xml:space="preserve">- </w:t>
      </w:r>
      <w:r w:rsidRPr="008E271B">
        <w:t>Verfolgung</w:t>
      </w:r>
      <w:bookmarkEnd w:id="93"/>
    </w:p>
    <w:p w14:paraId="336EEADF" w14:textId="77777777" w:rsidR="009F5AF7" w:rsidRPr="008E271B" w:rsidRDefault="009F5AF7" w:rsidP="009F5AF7">
      <w:pPr>
        <w:pStyle w:val="berschrift3"/>
      </w:pPr>
      <w:bookmarkStart w:id="94" w:name="_Toc33725613"/>
      <w:r w:rsidRPr="008E271B">
        <w:t>Einleitung</w:t>
      </w:r>
      <w:bookmarkEnd w:id="94"/>
    </w:p>
    <w:p w14:paraId="30031B69" w14:textId="088E6C72" w:rsidR="009F5AF7" w:rsidRPr="008E271B" w:rsidRDefault="0065725B" w:rsidP="009F5AF7">
      <w:pPr>
        <w:tabs>
          <w:tab w:val="left" w:pos="5543"/>
        </w:tabs>
      </w:pPr>
      <w:r w:rsidRPr="008E271B">
        <w:t>Bereits vor der Entstehung der Microservice Architektur wurden verteilte Systeme so groß, dass die Übersicht über diese verloren ging bzw. die Durchsuchung immer unproduktiver wurde. Dies be</w:t>
      </w:r>
      <w:r w:rsidR="00805012" w:rsidRPr="008E271B">
        <w:t>trifft</w:t>
      </w:r>
      <w:r w:rsidRPr="008E271B">
        <w:t xml:space="preserve"> zum</w:t>
      </w:r>
      <w:r w:rsidR="00580BEF">
        <w:t xml:space="preserve"> einen</w:t>
      </w:r>
      <w:r w:rsidRPr="008E271B">
        <w:t xml:space="preserve"> </w:t>
      </w:r>
      <w:r w:rsidR="00805012" w:rsidRPr="008E271B">
        <w:t>den</w:t>
      </w:r>
      <w:r w:rsidRPr="008E271B">
        <w:t xml:space="preserve"> Überblick über die aufgerufenen Services eines einzelnen Aufrufs, zum anderen den Überblick über die unterschiedlichen APIs in einem komplexen System</w:t>
      </w:r>
      <w:r w:rsidR="00805012" w:rsidRPr="008E271B">
        <w:t>,</w:t>
      </w:r>
      <w:r w:rsidRPr="008E271B">
        <w:t xml:space="preserve"> welche sich in Versionierung und Typ</w:t>
      </w:r>
      <w:r w:rsidR="00066529" w:rsidRPr="008E271B">
        <w:t xml:space="preserve"> unterscheiden. Es werden neue z</w:t>
      </w:r>
      <w:r w:rsidRPr="008E271B">
        <w:t xml:space="preserve">entrale </w:t>
      </w:r>
      <w:r w:rsidR="00066529" w:rsidRPr="008E271B">
        <w:t>P</w:t>
      </w:r>
      <w:r w:rsidRPr="008E271B">
        <w:t>unkte benötigt, welche sich mit diesen Problematiken beschäftigen und den Entwicklern einen Zugangspunkt gewähren, durch welchen sie die Möglichkeit haben</w:t>
      </w:r>
      <w:r w:rsidR="00805012" w:rsidRPr="008E271B">
        <w:t>,</w:t>
      </w:r>
      <w:r w:rsidR="00D063A4" w:rsidRPr="008E271B">
        <w:t xml:space="preserve"> diese</w:t>
      </w:r>
      <w:r w:rsidRPr="008E271B">
        <w:t xml:space="preserve"> auf einfach </w:t>
      </w:r>
      <w:r w:rsidR="00805012" w:rsidRPr="008E271B">
        <w:t>W</w:t>
      </w:r>
      <w:r w:rsidRPr="008E271B">
        <w:t>ei</w:t>
      </w:r>
      <w:r w:rsidR="00805012" w:rsidRPr="008E271B">
        <w:t>s</w:t>
      </w:r>
      <w:r w:rsidRPr="008E271B">
        <w:t>e zu managen und</w:t>
      </w:r>
      <w:r w:rsidR="00D063A4" w:rsidRPr="008E271B">
        <w:t xml:space="preserve"> den</w:t>
      </w:r>
      <w:r w:rsidRPr="008E271B">
        <w:t xml:space="preserve"> Überblick</w:t>
      </w:r>
      <w:r w:rsidR="00D063A4" w:rsidRPr="008E271B">
        <w:t xml:space="preserve"> wieder</w:t>
      </w:r>
      <w:r w:rsidRPr="008E271B">
        <w:t>herzustellen.</w:t>
      </w:r>
    </w:p>
    <w:p w14:paraId="023F58C6" w14:textId="77777777" w:rsidR="009F5AF7" w:rsidRPr="008E271B" w:rsidRDefault="009F5AF7" w:rsidP="009F5AF7">
      <w:pPr>
        <w:pStyle w:val="berschrift3"/>
      </w:pPr>
      <w:bookmarkStart w:id="95" w:name="_Toc33725614"/>
      <w:r w:rsidRPr="008E271B">
        <w:t>API Management</w:t>
      </w:r>
      <w:bookmarkEnd w:id="95"/>
    </w:p>
    <w:p w14:paraId="533D5E4C" w14:textId="77777777" w:rsidR="009F5AF7" w:rsidRPr="008E271B" w:rsidRDefault="009F5AF7" w:rsidP="009F5AF7">
      <w:pPr>
        <w:pStyle w:val="berschrift4"/>
      </w:pPr>
      <w:r w:rsidRPr="008E271B">
        <w:t>Teilen zu unseren Bedingungen</w:t>
      </w:r>
    </w:p>
    <w:p w14:paraId="7F8D09AB" w14:textId="79138ADC" w:rsidR="003720B3" w:rsidRPr="008E271B" w:rsidRDefault="00066529" w:rsidP="009F5AF7">
      <w:bookmarkStart w:id="96" w:name="_CTVK0014389a15f40174ca2ac89d47c59bee2b6"/>
      <w:r w:rsidRPr="008E271B">
        <w:t>Einen der zuvor erwähnten zentralen Punkte bildet d</w:t>
      </w:r>
      <w:r w:rsidR="002861B6" w:rsidRPr="008E271B">
        <w:t>as</w:t>
      </w:r>
      <w:r w:rsidRPr="008E271B">
        <w:t xml:space="preserve"> API Management Gateway. Diese</w:t>
      </w:r>
      <w:r w:rsidR="002861B6" w:rsidRPr="008E271B">
        <w:t>s</w:t>
      </w:r>
      <w:r w:rsidRPr="008E271B">
        <w:t xml:space="preserve"> Management Gateway deckt</w:t>
      </w:r>
      <w:r w:rsidR="002861B6" w:rsidRPr="008E271B">
        <w:t>,</w:t>
      </w:r>
      <w:r w:rsidRPr="008E271B">
        <w:t xml:space="preserve"> entsprechend dem Anbieter</w:t>
      </w:r>
      <w:r w:rsidR="002861B6" w:rsidRPr="008E271B">
        <w:t>,</w:t>
      </w:r>
      <w:r w:rsidRPr="008E271B">
        <w:t xml:space="preserve"> gewisse Funktionalitäten ab und soll das Leben von Entwicklern einfacher machen</w:t>
      </w:r>
      <w:r w:rsidR="002861B6" w:rsidRPr="008E271B">
        <w:t>,</w:t>
      </w:r>
      <w:r w:rsidRPr="008E271B">
        <w:t xml:space="preserve"> indem es z.B. APIs verwalten lässt.</w:t>
      </w:r>
    </w:p>
    <w:p w14:paraId="5A6C1A79" w14:textId="2DE1330A" w:rsidR="009F5AF7" w:rsidRPr="008E271B" w:rsidRDefault="002861B6" w:rsidP="009F5AF7">
      <w:r w:rsidRPr="00CC7C9F">
        <w:rPr>
          <w:lang w:val="en-US"/>
        </w:rPr>
        <w:t>“</w:t>
      </w:r>
      <w:r w:rsidR="009F5AF7" w:rsidRPr="00CC7C9F">
        <w:rPr>
          <w:lang w:val="en-US"/>
        </w:rPr>
        <w:t>We want to solve the problem of we have these existing, curated, APIs that we want to share with others but share them on our terms”</w:t>
      </w:r>
      <w:bookmarkEnd w:id="96"/>
      <w:r w:rsidR="009F5AF7" w:rsidRPr="00CC7C9F">
        <w:rPr>
          <w:lang w:val="en-US"/>
        </w:rPr>
        <w:t xml:space="preserve">. </w:t>
      </w:r>
      <w:sdt>
        <w:sdtPr>
          <w:alias w:val="Don't edit this field"/>
          <w:tag w:val="CitaviPlaceholder#99c3a21e-d570-43be-8c22-59ffd77b4ded"/>
          <w:id w:val="-1460325670"/>
          <w:placeholder>
            <w:docPart w:val="A3E35EB4EC8744FC963D7193FB1F1AB1"/>
          </w:placeholder>
        </w:sdtPr>
        <w:sdtContent>
          <w:r w:rsidR="009F5AF7" w:rsidRPr="008E271B">
            <w:fldChar w:fldCharType="begin"/>
          </w:r>
          <w:r w:rsidR="001629B0">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y8xMi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TYvMC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yN1QxNDoyMTo1M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rsidR="009F5AF7" w:rsidRPr="008E271B">
            <w:fldChar w:fldCharType="separate"/>
          </w:r>
          <w:r w:rsidR="001629B0">
            <w:rPr>
              <w:lang w:val="en-US"/>
            </w:rPr>
            <w:t>(Posta 2019)</w:t>
          </w:r>
          <w:r w:rsidR="009F5AF7" w:rsidRPr="008E271B">
            <w:fldChar w:fldCharType="end"/>
          </w:r>
        </w:sdtContent>
      </w:sdt>
    </w:p>
    <w:p w14:paraId="00407B96" w14:textId="4D0BADDE" w:rsidR="009F5AF7" w:rsidRPr="008E271B" w:rsidRDefault="00442286" w:rsidP="009F5AF7">
      <w:pPr>
        <w:pStyle w:val="berschrift4"/>
      </w:pPr>
      <w:r w:rsidRPr="008E271B">
        <w:t>Das</w:t>
      </w:r>
      <w:r w:rsidR="009F5AF7" w:rsidRPr="008E271B">
        <w:t xml:space="preserve"> API Management Gateway</w:t>
      </w:r>
    </w:p>
    <w:p w14:paraId="44D1E4FC" w14:textId="64D07B83" w:rsidR="009F5AF7" w:rsidRPr="008E271B" w:rsidRDefault="009F5AF7" w:rsidP="009F5AF7">
      <w:r w:rsidRPr="008E271B">
        <w:t>D</w:t>
      </w:r>
      <w:r w:rsidR="002861B6" w:rsidRPr="008E271B">
        <w:t>as</w:t>
      </w:r>
      <w:r w:rsidRPr="008E271B">
        <w:t xml:space="preserve"> API Management Gateway ist eine Komponente, welche eine weitere Schicht </w:t>
      </w:r>
      <w:r w:rsidR="00D1153B" w:rsidRPr="008E271B">
        <w:t>b</w:t>
      </w:r>
      <w:r w:rsidRPr="008E271B">
        <w:t xml:space="preserve">ildet oder </w:t>
      </w:r>
      <w:proofErr w:type="gramStart"/>
      <w:r w:rsidRPr="008E271B">
        <w:t>d</w:t>
      </w:r>
      <w:r w:rsidR="00D1153B" w:rsidRPr="008E271B">
        <w:t>as</w:t>
      </w:r>
      <w:proofErr w:type="gramEnd"/>
      <w:r w:rsidRPr="008E271B">
        <w:t xml:space="preserve"> bisherige Gateway komplett ersetzt (dies kann auch</w:t>
      </w:r>
      <w:r w:rsidR="00D1153B" w:rsidRPr="008E271B">
        <w:t xml:space="preserve"> </w:t>
      </w:r>
      <w:r w:rsidRPr="008E271B">
        <w:t>von der Größe des Systems abhängen). E</w:t>
      </w:r>
      <w:r w:rsidR="00D1153B" w:rsidRPr="008E271B">
        <w:t>s</w:t>
      </w:r>
      <w:r w:rsidRPr="008E271B">
        <w:t xml:space="preserve"> managt wann existierende APIs für Konsumer erreichbar/benutzbar sind und notiert dessen Nutzung, etabliert Regeln und hält fest für wen sie gelten, der Sicherheitsfluss wird festgelegt und ergibt Freigaben für die Nutzung (Autorisierung, Authentisierung). Alle APIs</w:t>
      </w:r>
      <w:r w:rsidR="00923740" w:rsidRPr="008E271B">
        <w:t>,</w:t>
      </w:r>
      <w:r w:rsidRPr="008E271B">
        <w:t xml:space="preserve"> </w:t>
      </w:r>
      <w:r w:rsidRPr="008E271B">
        <w:fldChar w:fldCharType="begin"/>
      </w:r>
      <w:r w:rsidRPr="008E271B">
        <w:instrText xml:space="preserve"> REF _Ref26271816 \h </w:instrText>
      </w:r>
      <w:r w:rsidRPr="008E271B">
        <w:fldChar w:fldCharType="separate"/>
      </w:r>
      <w:r w:rsidR="00580BEF" w:rsidRPr="00580BEF">
        <w:t xml:space="preserve">Abbildung </w:t>
      </w:r>
      <w:r w:rsidR="00580BEF" w:rsidRPr="00580BEF">
        <w:rPr>
          <w:noProof/>
        </w:rPr>
        <w:t>12</w:t>
      </w:r>
      <w:r w:rsidRPr="008E271B">
        <w:fldChar w:fldCharType="end"/>
      </w:r>
      <w:r w:rsidRPr="008E271B">
        <w:t xml:space="preserve"> [3]</w:t>
      </w:r>
      <w:r w:rsidR="00923740" w:rsidRPr="008E271B">
        <w:t>,</w:t>
      </w:r>
      <w:r w:rsidRPr="008E271B">
        <w:t xml:space="preserve"> werden von diesem Gateway gemanagt, katalogisiert und verwaltet, wodurch diese vergeben, gefunden und effektiv kontrolliert werden können.</w:t>
      </w:r>
    </w:p>
    <w:p w14:paraId="434A79EE" w14:textId="0C38A7E8" w:rsidR="009F5AF7" w:rsidRPr="008E271B" w:rsidRDefault="009F5AF7" w:rsidP="009F5AF7">
      <w:r w:rsidRPr="008E271B">
        <w:t xml:space="preserve">Die Managementkomponente kann als Einstiegspunkt in </w:t>
      </w:r>
      <w:r w:rsidR="002C4746" w:rsidRPr="008E271B">
        <w:t>das</w:t>
      </w:r>
      <w:r w:rsidRPr="008E271B">
        <w:t xml:space="preserve"> System dienen</w:t>
      </w:r>
      <w:r w:rsidR="002C4746" w:rsidRPr="008E271B">
        <w:t>,</w:t>
      </w:r>
      <w:r w:rsidRPr="008E271B">
        <w:t xml:space="preserve"> wie es in </w:t>
      </w:r>
      <w:r w:rsidRPr="008E271B">
        <w:fldChar w:fldCharType="begin"/>
      </w:r>
      <w:r w:rsidRPr="008E271B">
        <w:instrText xml:space="preserve"> REF _Ref26271816 \h </w:instrText>
      </w:r>
      <w:r w:rsidRPr="008E271B">
        <w:fldChar w:fldCharType="separate"/>
      </w:r>
      <w:r w:rsidR="00CC7C9F" w:rsidRPr="00CC7C9F">
        <w:t xml:space="preserve">Abbildung </w:t>
      </w:r>
      <w:r w:rsidR="00CC7C9F" w:rsidRPr="00CC7C9F">
        <w:rPr>
          <w:noProof/>
        </w:rPr>
        <w:t>12</w:t>
      </w:r>
      <w:r w:rsidRPr="008E271B">
        <w:fldChar w:fldCharType="end"/>
      </w:r>
      <w:r w:rsidRPr="008E271B">
        <w:t xml:space="preserve"> [2] zu sehen ist, muss dies allerdings nicht. Es kann so auch ein dezentralisierter Ansatz verwendet werden, wodurch Gateways direkt vor jede API gesetzt werden und somit das System besser </w:t>
      </w:r>
      <w:r w:rsidR="002C4746" w:rsidRPr="008E271B">
        <w:t>s</w:t>
      </w:r>
      <w:r w:rsidRPr="008E271B">
        <w:t>kalierbar ist.</w:t>
      </w:r>
    </w:p>
    <w:p w14:paraId="1B347448" w14:textId="2B0ACA29" w:rsidR="009F5AF7" w:rsidRPr="00CC7C9F" w:rsidRDefault="009F5AF7" w:rsidP="009F5AF7">
      <w:pPr>
        <w:jc w:val="center"/>
        <w:rPr>
          <w:lang w:val="en-US"/>
        </w:rPr>
      </w:pPr>
      <w:bookmarkStart w:id="97" w:name="_Ref26271816"/>
      <w:bookmarkStart w:id="98" w:name="_CTVK001067af910a9904c768171a842693489de"/>
      <w:bookmarkStart w:id="99" w:name="_Toc33705032"/>
      <w:r w:rsidRPr="008E271B">
        <w:rPr>
          <w:noProof/>
        </w:rPr>
        <w:lastRenderedPageBreak/>
        <w:drawing>
          <wp:anchor distT="0" distB="0" distL="114300" distR="114300" simplePos="0" relativeHeight="251669504" behindDoc="0" locked="0" layoutInCell="1" allowOverlap="1" wp14:anchorId="4251DFEA" wp14:editId="61C059E4">
            <wp:simplePos x="0" y="0"/>
            <wp:positionH relativeFrom="column">
              <wp:posOffset>993873</wp:posOffset>
            </wp:positionH>
            <wp:positionV relativeFrom="paragraph">
              <wp:posOffset>-190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sidRPr="00CC7C9F">
        <w:rPr>
          <w:lang w:val="en-US"/>
        </w:rPr>
        <w:t>Abbildung</w:t>
      </w:r>
      <w:proofErr w:type="spellEnd"/>
      <w:r w:rsidRPr="00CC7C9F">
        <w:rPr>
          <w:lang w:val="en-US"/>
        </w:rPr>
        <w:t xml:space="preserve"> </w:t>
      </w:r>
      <w:r w:rsidR="00CC7C9F">
        <w:rPr>
          <w:noProof/>
        </w:rPr>
        <w:fldChar w:fldCharType="begin"/>
      </w:r>
      <w:r w:rsidR="00CC7C9F" w:rsidRPr="00CC7C9F">
        <w:rPr>
          <w:noProof/>
          <w:lang w:val="en-US"/>
        </w:rPr>
        <w:instrText xml:space="preserve"> SEQ Abbildung \* ARABIC </w:instrText>
      </w:r>
      <w:r w:rsidR="00CC7C9F">
        <w:rPr>
          <w:noProof/>
        </w:rPr>
        <w:fldChar w:fldCharType="separate"/>
      </w:r>
      <w:r w:rsidR="00CC7C9F">
        <w:rPr>
          <w:noProof/>
          <w:lang w:val="en-US"/>
        </w:rPr>
        <w:t>12</w:t>
      </w:r>
      <w:r w:rsidR="00CC7C9F">
        <w:rPr>
          <w:noProof/>
        </w:rPr>
        <w:fldChar w:fldCharType="end"/>
      </w:r>
      <w:bookmarkEnd w:id="97"/>
      <w:r w:rsidRPr="00CC7C9F">
        <w:rPr>
          <w:lang w:val="en-US"/>
        </w:rPr>
        <w:t>: API Manag</w:t>
      </w:r>
      <w:r w:rsidR="0085092A" w:rsidRPr="00CC7C9F">
        <w:rPr>
          <w:lang w:val="en-US"/>
        </w:rPr>
        <w:t>e</w:t>
      </w:r>
      <w:r w:rsidRPr="00CC7C9F">
        <w:rPr>
          <w:lang w:val="en-US"/>
        </w:rPr>
        <w:t xml:space="preserve">ment Gateway Overview </w:t>
      </w:r>
      <w:sdt>
        <w:sdtPr>
          <w:alias w:val="Don't edit this field"/>
          <w:tag w:val="CitaviPlaceholder#1afd0244-7186-42ed-b91c-f0401583d67d"/>
          <w:id w:val="2009480861"/>
          <w:placeholder>
            <w:docPart w:val="65C337D518E948EABE29E9CCF57C57D1"/>
          </w:placeholder>
        </w:sdtPr>
        <w:sdtContent>
          <w:r w:rsidRPr="008E271B">
            <w:fldChar w:fldCharType="begin"/>
          </w:r>
          <w:r w:rsidR="001629B0">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y8xMi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TYvMC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yN1QxNDoyMTo1M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rsidRPr="008E271B">
            <w:fldChar w:fldCharType="separate"/>
          </w:r>
          <w:r w:rsidR="001629B0">
            <w:rPr>
              <w:lang w:val="en-US"/>
            </w:rPr>
            <w:t>(Posta 2019)</w:t>
          </w:r>
          <w:r w:rsidRPr="008E271B">
            <w:fldChar w:fldCharType="end"/>
          </w:r>
        </w:sdtContent>
      </w:sdt>
      <w:bookmarkEnd w:id="99"/>
    </w:p>
    <w:bookmarkEnd w:id="98"/>
    <w:p w14:paraId="0391854C" w14:textId="0EF838DC" w:rsidR="00DC0B39" w:rsidRPr="008E271B" w:rsidRDefault="003E762F" w:rsidP="00DC0B39">
      <w:r w:rsidRPr="008E271B">
        <w:t xml:space="preserve">Dabei muss beachtet werden, dass keine Businesslogik in diese Schicht, </w:t>
      </w:r>
      <w:r w:rsidR="00DE1869" w:rsidRPr="008E271B">
        <w:t>Abbildung 12</w:t>
      </w:r>
      <w:r w:rsidRPr="008E271B">
        <w:t xml:space="preserve"> </w:t>
      </w:r>
      <w:r w:rsidR="00DE1869" w:rsidRPr="008E271B">
        <w:t>[1] mit einfließ</w:t>
      </w:r>
      <w:r w:rsidR="001164E6" w:rsidRPr="008E271B">
        <w:t>t</w:t>
      </w:r>
      <w:r w:rsidR="009F5AF7" w:rsidRPr="008E271B">
        <w:t>. Da das API Management eine geteilte Komponente ist hat es Tendenzen ein allwissend</w:t>
      </w:r>
      <w:r w:rsidR="001164E6" w:rsidRPr="008E271B">
        <w:t>es</w:t>
      </w:r>
      <w:r w:rsidR="009F5AF7" w:rsidRPr="008E271B">
        <w:t xml:space="preserve">, allverarbeitendes Konstrukt zu werden, wo jeglicher Datenverkehr für Änderungen an APIs durchfließen muss, was erneut in einem organisatorischen </w:t>
      </w:r>
      <w:r w:rsidR="001164E6" w:rsidRPr="008E271B">
        <w:t>Engpass</w:t>
      </w:r>
      <w:r w:rsidR="009F5AF7" w:rsidRPr="008E271B">
        <w:t xml:space="preserve"> enden kann. </w:t>
      </w:r>
      <w:r w:rsidR="000648BA" w:rsidRPr="008E271B">
        <w:t>Zumal</w:t>
      </w:r>
      <w:r w:rsidR="009F5AF7" w:rsidRPr="008E271B">
        <w:t xml:space="preserve"> auch die Management</w:t>
      </w:r>
      <w:r w:rsidR="000648BA" w:rsidRPr="008E271B">
        <w:t>k</w:t>
      </w:r>
      <w:r w:rsidR="009F5AF7" w:rsidRPr="008E271B">
        <w:t xml:space="preserve">omponente </w:t>
      </w:r>
      <w:r w:rsidR="000648BA" w:rsidRPr="008E271B">
        <w:t>s</w:t>
      </w:r>
      <w:r w:rsidR="009F5AF7" w:rsidRPr="008E271B">
        <w:t>kaliert werden muss sollte hier möglichst versucht werden keine Abhängigkeiten zu anderen Komponenten zu erzeugen</w:t>
      </w:r>
      <w:r w:rsidR="000648BA" w:rsidRPr="008E271B">
        <w:t xml:space="preserve"> weshalb auch eine eigene lokale Datenba</w:t>
      </w:r>
      <w:r w:rsidR="00F43353" w:rsidRPr="008E271B">
        <w:t>n</w:t>
      </w:r>
      <w:r w:rsidR="000648BA" w:rsidRPr="008E271B">
        <w:t>k zur Verfügung gestellt werden sollte</w:t>
      </w:r>
      <w:r w:rsidR="00F43353" w:rsidRPr="008E271B">
        <w:t>,</w:t>
      </w:r>
      <w:r w:rsidR="009F5AF7" w:rsidRPr="008E271B">
        <w:t xml:space="preserve"> </w:t>
      </w:r>
      <w:r w:rsidR="009F5AF7" w:rsidRPr="008E271B">
        <w:fldChar w:fldCharType="begin"/>
      </w:r>
      <w:r w:rsidR="009F5AF7" w:rsidRPr="008E271B">
        <w:instrText xml:space="preserve"> REF _Ref26271816 \h </w:instrText>
      </w:r>
      <w:r w:rsidR="009F5AF7" w:rsidRPr="008E271B">
        <w:fldChar w:fldCharType="separate"/>
      </w:r>
      <w:r w:rsidR="00E204E2" w:rsidRPr="008E271B">
        <w:t xml:space="preserve">Abbildung </w:t>
      </w:r>
      <w:r w:rsidR="00E204E2" w:rsidRPr="008E271B">
        <w:rPr>
          <w:noProof/>
        </w:rPr>
        <w:t>12</w:t>
      </w:r>
      <w:r w:rsidR="009F5AF7" w:rsidRPr="008E271B">
        <w:fldChar w:fldCharType="end"/>
      </w:r>
      <w:r w:rsidR="009F5AF7" w:rsidRPr="008E271B">
        <w:t xml:space="preserve"> [4].</w:t>
      </w:r>
    </w:p>
    <w:p w14:paraId="00B3579B" w14:textId="77777777" w:rsidR="00DC0B39" w:rsidRPr="008E271B" w:rsidRDefault="00DC0B39" w:rsidP="00DC0B39">
      <w:pPr>
        <w:pStyle w:val="berschrift4"/>
      </w:pPr>
      <w:r w:rsidRPr="008E271B">
        <w:t>API Management VS Service Mesh</w:t>
      </w:r>
    </w:p>
    <w:p w14:paraId="7B34821D" w14:textId="0F73B65D" w:rsidR="00DC0B39" w:rsidRPr="008E271B" w:rsidRDefault="00C3097D" w:rsidP="00DC0B39">
      <w:r w:rsidRPr="008E271B">
        <w:t xml:space="preserve">Nachdem nun ein grundlegendes Verständnis </w:t>
      </w:r>
      <w:r w:rsidR="00116C9C" w:rsidRPr="008E271B">
        <w:t xml:space="preserve">über API-Management und Service </w:t>
      </w:r>
      <w:proofErr w:type="spellStart"/>
      <w:r w:rsidR="004D05B9">
        <w:t>Meshes</w:t>
      </w:r>
      <w:proofErr w:type="spellEnd"/>
      <w:r w:rsidR="00116C9C" w:rsidRPr="008E271B">
        <w:t xml:space="preserve"> (Kapitel </w:t>
      </w:r>
      <w:r w:rsidR="00116C9C" w:rsidRPr="008E271B">
        <w:fldChar w:fldCharType="begin"/>
      </w:r>
      <w:r w:rsidR="00116C9C" w:rsidRPr="008E271B">
        <w:instrText xml:space="preserve"> REF _Ref33547345 \r \h </w:instrText>
      </w:r>
      <w:r w:rsidR="00116C9C" w:rsidRPr="008E271B">
        <w:fldChar w:fldCharType="separate"/>
      </w:r>
      <w:r w:rsidR="00116C9C" w:rsidRPr="008E271B">
        <w:t>3.7.1</w:t>
      </w:r>
      <w:r w:rsidR="00116C9C" w:rsidRPr="008E271B">
        <w:fldChar w:fldCharType="end"/>
      </w:r>
      <w:r w:rsidR="00116C9C" w:rsidRPr="008E271B">
        <w:t>) besteht</w:t>
      </w:r>
      <w:r w:rsidR="00971D8C" w:rsidRPr="008E271B">
        <w:t>,</w:t>
      </w:r>
      <w:r w:rsidR="001E14EB" w:rsidRPr="008E271B">
        <w:t xml:space="preserve"> wird nachfo</w:t>
      </w:r>
      <w:r w:rsidR="00971D8C" w:rsidRPr="008E271B">
        <w:t>l</w:t>
      </w:r>
      <w:r w:rsidR="001E14EB" w:rsidRPr="008E271B">
        <w:t>gend der Unterschied dieser beiden Systeme und wie sie sich gegenseitig komplementieren können</w:t>
      </w:r>
      <w:r w:rsidR="00971D8C" w:rsidRPr="008E271B">
        <w:t>, untersucht.</w:t>
      </w:r>
    </w:p>
    <w:p w14:paraId="28708434" w14:textId="566A3D7C" w:rsidR="00DC0B39" w:rsidRPr="008E271B" w:rsidRDefault="00DC0B39" w:rsidP="00DC0B39">
      <w:r w:rsidRPr="008E271B">
        <w:t>In einem API Management</w:t>
      </w:r>
      <w:r w:rsidR="00971D8C" w:rsidRPr="008E271B">
        <w:t xml:space="preserve"> steht</w:t>
      </w:r>
      <w:r w:rsidRPr="008E271B">
        <w:t xml:space="preserve"> ein Gateway in der </w:t>
      </w:r>
      <w:r w:rsidR="00971D8C" w:rsidRPr="008E271B">
        <w:t>R</w:t>
      </w:r>
      <w:r w:rsidRPr="008E271B">
        <w:t xml:space="preserve">egel vor einer Gruppe an Microservices, welche eine Anwendung ausmachen. Aufrufer dieser Microservices/APIs benötigen kein Wissen darüber wie diese APIs </w:t>
      </w:r>
      <w:r w:rsidR="0029253F" w:rsidRPr="008E271B">
        <w:t>f</w:t>
      </w:r>
      <w:r w:rsidRPr="008E271B">
        <w:t>unktionieren bzw. implementiert sind. Für die Aufrufer ist es vollkommen unwichtig wie die Services skalier</w:t>
      </w:r>
      <w:r w:rsidR="0029253F" w:rsidRPr="008E271B">
        <w:t>t</w:t>
      </w:r>
      <w:r w:rsidRPr="008E271B">
        <w:t xml:space="preserve"> oder repliziert werden. Das </w:t>
      </w:r>
      <w:r w:rsidR="0029253F" w:rsidRPr="008E271B">
        <w:t>E</w:t>
      </w:r>
      <w:r w:rsidRPr="008E271B">
        <w:t xml:space="preserve">inzige was die Benutzer interessiert, ist wie </w:t>
      </w:r>
      <w:r w:rsidR="0029253F" w:rsidRPr="008E271B">
        <w:t>s</w:t>
      </w:r>
      <w:r w:rsidRPr="008E271B">
        <w:t>ie zum Gateway kommen, welche</w:t>
      </w:r>
      <w:r w:rsidR="00082343" w:rsidRPr="008E271B">
        <w:t>s</w:t>
      </w:r>
      <w:r w:rsidRPr="008E271B">
        <w:t xml:space="preserve"> </w:t>
      </w:r>
      <w:r w:rsidR="0029253F" w:rsidRPr="008E271B">
        <w:t>s</w:t>
      </w:r>
      <w:r w:rsidRPr="008E271B">
        <w:t>ie dann</w:t>
      </w:r>
      <w:r w:rsidR="00082343" w:rsidRPr="008E271B">
        <w:t xml:space="preserve"> zu jeglichem </w:t>
      </w:r>
      <w:r w:rsidR="00B14D46" w:rsidRPr="008E271B">
        <w:t>angefragten</w:t>
      </w:r>
      <w:r w:rsidR="00082343" w:rsidRPr="008E271B">
        <w:t xml:space="preserve"> Endpunkt</w:t>
      </w:r>
      <w:r w:rsidRPr="008E271B">
        <w:t xml:space="preserve"> weiterleitet.</w:t>
      </w:r>
    </w:p>
    <w:p w14:paraId="7F8C9308" w14:textId="512761E2" w:rsidR="00DC0B39" w:rsidRPr="008E271B" w:rsidRDefault="00DC0B39" w:rsidP="00DC0B39">
      <w:r w:rsidRPr="008E271B">
        <w:t xml:space="preserve">Im Gegensatz dazu, benutzt ein Service Mesh typischerweise das </w:t>
      </w:r>
      <w:proofErr w:type="spellStart"/>
      <w:r w:rsidR="00D1789D" w:rsidRPr="008E271B">
        <w:t>S</w:t>
      </w:r>
      <w:r w:rsidRPr="008E271B">
        <w:t>idecar</w:t>
      </w:r>
      <w:proofErr w:type="spellEnd"/>
      <w:r w:rsidR="00D1789D" w:rsidRPr="008E271B">
        <w:t>-</w:t>
      </w:r>
      <w:r w:rsidRPr="008E271B">
        <w:t xml:space="preserve">Muster, welches </w:t>
      </w:r>
      <w:proofErr w:type="gramStart"/>
      <w:r w:rsidRPr="008E271B">
        <w:t>d</w:t>
      </w:r>
      <w:r w:rsidR="00D1789D" w:rsidRPr="008E271B">
        <w:t>as</w:t>
      </w:r>
      <w:proofErr w:type="gramEnd"/>
      <w:r w:rsidRPr="008E271B">
        <w:t xml:space="preserve"> Gateway überflüssig macht. In diesem Fall </w:t>
      </w:r>
      <w:r w:rsidR="00D1789D" w:rsidRPr="008E271B">
        <w:t>befinden sich</w:t>
      </w:r>
      <w:r w:rsidRPr="008E271B">
        <w:t xml:space="preserve"> die Aufrufer innerhalb des </w:t>
      </w:r>
      <w:proofErr w:type="spellStart"/>
      <w:r w:rsidRPr="008E271B">
        <w:t>Meshes</w:t>
      </w:r>
      <w:proofErr w:type="spellEnd"/>
      <w:r w:rsidRPr="008E271B">
        <w:t xml:space="preserve"> und müssen sich dessen auch bewusst sein. Ein weiterer Unterschied besteht darin, dass </w:t>
      </w:r>
      <w:r w:rsidR="003958AA" w:rsidRPr="008E271B">
        <w:t>c</w:t>
      </w:r>
      <w:r w:rsidRPr="008E271B">
        <w:t xml:space="preserve">lientseitiger Code zum Service Mesh dazu gehört und z.B. weiß wie der </w:t>
      </w:r>
      <w:r w:rsidR="003958AA" w:rsidRPr="008E271B">
        <w:t>D</w:t>
      </w:r>
      <w:r w:rsidRPr="008E271B">
        <w:t>iscovery</w:t>
      </w:r>
      <w:r w:rsidR="003958AA" w:rsidRPr="008E271B">
        <w:t>-</w:t>
      </w:r>
      <w:r w:rsidRPr="008E271B">
        <w:t>Mechanismus und</w:t>
      </w:r>
      <w:r w:rsidR="008F04C4">
        <w:t xml:space="preserve"> das</w:t>
      </w:r>
      <w:r w:rsidRPr="008E271B">
        <w:t xml:space="preserve"> Load</w:t>
      </w:r>
      <w:r w:rsidR="003958AA" w:rsidRPr="008E271B">
        <w:t>-</w:t>
      </w:r>
      <w:proofErr w:type="spellStart"/>
      <w:r w:rsidRPr="008E271B">
        <w:t>Balancing</w:t>
      </w:r>
      <w:proofErr w:type="spellEnd"/>
      <w:r w:rsidRPr="008E271B">
        <w:t xml:space="preserve"> funktioniert. Hierdurch muss nicht länger Code in der aufrufenden Komponente vorhanden sein, sondern wird automatisch vom </w:t>
      </w:r>
      <w:proofErr w:type="spellStart"/>
      <w:r w:rsidR="00920511" w:rsidRPr="008E271B">
        <w:lastRenderedPageBreak/>
        <w:t>S</w:t>
      </w:r>
      <w:r w:rsidRPr="008E271B">
        <w:t>idecar</w:t>
      </w:r>
      <w:proofErr w:type="spellEnd"/>
      <w:r w:rsidRPr="008E271B">
        <w:t xml:space="preserve"> </w:t>
      </w:r>
      <w:r w:rsidR="00920511" w:rsidRPr="008E271B">
        <w:t>i</w:t>
      </w:r>
      <w:r w:rsidRPr="008E271B">
        <w:t>mplementiert</w:t>
      </w:r>
      <w:r w:rsidR="00920511" w:rsidRPr="008E271B">
        <w:t>,</w:t>
      </w:r>
      <w:r w:rsidRPr="008E271B">
        <w:t xml:space="preserve"> welcher neben den Services läuft. Die </w:t>
      </w:r>
      <w:proofErr w:type="spellStart"/>
      <w:r w:rsidR="00920511" w:rsidRPr="008E271B">
        <w:t>S</w:t>
      </w:r>
      <w:r w:rsidRPr="008E271B">
        <w:t>idecars</w:t>
      </w:r>
      <w:proofErr w:type="spellEnd"/>
      <w:r w:rsidRPr="008E271B">
        <w:t xml:space="preserve"> sind</w:t>
      </w:r>
      <w:r w:rsidR="00920511" w:rsidRPr="008E271B">
        <w:t>,</w:t>
      </w:r>
      <w:r w:rsidRPr="008E271B">
        <w:t xml:space="preserve"> logisch gesehen</w:t>
      </w:r>
      <w:r w:rsidR="00920511" w:rsidRPr="008E271B">
        <w:t>,</w:t>
      </w:r>
      <w:r w:rsidRPr="008E271B">
        <w:t xml:space="preserve"> ein Teil des Clients, da die meisten zwischenkommunikativen Tätigkeiten von ihm durchgeführt werden</w:t>
      </w:r>
      <w:r w:rsidR="00920511" w:rsidRPr="008E271B">
        <w:t>.</w:t>
      </w:r>
      <w:r w:rsidRPr="008E271B">
        <w:t xml:space="preserve"> </w:t>
      </w:r>
      <w:r w:rsidR="00920511" w:rsidRPr="008E271B">
        <w:t>D</w:t>
      </w:r>
      <w:r w:rsidRPr="008E271B">
        <w:t xml:space="preserve">as </w:t>
      </w:r>
      <w:r w:rsidR="00920511" w:rsidRPr="008E271B">
        <w:t xml:space="preserve">unterscheidet </w:t>
      </w:r>
      <w:r w:rsidRPr="008E271B">
        <w:t xml:space="preserve">ihn grundsätzlich vom API Management, welches die meisten Tätigkeiten </w:t>
      </w:r>
      <w:r w:rsidR="0093660A" w:rsidRPr="008E271B">
        <w:t>s</w:t>
      </w:r>
      <w:r w:rsidRPr="008E271B">
        <w:t>erverseitig durchführt, w</w:t>
      </w:r>
      <w:r w:rsidR="0093660A" w:rsidRPr="008E271B">
        <w:t>ie</w:t>
      </w:r>
      <w:r w:rsidRPr="008E271B">
        <w:t xml:space="preserve"> in der folgenden Tabelle </w:t>
      </w:r>
      <w:r w:rsidR="0093660A" w:rsidRPr="008E271B">
        <w:t>(</w:t>
      </w:r>
      <w:r w:rsidRPr="008E271B">
        <w:fldChar w:fldCharType="begin"/>
      </w:r>
      <w:r w:rsidRPr="008E271B">
        <w:instrText xml:space="preserve"> REF _Ref33551798 \h </w:instrText>
      </w:r>
      <w:r w:rsidRPr="008E271B">
        <w:fldChar w:fldCharType="separate"/>
      </w:r>
      <w:r w:rsidRPr="008E271B">
        <w:t xml:space="preserve">Tabelle </w:t>
      </w:r>
      <w:r w:rsidRPr="008E271B">
        <w:rPr>
          <w:noProof/>
        </w:rPr>
        <w:t>3</w:t>
      </w:r>
      <w:r w:rsidRPr="008E271B">
        <w:fldChar w:fldCharType="end"/>
      </w:r>
      <w:r w:rsidR="0093660A" w:rsidRPr="008E271B">
        <w:t>)</w:t>
      </w:r>
      <w:r w:rsidRPr="008E271B">
        <w:t xml:space="preserve"> </w:t>
      </w:r>
      <w:r w:rsidR="0093660A" w:rsidRPr="008E271B">
        <w:t>ersichtlich ist</w:t>
      </w:r>
      <w:r w:rsidRPr="008E271B">
        <w:t>.</w:t>
      </w:r>
    </w:p>
    <w:p w14:paraId="4EF1996F" w14:textId="77777777" w:rsidR="00DC0B39" w:rsidRPr="008E271B" w:rsidRDefault="00DC0B39" w:rsidP="00DC0B39">
      <w:bookmarkStart w:id="100" w:name="_CTVK001fb61f14dc3984a36b829603cb14fcd03"/>
      <w:r w:rsidRPr="008E271B">
        <w:rPr>
          <w:noProof/>
        </w:rPr>
        <w:drawing>
          <wp:inline distT="0" distB="0" distL="0" distR="0" wp14:anchorId="3CE58582" wp14:editId="4C3F9967">
            <wp:extent cx="5400675" cy="3277870"/>
            <wp:effectExtent l="0" t="0" r="9525" b="0"/>
            <wp:docPr id="28" name="Grafik 28"/>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277870"/>
                    </a:xfrm>
                    <a:prstGeom prst="rect">
                      <a:avLst/>
                    </a:prstGeom>
                  </pic:spPr>
                </pic:pic>
              </a:graphicData>
            </a:graphic>
          </wp:inline>
        </w:drawing>
      </w:r>
      <w:bookmarkEnd w:id="100"/>
    </w:p>
    <w:p w14:paraId="25981729" w14:textId="359833A8" w:rsidR="00DC0B39" w:rsidRPr="008E271B" w:rsidRDefault="00DC0B39" w:rsidP="00DC0B39">
      <w:pPr>
        <w:pStyle w:val="Beschriftung"/>
      </w:pPr>
      <w:bookmarkStart w:id="101" w:name="_Ref33551798"/>
      <w:bookmarkStart w:id="102" w:name="_Toc33705073"/>
      <w:r w:rsidRPr="008E271B">
        <w:t xml:space="preserve">Tabelle </w:t>
      </w:r>
      <w:r w:rsidRPr="008E271B">
        <w:rPr>
          <w:noProof/>
        </w:rPr>
        <w:fldChar w:fldCharType="begin"/>
      </w:r>
      <w:r w:rsidRPr="008E271B">
        <w:rPr>
          <w:noProof/>
        </w:rPr>
        <w:instrText xml:space="preserve"> SEQ Tabelle \* ARABIC </w:instrText>
      </w:r>
      <w:r w:rsidRPr="008E271B">
        <w:rPr>
          <w:noProof/>
        </w:rPr>
        <w:fldChar w:fldCharType="separate"/>
      </w:r>
      <w:r w:rsidR="00CC7C9F">
        <w:rPr>
          <w:noProof/>
        </w:rPr>
        <w:t>3</w:t>
      </w:r>
      <w:r w:rsidRPr="008E271B">
        <w:rPr>
          <w:noProof/>
        </w:rPr>
        <w:fldChar w:fldCharType="end"/>
      </w:r>
      <w:bookmarkEnd w:id="101"/>
      <w:r w:rsidRPr="008E271B">
        <w:t xml:space="preserve">: </w:t>
      </w:r>
      <w:bookmarkStart w:id="103" w:name="_Ref33551801"/>
      <w:r w:rsidRPr="008E271B">
        <w:t xml:space="preserve">Service Mesh VS API Management </w:t>
      </w:r>
      <w:sdt>
        <w:sdtPr>
          <w:alias w:val="Don't edit this field"/>
          <w:tag w:val="CitaviPlaceholder#ae4452e8-bf2a-45de-9bc7-e0c7ef445c9d"/>
          <w:id w:val="1432171447"/>
          <w:placeholder>
            <w:docPart w:val="4999E3744A23476BA97B610DFFF30D4C"/>
          </w:placeholder>
        </w:sdtPr>
        <w:sdtContent>
          <w:r w:rsidRPr="008E271B">
            <w:fldChar w:fldCharType="begin"/>
          </w:r>
          <w:r w:rsidR="003B319F">
            <w:instrText>ADDIN CitaviPlaceholder{eyIkaWQiOiIxIiwiRW50cmllcyI6W3siJGlkIjoiMiIsIkFzc29jaWF0ZVdpdGhLbm93bGVkZ2VJdGVtSWQiOiIxNjdiNTU1Zi01M2ViLTQ3ODctYTBlNi05NWE5NzI3YzE3ZjYiLCJJZCI6IjZmZDE1ZDc5LTFiMmEtNDg4ZS1hZTJjLTBhZDA1OWRmNzhjN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1QxMzo1ODoyMy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WU0NDUyZTgtYmYyYS00NWRlLTliYzctZTBjN2VmNDQ1YzlkIiwiVGV4dCI6IihFaWdlbmtyZWF0aW9uKSIsIldBSVZlcnNpb24iOiI2LjMuMC4wIn0=}</w:instrText>
          </w:r>
          <w:r w:rsidRPr="008E271B">
            <w:fldChar w:fldCharType="separate"/>
          </w:r>
          <w:r w:rsidR="001629B0">
            <w:t>(Eigenkreation)</w:t>
          </w:r>
          <w:r w:rsidRPr="008E271B">
            <w:fldChar w:fldCharType="end"/>
          </w:r>
        </w:sdtContent>
      </w:sdt>
      <w:bookmarkEnd w:id="102"/>
      <w:bookmarkEnd w:id="103"/>
    </w:p>
    <w:p w14:paraId="56BD3F95" w14:textId="31B28F89" w:rsidR="00DC0B39" w:rsidRPr="008E271B" w:rsidRDefault="00DC0B39" w:rsidP="00DC0B39">
      <w:r w:rsidRPr="008E271B">
        <w:t xml:space="preserve">Service </w:t>
      </w:r>
      <w:proofErr w:type="spellStart"/>
      <w:r w:rsidRPr="008E271B">
        <w:t>Meshes</w:t>
      </w:r>
      <w:proofErr w:type="spellEnd"/>
      <w:r w:rsidRPr="008E271B">
        <w:t xml:space="preserve"> wie </w:t>
      </w:r>
      <w:proofErr w:type="spellStart"/>
      <w:r w:rsidRPr="008E271B">
        <w:t>Istio</w:t>
      </w:r>
      <w:proofErr w:type="spellEnd"/>
      <w:r w:rsidRPr="008E271B">
        <w:t xml:space="preserve"> mit einer API Management Lösung sind noch nicht allzu verbreitet. Ein Beispiel hierfür wäre die </w:t>
      </w:r>
      <w:r w:rsidR="00006558" w:rsidRPr="008E271B">
        <w:t>O</w:t>
      </w:r>
      <w:r w:rsidRPr="008E271B">
        <w:t xml:space="preserve">pen </w:t>
      </w:r>
      <w:r w:rsidR="00006558" w:rsidRPr="008E271B">
        <w:t>S</w:t>
      </w:r>
      <w:r w:rsidRPr="008E271B">
        <w:t>ource Lösung von wso2:</w:t>
      </w:r>
    </w:p>
    <w:p w14:paraId="353D201B" w14:textId="1C9C2405" w:rsidR="00DC0B39" w:rsidRPr="008E271B" w:rsidRDefault="00DC0B39" w:rsidP="00DC0B39">
      <w:r w:rsidRPr="008E271B">
        <w:t xml:space="preserve">https://wso2.com/api-management/microservices/istio/ </w:t>
      </w:r>
    </w:p>
    <w:p w14:paraId="633B5B92" w14:textId="38BE3FE2" w:rsidR="00DC0B39" w:rsidRPr="008E271B" w:rsidRDefault="00DC0B39" w:rsidP="009F5AF7">
      <w:r w:rsidRPr="008E271B">
        <w:t xml:space="preserve">In diesem System sitzt das API Management über dem Service Mesh </w:t>
      </w:r>
      <w:proofErr w:type="spellStart"/>
      <w:r w:rsidRPr="008E271B">
        <w:t>Istio</w:t>
      </w:r>
      <w:proofErr w:type="spellEnd"/>
      <w:r w:rsidRPr="008E271B">
        <w:t xml:space="preserve"> und hilft dabei diese zu verwenden und die Services zu veröffentlichen. Durch diese Verknüpfung ist es möglich </w:t>
      </w:r>
      <w:r w:rsidR="00C37605" w:rsidRPr="008E271B">
        <w:t>einem</w:t>
      </w:r>
      <w:r w:rsidRPr="008E271B">
        <w:t xml:space="preserve"> Kunden </w:t>
      </w:r>
      <w:r w:rsidR="007537AD" w:rsidRPr="008E271B">
        <w:t>schneller</w:t>
      </w:r>
      <w:r w:rsidR="00C37605" w:rsidRPr="008E271B">
        <w:t xml:space="preserve"> eine</w:t>
      </w:r>
      <w:r w:rsidR="007537AD" w:rsidRPr="008E271B">
        <w:t xml:space="preserve"> </w:t>
      </w:r>
      <w:r w:rsidR="008F04C4">
        <w:t>Lösung</w:t>
      </w:r>
      <w:r w:rsidR="00C37605" w:rsidRPr="008E271B">
        <w:t xml:space="preserve"> zu p</w:t>
      </w:r>
      <w:r w:rsidRPr="008E271B">
        <w:t>räsentieren und</w:t>
      </w:r>
      <w:r w:rsidR="00C37605" w:rsidRPr="008E271B">
        <w:t xml:space="preserve"> APIs</w:t>
      </w:r>
      <w:r w:rsidRPr="008E271B">
        <w:t xml:space="preserve"> zu veröffentlichen. Außerdem erhält man weitere Daten, welche zuvor so nicht vorhanden waren, wie die gesamte Anzahl an Aufrufen der APIs.</w:t>
      </w:r>
    </w:p>
    <w:p w14:paraId="149AECA9" w14:textId="77777777" w:rsidR="009F5AF7" w:rsidRPr="008E271B" w:rsidRDefault="009F5AF7" w:rsidP="009F5AF7">
      <w:pPr>
        <w:pStyle w:val="berschrift3"/>
      </w:pPr>
      <w:bookmarkStart w:id="104" w:name="_Toc33725615"/>
      <w:r w:rsidRPr="008E271B">
        <w:t xml:space="preserve">Distributed </w:t>
      </w:r>
      <w:proofErr w:type="spellStart"/>
      <w:r w:rsidRPr="008E271B">
        <w:t>tracing</w:t>
      </w:r>
      <w:bookmarkEnd w:id="104"/>
      <w:proofErr w:type="spellEnd"/>
    </w:p>
    <w:p w14:paraId="1675C486" w14:textId="77777777" w:rsidR="009F5AF7" w:rsidRPr="008E271B" w:rsidRDefault="009F5AF7" w:rsidP="009F5AF7">
      <w:pPr>
        <w:pStyle w:val="berschrift4"/>
      </w:pPr>
      <w:r w:rsidRPr="008E271B">
        <w:t xml:space="preserve">Was ist Distributed </w:t>
      </w:r>
      <w:proofErr w:type="spellStart"/>
      <w:r w:rsidRPr="008E271B">
        <w:t>tracing</w:t>
      </w:r>
      <w:proofErr w:type="spellEnd"/>
    </w:p>
    <w:p w14:paraId="3F00F3D7" w14:textId="433E6A58" w:rsidR="009F5AF7" w:rsidRPr="008E271B" w:rsidRDefault="009F5AF7" w:rsidP="009F5AF7">
      <w:r w:rsidRPr="008E271B">
        <w:t xml:space="preserve">Bei </w:t>
      </w:r>
      <w:r w:rsidR="00CD7F29" w:rsidRPr="008E271B">
        <w:t>D</w:t>
      </w:r>
      <w:r w:rsidRPr="008E271B">
        <w:t xml:space="preserve">istributed </w:t>
      </w:r>
      <w:proofErr w:type="spellStart"/>
      <w:r w:rsidR="00CD7F29" w:rsidRPr="008E271B">
        <w:t>T</w:t>
      </w:r>
      <w:r w:rsidRPr="008E271B">
        <w:t>racing</w:t>
      </w:r>
      <w:proofErr w:type="spellEnd"/>
      <w:r w:rsidRPr="008E271B">
        <w:t xml:space="preserve"> geht es darum Anfragen, über mehrere Systeme hin</w:t>
      </w:r>
      <w:r w:rsidR="00CD7F29" w:rsidRPr="008E271B">
        <w:t>weg</w:t>
      </w:r>
      <w:r w:rsidRPr="008E271B">
        <w:t xml:space="preserve">, zu </w:t>
      </w:r>
      <w:r w:rsidR="00CD7F29" w:rsidRPr="008E271B">
        <w:t>v</w:t>
      </w:r>
      <w:r w:rsidRPr="008E271B">
        <w:t>erknüpf</w:t>
      </w:r>
      <w:r w:rsidR="00CD7F29" w:rsidRPr="008E271B">
        <w:t>en</w:t>
      </w:r>
      <w:r w:rsidRPr="008E271B">
        <w:t>. Die Verknüpfung geschieht durch zugehörige</w:t>
      </w:r>
      <w:r w:rsidR="00CD7F29" w:rsidRPr="008E271B">
        <w:t>,</w:t>
      </w:r>
      <w:r w:rsidRPr="008E271B">
        <w:t xml:space="preserve"> eindeutige IDs, welche im http</w:t>
      </w:r>
      <w:r w:rsidR="00CD7F29" w:rsidRPr="008E271B">
        <w:t>-Header</w:t>
      </w:r>
      <w:r w:rsidRPr="008E271B">
        <w:t xml:space="preserve"> mitgeliefert werden. Die IDs werden in Zusammenhang gebracht</w:t>
      </w:r>
      <w:r w:rsidR="00CD7F29" w:rsidRPr="008E271B">
        <w:t>,</w:t>
      </w:r>
      <w:r w:rsidRPr="008E271B">
        <w:t xml:space="preserve"> um</w:t>
      </w:r>
      <w:r w:rsidR="00420080" w:rsidRPr="008E271B">
        <w:t xml:space="preserve"> </w:t>
      </w:r>
      <w:r w:rsidRPr="008E271B">
        <w:t>so den ge</w:t>
      </w:r>
      <w:r w:rsidRPr="008E271B">
        <w:lastRenderedPageBreak/>
        <w:t xml:space="preserve">samten </w:t>
      </w:r>
      <w:r w:rsidR="00420080" w:rsidRPr="008E271B">
        <w:t>W</w:t>
      </w:r>
      <w:r w:rsidRPr="008E271B">
        <w:t xml:space="preserve">eg einer Anfrage nachvollziehen zu können. Das </w:t>
      </w:r>
      <w:r w:rsidR="00420080" w:rsidRPr="008E271B">
        <w:t>bedeutet,</w:t>
      </w:r>
      <w:r w:rsidRPr="008E271B">
        <w:t xml:space="preserve"> es ist </w:t>
      </w:r>
      <w:r w:rsidR="00420080" w:rsidRPr="008E271B">
        <w:t>einfach</w:t>
      </w:r>
      <w:r w:rsidRPr="008E271B">
        <w:t>er möglich herauszufinden wo ein Fehler tatsächlich entstanden ist und welche Systemkomponente verantwortlich ist.</w:t>
      </w:r>
    </w:p>
    <w:p w14:paraId="22974A8F" w14:textId="239EDFE2" w:rsidR="009F5AF7" w:rsidRPr="008E271B" w:rsidRDefault="009F5AF7" w:rsidP="009F5AF7">
      <w:pPr>
        <w:pStyle w:val="berschrift4"/>
      </w:pPr>
      <w:r w:rsidRPr="008E271B">
        <w:t>Wieso</w:t>
      </w:r>
      <w:r w:rsidR="00B95451">
        <w:t xml:space="preserve"> </w:t>
      </w:r>
      <w:r w:rsidRPr="008E271B">
        <w:t xml:space="preserve">Distributed </w:t>
      </w:r>
      <w:proofErr w:type="spellStart"/>
      <w:r w:rsidRPr="008E271B">
        <w:t>tracing</w:t>
      </w:r>
      <w:proofErr w:type="spellEnd"/>
      <w:r w:rsidR="00B95451">
        <w:t xml:space="preserve"> </w:t>
      </w:r>
      <w:r w:rsidR="00B95451" w:rsidRPr="008E271B">
        <w:t>wichtig</w:t>
      </w:r>
      <w:r w:rsidRPr="008E271B">
        <w:t xml:space="preserve"> </w:t>
      </w:r>
      <w:r w:rsidR="00B95451">
        <w:t>ist</w:t>
      </w:r>
    </w:p>
    <w:p w14:paraId="2114266B" w14:textId="155BDD91" w:rsidR="009F5AF7" w:rsidRPr="008E271B" w:rsidRDefault="009F5AF7" w:rsidP="009F5AF7">
      <w:pPr>
        <w:rPr>
          <w:noProof/>
        </w:rPr>
      </w:pPr>
      <w:r w:rsidRPr="008E271B">
        <w:t xml:space="preserve">Mit der Architekturänderung von Monolithen zu Microservices haben sich einige neue Herausforderungen ergeben. So sind wenige lokale Module in viele verteilte Services umstrukturiert worden und was </w:t>
      </w:r>
      <w:r w:rsidR="0092485D" w:rsidRPr="008E271B">
        <w:t>„</w:t>
      </w:r>
      <w:r w:rsidR="008F04C4">
        <w:t>zuvor</w:t>
      </w:r>
      <w:r w:rsidR="0092485D" w:rsidRPr="008E271B">
        <w:t>“</w:t>
      </w:r>
      <w:r w:rsidRPr="008E271B">
        <w:t xml:space="preserve"> noch lokal </w:t>
      </w:r>
      <w:proofErr w:type="spellStart"/>
      <w:r w:rsidRPr="008E271B">
        <w:t>debugt</w:t>
      </w:r>
      <w:proofErr w:type="spellEnd"/>
      <w:r w:rsidRPr="008E271B">
        <w:t xml:space="preserve"> werden konnte, verteilt sich nun über das Netzwerk hinweg über etliche Hops.</w:t>
      </w:r>
      <w:bookmarkStart w:id="105" w:name="_CTVK0016a9db8750b7343e6b457be5eddd4e68e"/>
      <w:r w:rsidRPr="008E271B">
        <w:rPr>
          <w:noProof/>
        </w:rPr>
        <w:t xml:space="preserve"> </w:t>
      </w:r>
    </w:p>
    <w:p w14:paraId="1D12A1E0" w14:textId="77777777" w:rsidR="009F5AF7" w:rsidRPr="008E271B" w:rsidRDefault="009F5AF7" w:rsidP="009F5AF7">
      <w:r w:rsidRPr="008E271B">
        <w:rPr>
          <w:noProof/>
        </w:rPr>
        <w:drawing>
          <wp:inline distT="0" distB="0" distL="0" distR="0" wp14:anchorId="7A81EEED" wp14:editId="76317AA1">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5"/>
    </w:p>
    <w:p w14:paraId="6ED8E165" w14:textId="6413D97E" w:rsidR="009F5AF7" w:rsidRPr="008E271B" w:rsidRDefault="009F5AF7" w:rsidP="009F5AF7">
      <w:pPr>
        <w:pStyle w:val="Beschriftung"/>
      </w:pPr>
      <w:bookmarkStart w:id="106" w:name="_Toc33705033"/>
      <w:r w:rsidRPr="008E271B">
        <w:t xml:space="preserve">Abbildung </w:t>
      </w:r>
      <w:r w:rsidR="00CC7C9F">
        <w:rPr>
          <w:noProof/>
        </w:rPr>
        <w:fldChar w:fldCharType="begin"/>
      </w:r>
      <w:r w:rsidR="00CC7C9F">
        <w:rPr>
          <w:noProof/>
        </w:rPr>
        <w:instrText xml:space="preserve"> SEQ Abbildung \* ARABIC </w:instrText>
      </w:r>
      <w:r w:rsidR="00CC7C9F">
        <w:rPr>
          <w:noProof/>
        </w:rPr>
        <w:fldChar w:fldCharType="separate"/>
      </w:r>
      <w:r w:rsidR="00CC7C9F">
        <w:rPr>
          <w:noProof/>
        </w:rPr>
        <w:t>13</w:t>
      </w:r>
      <w:r w:rsidR="00CC7C9F">
        <w:rPr>
          <w:noProof/>
        </w:rPr>
        <w:fldChar w:fldCharType="end"/>
      </w:r>
      <w:r w:rsidRPr="008E271B">
        <w:t xml:space="preserve">: Distributed </w:t>
      </w:r>
      <w:proofErr w:type="spellStart"/>
      <w:r w:rsidRPr="008E271B">
        <w:t>Tracing</w:t>
      </w:r>
      <w:proofErr w:type="spellEnd"/>
      <w:r w:rsidRPr="008E271B">
        <w:t xml:space="preserve"> </w:t>
      </w:r>
      <w:sdt>
        <w:sdtPr>
          <w:alias w:val="Don't edit this field"/>
          <w:tag w:val="CitaviPlaceholder#e0d9629a-59d5-4f86-995f-1dbdd279822d"/>
          <w:id w:val="1093199139"/>
          <w:placeholder>
            <w:docPart w:val="94F025354BCB48C8810F8853D10E220A"/>
          </w:placeholder>
        </w:sdtPr>
        <w:sdtContent>
          <w:r w:rsidRPr="008E271B">
            <w:fldChar w:fldCharType="begin"/>
          </w:r>
          <w:r w:rsidR="001629B0">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}</w:instrText>
          </w:r>
          <w:r w:rsidRPr="008E271B">
            <w:fldChar w:fldCharType="separate"/>
          </w:r>
          <w:r w:rsidR="001629B0">
            <w:t>(Kyma)</w:t>
          </w:r>
          <w:r w:rsidRPr="008E271B">
            <w:fldChar w:fldCharType="end"/>
          </w:r>
        </w:sdtContent>
      </w:sdt>
      <w:bookmarkEnd w:id="106"/>
    </w:p>
    <w:p w14:paraId="114BC36D" w14:textId="5D46C0D1" w:rsidR="009F5AF7" w:rsidRPr="008E271B" w:rsidRDefault="009F5AF7" w:rsidP="009F5AF7">
      <w:r w:rsidRPr="008E271B">
        <w:t xml:space="preserve">Da niemand gerne viel Zeit damit verbringt sich durch etliche Netzwerklogs durchzuwühlen wird eine automatisierte Lösung benötigt. Um dieses Problem </w:t>
      </w:r>
      <w:r w:rsidR="00875B54">
        <w:t>in den Griff zu bekommen</w:t>
      </w:r>
      <w:r w:rsidRPr="008E271B">
        <w:t xml:space="preserve"> benötigt es neue Analysewerkzeuge und hier kommt Distributed </w:t>
      </w:r>
      <w:proofErr w:type="spellStart"/>
      <w:r w:rsidRPr="008E271B">
        <w:t>Tracing</w:t>
      </w:r>
      <w:proofErr w:type="spellEnd"/>
      <w:r w:rsidRPr="008E271B">
        <w:t xml:space="preserve"> ins Spiel. </w:t>
      </w:r>
    </w:p>
    <w:p w14:paraId="2294D716" w14:textId="77777777" w:rsidR="009F5AF7" w:rsidRPr="008E271B" w:rsidRDefault="009F5AF7" w:rsidP="009F5AF7">
      <w:pPr>
        <w:pStyle w:val="berschrift4"/>
      </w:pPr>
      <w:r w:rsidRPr="008E271B">
        <w:t>Nachteile</w:t>
      </w:r>
    </w:p>
    <w:p w14:paraId="430C1A18" w14:textId="16AAD842" w:rsidR="009F5AF7" w:rsidRPr="008E271B" w:rsidRDefault="009F5AF7" w:rsidP="009F5AF7">
      <w:pPr>
        <w:rPr>
          <w:color w:val="000000"/>
          <w:szCs w:val="24"/>
        </w:rPr>
      </w:pPr>
      <w:r w:rsidRPr="008E271B">
        <w:t xml:space="preserve">Wie so vieles, hat auch </w:t>
      </w:r>
      <w:r w:rsidR="00875B54">
        <w:t>D</w:t>
      </w:r>
      <w:r w:rsidRPr="008E271B">
        <w:t xml:space="preserve">istributed </w:t>
      </w:r>
      <w:proofErr w:type="spellStart"/>
      <w:r w:rsidR="00875B54">
        <w:t>T</w:t>
      </w:r>
      <w:r w:rsidRPr="008E271B">
        <w:t>racing</w:t>
      </w:r>
      <w:proofErr w:type="spellEnd"/>
      <w:r w:rsidRPr="008E271B">
        <w:t xml:space="preserve"> einige Nachteile. Die anfallenden </w:t>
      </w:r>
      <w:proofErr w:type="gramStart"/>
      <w:r w:rsidRPr="008E271B">
        <w:t>Logs</w:t>
      </w:r>
      <w:proofErr w:type="gramEnd"/>
      <w:r w:rsidRPr="008E271B">
        <w:t xml:space="preserve"> können immense </w:t>
      </w:r>
      <w:r w:rsidR="00875B54">
        <w:t>Dimensionen erreichen</w:t>
      </w:r>
      <w:r w:rsidRPr="008E271B">
        <w:t xml:space="preserve"> und sind fast nicht komprimierbar</w:t>
      </w:r>
      <w:r w:rsidR="00875B54">
        <w:t>,</w:t>
      </w:r>
      <w:r w:rsidRPr="008E271B">
        <w:t xml:space="preserve"> was vor allem an ihrer notwendigen Einzigartigkeit liegt</w:t>
      </w:r>
      <w:r w:rsidR="00875B54">
        <w:t>.</w:t>
      </w:r>
      <w:r w:rsidRPr="008E271B">
        <w:t xml:space="preserve"> </w:t>
      </w:r>
      <w:r w:rsidR="00AB3CAC">
        <w:t>Sie können</w:t>
      </w:r>
      <w:r w:rsidRPr="008E271B">
        <w:t xml:space="preserve"> je nach Systemgröße sehr groß/viele werden </w:t>
      </w:r>
      <w:bookmarkStart w:id="107" w:name="_CTVK001fe595eaf21274f469b570f947b91eb4c"/>
      <w:r w:rsidRPr="008E271B">
        <w:t>„</w:t>
      </w:r>
      <w:proofErr w:type="spellStart"/>
      <w:r w:rsidRPr="008E271B">
        <w:rPr>
          <w:szCs w:val="24"/>
        </w:rPr>
        <w:t>Tracing</w:t>
      </w:r>
      <w:proofErr w:type="spellEnd"/>
      <w:r w:rsidRPr="008E271B">
        <w:rPr>
          <w:szCs w:val="24"/>
        </w:rPr>
        <w:t xml:space="preserve"> </w:t>
      </w:r>
      <w:proofErr w:type="spellStart"/>
      <w:r w:rsidRPr="008E271B">
        <w:rPr>
          <w:szCs w:val="24"/>
        </w:rPr>
        <w:t>is</w:t>
      </w:r>
      <w:proofErr w:type="spellEnd"/>
      <w:r w:rsidRPr="008E271B">
        <w:rPr>
          <w:szCs w:val="24"/>
        </w:rPr>
        <w:t xml:space="preserve"> high-volume </w:t>
      </w:r>
      <w:proofErr w:type="spellStart"/>
      <w:r w:rsidRPr="008E271B">
        <w:rPr>
          <w:szCs w:val="24"/>
        </w:rPr>
        <w:t>and</w:t>
      </w:r>
      <w:proofErr w:type="spellEnd"/>
      <w:r w:rsidRPr="008E271B">
        <w:rPr>
          <w:szCs w:val="24"/>
        </w:rPr>
        <w:t xml:space="preserve"> high-</w:t>
      </w:r>
      <w:proofErr w:type="spellStart"/>
      <w:r w:rsidRPr="008E271B">
        <w:rPr>
          <w:szCs w:val="24"/>
        </w:rPr>
        <w:t>cardinalit</w:t>
      </w:r>
      <w:bookmarkEnd w:id="107"/>
      <w:r w:rsidRPr="008E271B">
        <w:rPr>
          <w:szCs w:val="24"/>
        </w:rPr>
        <w:t>y</w:t>
      </w:r>
      <w:proofErr w:type="spellEnd"/>
      <w:r w:rsidRPr="008E271B">
        <w:rPr>
          <w:szCs w:val="24"/>
        </w:rPr>
        <w:t xml:space="preserve">“ </w:t>
      </w:r>
      <w:sdt>
        <w:sdtPr>
          <w:rPr>
            <w:szCs w:val="24"/>
          </w:rPr>
          <w:alias w:val="Don't edit this field"/>
          <w:tag w:val="CitaviPlaceholder#4caff813-a956-47b6-9df0-660ebe77ac0d"/>
          <w:id w:val="61995461"/>
          <w:placeholder>
            <w:docPart w:val="DD5CFFA89AF140D5A514C6B9BB704770"/>
          </w:placeholder>
        </w:sdtPr>
        <w:sdtContent>
          <w:r w:rsidRPr="008E271B">
            <w:rPr>
              <w:szCs w:val="24"/>
            </w:rPr>
            <w:fldChar w:fldCharType="begin"/>
          </w:r>
          <w:r w:rsidR="001629B0">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IjoiQXVmIFlvdVR1YmUgZmluZGVzdCBkdSBncm/Dn2FydGlnZSBWaWRlb3MgdW5kIGVyc3RrbGFzc2lnZSBNdXNpay4gQXXDn2VyZGVtIGthbm5zdCBkdSBlaWdlbmUgSW5oYWx0ZSBob2NobGFkZW4gdW5kIG1pdCBGcmV1bmRlbiBvZGVyIG1pdCBkZXIgZ2FuemVuIFdlbHQgdGVpbGVuLiIsIkFic3RyYWN0Q29tcGxleGl0eSI6MCwiQWJzdHJhY3RTb3VyY2VUZXh0Rm9ybWF0IjowLCJBY2Nlc3NEYXRlIjoiOC8xMS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yLTI3VDE0OjIxOjAx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sidRPr="008E271B">
            <w:rPr>
              <w:szCs w:val="24"/>
            </w:rPr>
            <w:fldChar w:fldCharType="separate"/>
          </w:r>
          <w:r w:rsidR="001629B0">
            <w:rPr>
              <w:szCs w:val="24"/>
            </w:rPr>
            <w:t>(</w:t>
          </w:r>
          <w:proofErr w:type="spellStart"/>
          <w:r w:rsidR="001629B0">
            <w:rPr>
              <w:szCs w:val="24"/>
            </w:rPr>
            <w:t>McAllister</w:t>
          </w:r>
          <w:proofErr w:type="spellEnd"/>
          <w:r w:rsidR="001629B0">
            <w:rPr>
              <w:szCs w:val="24"/>
            </w:rPr>
            <w:t xml:space="preserve"> 2019, 6:5-6:10)</w:t>
          </w:r>
          <w:r w:rsidRPr="008E271B">
            <w:rPr>
              <w:szCs w:val="24"/>
            </w:rPr>
            <w:fldChar w:fldCharType="end"/>
          </w:r>
        </w:sdtContent>
      </w:sdt>
      <w:r w:rsidRPr="008E271B">
        <w:t>. Es gibt einige</w:t>
      </w:r>
      <w:r w:rsidR="00AB3CAC">
        <w:t xml:space="preserve"> verschiedene</w:t>
      </w:r>
      <w:r w:rsidRPr="008E271B">
        <w:t xml:space="preserve"> „Standards“ (anstatt einen)</w:t>
      </w:r>
      <w:r w:rsidR="00AB3CAC">
        <w:t xml:space="preserve"> </w:t>
      </w:r>
      <w:r w:rsidRPr="008E271B">
        <w:t xml:space="preserve">was dazu führen kann, dass ein Anbieterwechsel </w:t>
      </w:r>
      <w:r w:rsidR="00EB1E41">
        <w:t>signifikant</w:t>
      </w:r>
      <w:r w:rsidRPr="008E271B">
        <w:t xml:space="preserve"> </w:t>
      </w:r>
      <w:r w:rsidR="00EB1E41">
        <w:t>erschwert wird</w:t>
      </w:r>
      <w:r w:rsidRPr="008E271B">
        <w:t xml:space="preserve">, </w:t>
      </w:r>
      <w:bookmarkStart w:id="108" w:name="_CTVK0024e5f6b77a32e45c488300abe03235322"/>
      <w:r w:rsidRPr="008E271B">
        <w:rPr>
          <w:szCs w:val="24"/>
        </w:rPr>
        <w:t>"</w:t>
      </w:r>
      <w:proofErr w:type="spellStart"/>
      <w:r w:rsidRPr="008E271B">
        <w:rPr>
          <w:szCs w:val="24"/>
        </w:rPr>
        <w:t>When</w:t>
      </w:r>
      <w:proofErr w:type="spellEnd"/>
      <w:r w:rsidRPr="008E271B">
        <w:rPr>
          <w:szCs w:val="24"/>
        </w:rPr>
        <w:t xml:space="preserve"> </w:t>
      </w:r>
      <w:proofErr w:type="spellStart"/>
      <w:r w:rsidRPr="008E271B">
        <w:rPr>
          <w:szCs w:val="24"/>
        </w:rPr>
        <w:t>you</w:t>
      </w:r>
      <w:proofErr w:type="spellEnd"/>
      <w:r w:rsidRPr="008E271B">
        <w:rPr>
          <w:szCs w:val="24"/>
        </w:rPr>
        <w:t xml:space="preserve"> follow </w:t>
      </w:r>
      <w:proofErr w:type="spellStart"/>
      <w:r w:rsidRPr="008E271B">
        <w:rPr>
          <w:szCs w:val="24"/>
        </w:rPr>
        <w:t>widely</w:t>
      </w:r>
      <w:proofErr w:type="spellEnd"/>
      <w:r w:rsidRPr="008E271B">
        <w:rPr>
          <w:szCs w:val="24"/>
        </w:rPr>
        <w:t xml:space="preserve"> </w:t>
      </w:r>
      <w:proofErr w:type="spellStart"/>
      <w:r w:rsidRPr="008E271B">
        <w:rPr>
          <w:szCs w:val="24"/>
        </w:rPr>
        <w:t>adopted</w:t>
      </w:r>
      <w:proofErr w:type="spellEnd"/>
      <w:r w:rsidRPr="008E271B">
        <w:rPr>
          <w:szCs w:val="24"/>
        </w:rPr>
        <w:t xml:space="preserve">  </w:t>
      </w:r>
      <w:proofErr w:type="spellStart"/>
      <w:r w:rsidRPr="008E271B">
        <w:rPr>
          <w:szCs w:val="24"/>
        </w:rPr>
        <w:t>standards</w:t>
      </w:r>
      <w:proofErr w:type="spellEnd"/>
      <w:r w:rsidRPr="008E271B">
        <w:rPr>
          <w:szCs w:val="24"/>
        </w:rPr>
        <w:t xml:space="preserve"> </w:t>
      </w:r>
      <w:proofErr w:type="spellStart"/>
      <w:r w:rsidRPr="008E271B">
        <w:rPr>
          <w:szCs w:val="24"/>
        </w:rPr>
        <w:t>you</w:t>
      </w:r>
      <w:proofErr w:type="spellEnd"/>
      <w:r w:rsidRPr="008E271B">
        <w:rPr>
          <w:szCs w:val="24"/>
        </w:rPr>
        <w:t xml:space="preserve"> </w:t>
      </w:r>
      <w:proofErr w:type="spellStart"/>
      <w:r w:rsidRPr="008E271B">
        <w:rPr>
          <w:szCs w:val="24"/>
        </w:rPr>
        <w:t>get</w:t>
      </w:r>
      <w:proofErr w:type="spellEnd"/>
      <w:r w:rsidRPr="008E271B">
        <w:rPr>
          <w:szCs w:val="24"/>
        </w:rPr>
        <w:t xml:space="preserve"> </w:t>
      </w:r>
      <w:proofErr w:type="spellStart"/>
      <w:r w:rsidRPr="008E271B">
        <w:rPr>
          <w:szCs w:val="24"/>
        </w:rPr>
        <w:t>to</w:t>
      </w:r>
      <w:proofErr w:type="spellEnd"/>
      <w:r w:rsidRPr="008E271B">
        <w:rPr>
          <w:szCs w:val="24"/>
        </w:rPr>
        <w:t xml:space="preserve"> </w:t>
      </w:r>
      <w:proofErr w:type="spellStart"/>
      <w:r w:rsidRPr="008E271B">
        <w:rPr>
          <w:szCs w:val="24"/>
        </w:rPr>
        <w:t>avoid</w:t>
      </w:r>
      <w:proofErr w:type="spellEnd"/>
      <w:r w:rsidRPr="008E271B">
        <w:rPr>
          <w:szCs w:val="24"/>
        </w:rPr>
        <w:t xml:space="preserve"> </w:t>
      </w:r>
      <w:proofErr w:type="spellStart"/>
      <w:r w:rsidRPr="008E271B">
        <w:rPr>
          <w:szCs w:val="24"/>
        </w:rPr>
        <w:t>vendor</w:t>
      </w:r>
      <w:proofErr w:type="spellEnd"/>
      <w:r w:rsidRPr="008E271B">
        <w:rPr>
          <w:szCs w:val="24"/>
        </w:rPr>
        <w:t xml:space="preserve"> </w:t>
      </w:r>
      <w:proofErr w:type="spellStart"/>
      <w:r w:rsidRPr="008E271B">
        <w:rPr>
          <w:szCs w:val="24"/>
        </w:rPr>
        <w:t>lockin</w:t>
      </w:r>
      <w:proofErr w:type="spellEnd"/>
      <w:r w:rsidRPr="008E271B">
        <w:rPr>
          <w:szCs w:val="24"/>
        </w:rPr>
        <w:t xml:space="preserve"> </w:t>
      </w:r>
      <w:proofErr w:type="spellStart"/>
      <w:r w:rsidRPr="008E271B">
        <w:rPr>
          <w:szCs w:val="24"/>
        </w:rPr>
        <w:t>which</w:t>
      </w:r>
      <w:proofErr w:type="spellEnd"/>
      <w:r w:rsidRPr="008E271B">
        <w:rPr>
          <w:szCs w:val="24"/>
        </w:rPr>
        <w:t xml:space="preserve"> </w:t>
      </w:r>
      <w:proofErr w:type="spellStart"/>
      <w:r w:rsidRPr="008E271B">
        <w:rPr>
          <w:szCs w:val="24"/>
        </w:rPr>
        <w:t>is</w:t>
      </w:r>
      <w:proofErr w:type="spellEnd"/>
      <w:r w:rsidRPr="008E271B">
        <w:rPr>
          <w:szCs w:val="24"/>
        </w:rPr>
        <w:t xml:space="preserve"> </w:t>
      </w:r>
      <w:proofErr w:type="spellStart"/>
      <w:r w:rsidRPr="008E271B">
        <w:rPr>
          <w:szCs w:val="24"/>
        </w:rPr>
        <w:t>actually</w:t>
      </w:r>
      <w:proofErr w:type="spellEnd"/>
      <w:r w:rsidRPr="008E271B">
        <w:rPr>
          <w:szCs w:val="24"/>
        </w:rPr>
        <w:t xml:space="preserve"> </w:t>
      </w:r>
      <w:proofErr w:type="spellStart"/>
      <w:r w:rsidRPr="008E271B">
        <w:rPr>
          <w:szCs w:val="24"/>
        </w:rPr>
        <w:t>pretty</w:t>
      </w:r>
      <w:proofErr w:type="spellEnd"/>
      <w:r w:rsidRPr="008E271B">
        <w:rPr>
          <w:szCs w:val="24"/>
        </w:rPr>
        <w:t xml:space="preserve"> </w:t>
      </w:r>
      <w:proofErr w:type="spellStart"/>
      <w:r w:rsidRPr="008E271B">
        <w:rPr>
          <w:szCs w:val="24"/>
        </w:rPr>
        <w:t>important</w:t>
      </w:r>
      <w:proofErr w:type="spellEnd"/>
      <w:r w:rsidRPr="008E271B">
        <w:rPr>
          <w:szCs w:val="24"/>
        </w:rPr>
        <w:t xml:space="preserve"> </w:t>
      </w:r>
      <w:proofErr w:type="spellStart"/>
      <w:r w:rsidRPr="008E271B">
        <w:rPr>
          <w:szCs w:val="24"/>
        </w:rPr>
        <w:t>inside</w:t>
      </w:r>
      <w:proofErr w:type="spellEnd"/>
      <w:r w:rsidRPr="008E271B">
        <w:rPr>
          <w:szCs w:val="24"/>
        </w:rPr>
        <w:t xml:space="preserve"> </w:t>
      </w:r>
      <w:proofErr w:type="spellStart"/>
      <w:r w:rsidRPr="008E271B">
        <w:rPr>
          <w:szCs w:val="24"/>
        </w:rPr>
        <w:t>of</w:t>
      </w:r>
      <w:proofErr w:type="spellEnd"/>
      <w:r w:rsidRPr="008E271B">
        <w:rPr>
          <w:szCs w:val="24"/>
        </w:rPr>
        <w:t xml:space="preserve"> </w:t>
      </w:r>
      <w:proofErr w:type="spellStart"/>
      <w:r w:rsidRPr="008E271B">
        <w:rPr>
          <w:szCs w:val="24"/>
        </w:rPr>
        <w:t>this</w:t>
      </w:r>
      <w:proofErr w:type="spellEnd"/>
      <w:r w:rsidRPr="008E271B">
        <w:rPr>
          <w:szCs w:val="24"/>
        </w:rPr>
        <w:t xml:space="preserve"> </w:t>
      </w:r>
      <w:proofErr w:type="spellStart"/>
      <w:r w:rsidRPr="008E271B">
        <w:rPr>
          <w:szCs w:val="24"/>
        </w:rPr>
        <w:lastRenderedPageBreak/>
        <w:t>space</w:t>
      </w:r>
      <w:bookmarkEnd w:id="108"/>
      <w:proofErr w:type="spellEnd"/>
      <w:r w:rsidRPr="008E271B">
        <w:rPr>
          <w:szCs w:val="24"/>
        </w:rPr>
        <w:t xml:space="preserve">" </w:t>
      </w:r>
      <w:sdt>
        <w:sdtPr>
          <w:rPr>
            <w:szCs w:val="24"/>
          </w:rPr>
          <w:alias w:val="Don't edit this field"/>
          <w:tag w:val="CitaviPlaceholder#68bbc8b4-cf44-42c8-b5db-b1217554224f"/>
          <w:id w:val="-958728689"/>
          <w:placeholder>
            <w:docPart w:val="DD5CFFA89AF140D5A514C6B9BB704770"/>
          </w:placeholder>
        </w:sdtPr>
        <w:sdtContent>
          <w:r w:rsidRPr="008E271B">
            <w:rPr>
              <w:szCs w:val="24"/>
            </w:rPr>
            <w:fldChar w:fldCharType="begin"/>
          </w:r>
          <w:r w:rsidR="001629B0">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NvdXJjZVRleHRGb3JtYXQiOjAsIkFjY2Vzc0RhdGUiOiI4LzEx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jdUMTQ6MjE6MDE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sidRPr="008E271B">
            <w:rPr>
              <w:szCs w:val="24"/>
            </w:rPr>
            <w:fldChar w:fldCharType="separate"/>
          </w:r>
          <w:r w:rsidR="001629B0">
            <w:rPr>
              <w:szCs w:val="24"/>
            </w:rPr>
            <w:t>(</w:t>
          </w:r>
          <w:proofErr w:type="spellStart"/>
          <w:r w:rsidR="001629B0">
            <w:rPr>
              <w:szCs w:val="24"/>
            </w:rPr>
            <w:t>McAllister</w:t>
          </w:r>
          <w:proofErr w:type="spellEnd"/>
          <w:r w:rsidR="001629B0">
            <w:rPr>
              <w:szCs w:val="24"/>
            </w:rPr>
            <w:t xml:space="preserve"> 2019, 15:15-15:25)</w:t>
          </w:r>
          <w:r w:rsidRPr="008E271B">
            <w:rPr>
              <w:szCs w:val="24"/>
            </w:rPr>
            <w:fldChar w:fldCharType="end"/>
          </w:r>
        </w:sdtContent>
      </w:sdt>
      <w:r w:rsidRPr="008E271B">
        <w:rPr>
          <w:szCs w:val="24"/>
        </w:rPr>
        <w:t xml:space="preserve">. </w:t>
      </w:r>
      <w:r w:rsidRPr="008E271B">
        <w:t xml:space="preserve">Eine Codeanpassung für Distributed </w:t>
      </w:r>
      <w:proofErr w:type="spellStart"/>
      <w:r w:rsidR="00AC07A6">
        <w:t>T</w:t>
      </w:r>
      <w:r w:rsidRPr="008E271B">
        <w:t>racing</w:t>
      </w:r>
      <w:proofErr w:type="spellEnd"/>
      <w:r w:rsidRPr="008E271B">
        <w:t xml:space="preserve"> kann sehr umfangreich sein</w:t>
      </w:r>
      <w:r w:rsidR="00AC07A6">
        <w:t>,</w:t>
      </w:r>
      <w:r w:rsidRPr="008E271B">
        <w:t xml:space="preserve"> sodass es niemand zweimal durchführen möchte. </w:t>
      </w:r>
      <w:bookmarkStart w:id="109" w:name="_CTVK001ab0f943bc7ce4b9b9d1a27afb45ce3be"/>
      <w:r w:rsidRPr="00CC7C9F">
        <w:rPr>
          <w:color w:val="000000"/>
          <w:szCs w:val="24"/>
          <w:lang w:val="en-US"/>
        </w:rPr>
        <w:t>"Trust me instrumenting all of your code once is more than enough</w:t>
      </w:r>
      <w:bookmarkEnd w:id="109"/>
      <w:r w:rsidRPr="00CC7C9F">
        <w:rPr>
          <w:color w:val="000000"/>
          <w:szCs w:val="24"/>
          <w:lang w:val="en-US"/>
        </w:rPr>
        <w:t xml:space="preserve">" </w:t>
      </w:r>
      <w:sdt>
        <w:sdtPr>
          <w:rPr>
            <w:color w:val="000000"/>
            <w:szCs w:val="24"/>
          </w:rPr>
          <w:alias w:val="Don't edit this field"/>
          <w:tag w:val="CitaviPlaceholder#6c4ae9a9-e9d9-48bb-95d3-45f890fedaa1"/>
          <w:id w:val="1534376366"/>
          <w:placeholder>
            <w:docPart w:val="DD5CFFA89AF140D5A514C6B9BB704770"/>
          </w:placeholder>
        </w:sdtPr>
        <w:sdtContent>
          <w:r w:rsidRPr="008E271B">
            <w:rPr>
              <w:color w:val="000000"/>
              <w:szCs w:val="24"/>
            </w:rPr>
            <w:fldChar w:fldCharType="begin"/>
          </w:r>
          <w:r w:rsidR="001629B0">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NvdXJjZVRleHRGb3JtYXQiOjAsIkFjY2Vzc0RhdGUiOiI4LzEx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jdUMTQ6MjE6MDE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sidRPr="008E271B">
            <w:rPr>
              <w:color w:val="000000"/>
              <w:szCs w:val="24"/>
            </w:rPr>
            <w:fldChar w:fldCharType="separate"/>
          </w:r>
          <w:r w:rsidR="001629B0">
            <w:rPr>
              <w:color w:val="000000"/>
              <w:szCs w:val="24"/>
              <w:lang w:val="en-US"/>
            </w:rPr>
            <w:t>(McAllister 2019, 15:37-15:42)</w:t>
          </w:r>
          <w:r w:rsidRPr="008E271B">
            <w:rPr>
              <w:color w:val="000000"/>
              <w:szCs w:val="24"/>
            </w:rPr>
            <w:fldChar w:fldCharType="end"/>
          </w:r>
        </w:sdtContent>
      </w:sdt>
      <w:r w:rsidRPr="008E271B">
        <w:rPr>
          <w:color w:val="000000"/>
          <w:szCs w:val="24"/>
        </w:rPr>
        <w:t>.</w:t>
      </w:r>
    </w:p>
    <w:p w14:paraId="63CB553A" w14:textId="125B3C68" w:rsidR="006E25E1" w:rsidRPr="008E271B" w:rsidRDefault="006E25E1" w:rsidP="006E25E1">
      <w:pPr>
        <w:pStyle w:val="berschrift2"/>
      </w:pPr>
      <w:bookmarkStart w:id="110" w:name="_Toc33725616"/>
      <w:r w:rsidRPr="008E271B">
        <w:t>Gewährleistung von Services</w:t>
      </w:r>
      <w:bookmarkEnd w:id="91"/>
      <w:bookmarkEnd w:id="92"/>
      <w:bookmarkEnd w:id="110"/>
    </w:p>
    <w:p w14:paraId="6FDBED39" w14:textId="04C4159E" w:rsidR="004F1A7D" w:rsidRPr="008E271B" w:rsidRDefault="006E25E1" w:rsidP="004F1A7D">
      <w:pPr>
        <w:pStyle w:val="berschrift3"/>
      </w:pPr>
      <w:bookmarkStart w:id="111" w:name="_Toc33725617"/>
      <w:r w:rsidRPr="008E271B">
        <w:t>Einleitung</w:t>
      </w:r>
      <w:bookmarkEnd w:id="111"/>
    </w:p>
    <w:p w14:paraId="0131C35D" w14:textId="46D101B4" w:rsidR="0005677C" w:rsidRPr="008E271B" w:rsidRDefault="00DF2199" w:rsidP="00563771">
      <w:r w:rsidRPr="008E271B">
        <w:t xml:space="preserve">Mit einer </w:t>
      </w:r>
      <w:r w:rsidR="00563771" w:rsidRPr="008E271B">
        <w:t>steigenden</w:t>
      </w:r>
      <w:r w:rsidRPr="008E271B">
        <w:t xml:space="preserve"> Anzahl an Microservices</w:t>
      </w:r>
      <w:r w:rsidR="00563771" w:rsidRPr="008E271B">
        <w:t xml:space="preserve"> und der damit erhöhten Kommunikation entstehen unweigerlich neue Probleme. Um diesen v</w:t>
      </w:r>
      <w:r w:rsidRPr="008E271B">
        <w:t>orbeugend entgegenzuwirken</w:t>
      </w:r>
      <w:r w:rsidR="00563771" w:rsidRPr="008E271B">
        <w:t xml:space="preserve"> und vollständig einsatzbereite robuste Systeme zu erreichen,</w:t>
      </w:r>
      <w:r w:rsidR="00AD1C9A">
        <w:t xml:space="preserve"> werden</w:t>
      </w:r>
      <w:r w:rsidRPr="008E271B">
        <w:t xml:space="preserve"> </w:t>
      </w:r>
      <w:r w:rsidR="00563771" w:rsidRPr="008E271B">
        <w:t>neue Techniken</w:t>
      </w:r>
      <w:r w:rsidR="00AD1C9A">
        <w:t xml:space="preserve"> benötigt</w:t>
      </w:r>
      <w:r w:rsidR="009D5870">
        <w:t xml:space="preserve">, </w:t>
      </w:r>
      <w:r w:rsidRPr="008E271B">
        <w:t xml:space="preserve">welche im Folgenden genauer betrachtet und </w:t>
      </w:r>
      <w:r w:rsidR="00563771" w:rsidRPr="008E271B">
        <w:t>die damit verbunden Probleme beleuchtet werden</w:t>
      </w:r>
      <w:r w:rsidRPr="008E271B">
        <w:t>.</w:t>
      </w:r>
    </w:p>
    <w:p w14:paraId="004082D4" w14:textId="3A0C8846" w:rsidR="0072769D" w:rsidRPr="008E271B" w:rsidRDefault="0072769D" w:rsidP="0072769D">
      <w:pPr>
        <w:pStyle w:val="berschrift3"/>
      </w:pPr>
      <w:bookmarkStart w:id="112" w:name="_Toc33725618"/>
      <w:r w:rsidRPr="008E271B">
        <w:t xml:space="preserve">Resilient4j VS </w:t>
      </w:r>
      <w:proofErr w:type="spellStart"/>
      <w:r w:rsidRPr="008E271B">
        <w:t>Failsafe</w:t>
      </w:r>
      <w:bookmarkEnd w:id="112"/>
      <w:proofErr w:type="spellEnd"/>
    </w:p>
    <w:p w14:paraId="2898A3C7" w14:textId="4785ADDA" w:rsidR="00746E87" w:rsidRPr="008E271B" w:rsidRDefault="00746E87" w:rsidP="00563771">
      <w:r w:rsidRPr="008E271B">
        <w:t xml:space="preserve">Für die Implementierung in Java wird </w:t>
      </w:r>
      <w:r w:rsidR="009D5870">
        <w:t>da</w:t>
      </w:r>
      <w:r w:rsidRPr="008E271B">
        <w:t xml:space="preserve">bei auf Resilient4j gesetzt und im </w:t>
      </w:r>
      <w:r w:rsidR="009D5870">
        <w:t>Weiteren</w:t>
      </w:r>
      <w:r w:rsidRPr="008E271B">
        <w:t>, zweierlei Alternativen</w:t>
      </w:r>
      <w:r w:rsidR="009D5870">
        <w:t xml:space="preserve">, mit deren Vor- und Nachteilen, </w:t>
      </w:r>
      <w:r w:rsidRPr="008E271B">
        <w:t>auf</w:t>
      </w:r>
      <w:r w:rsidR="009D5870">
        <w:t>gezeigt</w:t>
      </w:r>
      <w:r w:rsidRPr="008E271B">
        <w:t>.</w:t>
      </w:r>
    </w:p>
    <w:p w14:paraId="184A854B" w14:textId="2BA4C4F6" w:rsidR="00746E87" w:rsidRPr="008E271B" w:rsidRDefault="00746E87" w:rsidP="00746E87">
      <w:r w:rsidRPr="008E271B">
        <w:t>Resilient4j ist hierbei</w:t>
      </w:r>
      <w:r w:rsidR="00137BC9" w:rsidRPr="008E271B">
        <w:t xml:space="preserve"> jene neue </w:t>
      </w:r>
      <w:r w:rsidR="00CE0387" w:rsidRPr="008E271B">
        <w:t>Bibliothek</w:t>
      </w:r>
      <w:r w:rsidR="00DE57AB">
        <w:t>,</w:t>
      </w:r>
      <w:r w:rsidR="00137BC9" w:rsidRPr="008E271B">
        <w:t xml:space="preserve"> welches in Zukunft die vermutlich größte Akzeptanz erfahren und somit</w:t>
      </w:r>
      <w:r w:rsidRPr="008E271B">
        <w:t xml:space="preserve"> denn bisherigen Platzhirsch Hystrix von </w:t>
      </w:r>
      <w:proofErr w:type="spellStart"/>
      <w:r w:rsidRPr="008E271B">
        <w:t>Netzflix</w:t>
      </w:r>
      <w:proofErr w:type="spellEnd"/>
      <w:r w:rsidRPr="008E271B">
        <w:t xml:space="preserve"> </w:t>
      </w:r>
      <w:r w:rsidR="00137BC9" w:rsidRPr="008E271B">
        <w:t>ablös</w:t>
      </w:r>
      <w:r w:rsidR="00DE57AB">
        <w:t>en wird</w:t>
      </w:r>
      <w:r w:rsidR="00137BC9" w:rsidRPr="008E271B">
        <w:t>, da dieses</w:t>
      </w:r>
      <w:r w:rsidRPr="008E271B">
        <w:t xml:space="preserve"> nicht länger aktiv weiter</w:t>
      </w:r>
      <w:r w:rsidR="00DE57AB">
        <w:t>e</w:t>
      </w:r>
      <w:r w:rsidRPr="008E271B">
        <w:t xml:space="preserve">ntwickelt wird. </w:t>
      </w:r>
    </w:p>
    <w:p w14:paraId="24FF3D0C" w14:textId="63D2D683" w:rsidR="00137BC9" w:rsidRPr="008E271B" w:rsidRDefault="00746E87" w:rsidP="00746E87">
      <w:r w:rsidRPr="008E271B">
        <w:t xml:space="preserve">Eine Alternative zu Resilient4j </w:t>
      </w:r>
      <w:r w:rsidR="00231CFB">
        <w:t>stellt</w:t>
      </w:r>
      <w:r w:rsidRPr="008E271B">
        <w:t xml:space="preserve"> </w:t>
      </w:r>
      <w:proofErr w:type="spellStart"/>
      <w:r w:rsidRPr="008E271B">
        <w:t>Failsafe</w:t>
      </w:r>
      <w:proofErr w:type="spellEnd"/>
      <w:r w:rsidR="00231CFB">
        <w:t xml:space="preserve"> dar</w:t>
      </w:r>
      <w:r w:rsidRPr="008E271B">
        <w:t xml:space="preserve">. </w:t>
      </w:r>
    </w:p>
    <w:p w14:paraId="7DE847DD" w14:textId="665DF22F" w:rsidR="00746E87" w:rsidRPr="008E271B" w:rsidRDefault="00137BC9" w:rsidP="00CA34C7">
      <w:pPr>
        <w:pStyle w:val="Listenabsatz"/>
        <w:numPr>
          <w:ilvl w:val="0"/>
          <w:numId w:val="47"/>
        </w:numPr>
      </w:pPr>
      <w:proofErr w:type="spellStart"/>
      <w:r w:rsidRPr="008E271B">
        <w:t>Failsafe</w:t>
      </w:r>
      <w:proofErr w:type="spellEnd"/>
      <w:r w:rsidRPr="008E271B">
        <w:t xml:space="preserve"> hat hierbei keine weiteren Abhängigkeiten welche später zu Problemen führen können (unterschiedliche Versionen</w:t>
      </w:r>
      <w:r w:rsidR="0072769D" w:rsidRPr="008E271B">
        <w:t xml:space="preserve"> oder Überschneidungen mit </w:t>
      </w:r>
      <w:r w:rsidR="00231CFB">
        <w:t>e</w:t>
      </w:r>
      <w:r w:rsidR="0072769D" w:rsidRPr="008E271B">
        <w:t>igenen Abhängigkeiten</w:t>
      </w:r>
      <w:r w:rsidRPr="008E271B">
        <w:t>)</w:t>
      </w:r>
      <w:r w:rsidR="00CA34C7" w:rsidRPr="008E271B">
        <w:t xml:space="preserve">, wohingegen Resilient4j eine Abhängigkeit auf </w:t>
      </w:r>
      <w:proofErr w:type="spellStart"/>
      <w:r w:rsidR="00CA34C7" w:rsidRPr="008E271B">
        <w:t>Vavr</w:t>
      </w:r>
      <w:proofErr w:type="spellEnd"/>
      <w:r w:rsidR="00CA34C7" w:rsidRPr="008E271B">
        <w:t xml:space="preserve"> besitzt.</w:t>
      </w:r>
    </w:p>
    <w:p w14:paraId="7A0B48DB" w14:textId="5490080D" w:rsidR="00CA34C7" w:rsidRPr="008E271B" w:rsidRDefault="00CA34C7" w:rsidP="00CA34C7">
      <w:pPr>
        <w:pStyle w:val="Listenabsatz"/>
        <w:numPr>
          <w:ilvl w:val="0"/>
          <w:numId w:val="47"/>
        </w:numPr>
      </w:pPr>
      <w:proofErr w:type="spellStart"/>
      <w:r w:rsidRPr="008E271B">
        <w:t>Failsafe</w:t>
      </w:r>
      <w:proofErr w:type="spellEnd"/>
      <w:r w:rsidRPr="008E271B">
        <w:t xml:space="preserve"> bietet die Möglichkeit über ein SPI</w:t>
      </w:r>
      <w:r w:rsidR="00231CFB">
        <w:t xml:space="preserve"> </w:t>
      </w:r>
      <w:r w:rsidRPr="008E271B">
        <w:t>(Service Provider Interface) zusätzliche Regeln zu implementieren.</w:t>
      </w:r>
    </w:p>
    <w:p w14:paraId="627736B7" w14:textId="01EB8A46" w:rsidR="00CA34C7" w:rsidRPr="008E271B" w:rsidRDefault="00CA34C7" w:rsidP="00CA34C7">
      <w:pPr>
        <w:pStyle w:val="Listenabsatz"/>
        <w:numPr>
          <w:ilvl w:val="0"/>
          <w:numId w:val="47"/>
        </w:numPr>
      </w:pPr>
      <w:proofErr w:type="spellStart"/>
      <w:r w:rsidRPr="008E271B">
        <w:t>Failsafe</w:t>
      </w:r>
      <w:proofErr w:type="spellEnd"/>
      <w:r w:rsidRPr="008E271B">
        <w:t xml:space="preserve"> lässt asynchrone Aufrufe jederzeit ab</w:t>
      </w:r>
      <w:r w:rsidR="00231CFB">
        <w:t>b</w:t>
      </w:r>
      <w:r w:rsidRPr="008E271B">
        <w:t>rechen und unterbrechen.</w:t>
      </w:r>
    </w:p>
    <w:p w14:paraId="7BED53F2" w14:textId="7738523E" w:rsidR="008C1C47" w:rsidRPr="008E271B" w:rsidRDefault="008C1C47" w:rsidP="00CA34C7">
      <w:pPr>
        <w:pStyle w:val="Listenabsatz"/>
        <w:numPr>
          <w:ilvl w:val="0"/>
          <w:numId w:val="47"/>
        </w:numPr>
      </w:pPr>
      <w:proofErr w:type="spellStart"/>
      <w:r w:rsidRPr="008E271B">
        <w:t>Failsafe</w:t>
      </w:r>
      <w:proofErr w:type="spellEnd"/>
      <w:r w:rsidRPr="008E271B">
        <w:t xml:space="preserve"> unterstützt asynchrone API Einbindungen</w:t>
      </w:r>
      <w:r w:rsidR="00A522A2">
        <w:t>,</w:t>
      </w:r>
      <w:r w:rsidRPr="008E271B">
        <w:t xml:space="preserve"> wodurch die Vollendung von </w:t>
      </w:r>
      <w:r w:rsidR="00A522A2">
        <w:t>f</w:t>
      </w:r>
      <w:r w:rsidRPr="008E271B">
        <w:t>remde</w:t>
      </w:r>
      <w:r w:rsidR="00A522A2">
        <w:t>m</w:t>
      </w:r>
      <w:r w:rsidRPr="008E271B">
        <w:t xml:space="preserve"> Code immer noch durch </w:t>
      </w:r>
      <w:proofErr w:type="spellStart"/>
      <w:r w:rsidRPr="008E271B">
        <w:t>Callbacks</w:t>
      </w:r>
      <w:proofErr w:type="spellEnd"/>
      <w:r w:rsidRPr="008E271B">
        <w:t xml:space="preserve"> bestätigt wird.</w:t>
      </w:r>
    </w:p>
    <w:p w14:paraId="551CB3BB" w14:textId="21C2832F" w:rsidR="00CA34C7" w:rsidRPr="008E271B" w:rsidRDefault="00CA34C7" w:rsidP="00CD166C">
      <w:pPr>
        <w:pStyle w:val="Listenabsatz"/>
        <w:numPr>
          <w:ilvl w:val="0"/>
          <w:numId w:val="47"/>
        </w:numPr>
      </w:pPr>
      <w:r w:rsidRPr="008E271B">
        <w:t xml:space="preserve">Beide </w:t>
      </w:r>
      <w:r w:rsidR="00CE0387" w:rsidRPr="008E271B">
        <w:t>Bibliotheken</w:t>
      </w:r>
      <w:r w:rsidRPr="008E271B">
        <w:t xml:space="preserve"> bezeichnen sich als </w:t>
      </w:r>
      <w:r w:rsidR="00A522A2">
        <w:t>l</w:t>
      </w:r>
      <w:r w:rsidRPr="008E271B">
        <w:t>eichtgewichtig.</w:t>
      </w:r>
    </w:p>
    <w:p w14:paraId="1D2E7030" w14:textId="07816CE9" w:rsidR="00CA34C7" w:rsidRPr="008E271B" w:rsidRDefault="00CA34C7" w:rsidP="00CD166C">
      <w:pPr>
        <w:pStyle w:val="Listenabsatz"/>
        <w:numPr>
          <w:ilvl w:val="0"/>
          <w:numId w:val="47"/>
        </w:numPr>
      </w:pPr>
      <w:r w:rsidRPr="008E271B">
        <w:t xml:space="preserve">Beide </w:t>
      </w:r>
      <w:r w:rsidR="00164192">
        <w:t>kommen</w:t>
      </w:r>
      <w:r w:rsidRPr="008E271B">
        <w:t xml:space="preserve"> </w:t>
      </w:r>
      <w:r w:rsidR="00164192">
        <w:t>bei einigen</w:t>
      </w:r>
      <w:r w:rsidRPr="008E271B">
        <w:t xml:space="preserve"> </w:t>
      </w:r>
      <w:r w:rsidR="00164192">
        <w:t>Unternehmen</w:t>
      </w:r>
      <w:r w:rsidRPr="008E271B">
        <w:t xml:space="preserve"> </w:t>
      </w:r>
      <w:r w:rsidR="00164192">
        <w:t>zur Anwendung</w:t>
      </w:r>
      <w:r w:rsidRPr="008E271B">
        <w:t xml:space="preserve">, wobei </w:t>
      </w:r>
      <w:proofErr w:type="spellStart"/>
      <w:r w:rsidRPr="008E271B">
        <w:t>Failsafe</w:t>
      </w:r>
      <w:proofErr w:type="spellEnd"/>
      <w:r w:rsidRPr="008E271B">
        <w:t xml:space="preserve"> hier deutlich </w:t>
      </w:r>
      <w:r w:rsidR="00164192">
        <w:t>stärker</w:t>
      </w:r>
      <w:r w:rsidR="00A522A2">
        <w:t xml:space="preserve"> </w:t>
      </w:r>
      <w:r w:rsidR="00164192">
        <w:t>referenziert</w:t>
      </w:r>
      <w:r w:rsidR="00A522A2">
        <w:t xml:space="preserve"> ist</w:t>
      </w:r>
      <w:r w:rsidR="00164192">
        <w:t>.</w:t>
      </w:r>
    </w:p>
    <w:p w14:paraId="26CFEE2B" w14:textId="3A5E2A7F" w:rsidR="00CA34C7" w:rsidRPr="008E271B" w:rsidRDefault="00CA34C7" w:rsidP="00CD166C">
      <w:pPr>
        <w:pStyle w:val="Listenabsatz"/>
        <w:numPr>
          <w:ilvl w:val="0"/>
          <w:numId w:val="47"/>
        </w:numPr>
      </w:pPr>
      <w:r w:rsidRPr="008E271B">
        <w:t xml:space="preserve">Beide </w:t>
      </w:r>
      <w:r w:rsidR="00CE0387" w:rsidRPr="008E271B">
        <w:t>Bibliotheken</w:t>
      </w:r>
      <w:r w:rsidRPr="008E271B">
        <w:t xml:space="preserve"> sind Open</w:t>
      </w:r>
      <w:r w:rsidR="002923FF">
        <w:t xml:space="preserve"> S</w:t>
      </w:r>
      <w:r w:rsidRPr="008E271B">
        <w:t>ource</w:t>
      </w:r>
      <w:r w:rsidR="002923FF">
        <w:t>,</w:t>
      </w:r>
      <w:r w:rsidRPr="008E271B">
        <w:t xml:space="preserve"> allerdings sind an Resilient4j ca. 5-8 Personen mit größerem Anteil </w:t>
      </w:r>
      <w:r w:rsidR="002923FF">
        <w:t>b</w:t>
      </w:r>
      <w:r w:rsidRPr="008E271B">
        <w:t xml:space="preserve">eteiligt, wohingegen bei </w:t>
      </w:r>
      <w:proofErr w:type="spellStart"/>
      <w:r w:rsidRPr="008E271B">
        <w:t>Failsafe</w:t>
      </w:r>
      <w:proofErr w:type="spellEnd"/>
      <w:r w:rsidRPr="008E271B">
        <w:t xml:space="preserve"> dies allerhöchstens 2 Personen sind und von einer Person getragen wird.</w:t>
      </w:r>
    </w:p>
    <w:p w14:paraId="41A170FB" w14:textId="79309738" w:rsidR="0072769D" w:rsidRPr="008E271B" w:rsidRDefault="00CA34C7" w:rsidP="00CA34C7">
      <w:pPr>
        <w:pStyle w:val="Listenabsatz"/>
        <w:numPr>
          <w:ilvl w:val="0"/>
          <w:numId w:val="47"/>
        </w:numPr>
      </w:pPr>
      <w:r w:rsidRPr="008E271B">
        <w:t xml:space="preserve">Resilient4j hat 5k Sterne auf </w:t>
      </w:r>
      <w:proofErr w:type="spellStart"/>
      <w:r w:rsidRPr="008E271B">
        <w:t>Github</w:t>
      </w:r>
      <w:proofErr w:type="spellEnd"/>
      <w:r w:rsidRPr="008E271B">
        <w:t xml:space="preserve"> wohingegen </w:t>
      </w:r>
      <w:proofErr w:type="spellStart"/>
      <w:r w:rsidRPr="008E271B">
        <w:t>Failsafe</w:t>
      </w:r>
      <w:proofErr w:type="spellEnd"/>
      <w:r w:rsidRPr="008E271B">
        <w:t xml:space="preserve"> 3,1k Sterne besitzt.</w:t>
      </w:r>
    </w:p>
    <w:p w14:paraId="5BFCC0C9" w14:textId="6525A118" w:rsidR="0072769D" w:rsidRPr="008E271B" w:rsidRDefault="0072769D" w:rsidP="0072769D">
      <w:pPr>
        <w:pStyle w:val="Listenabsatz"/>
        <w:numPr>
          <w:ilvl w:val="0"/>
          <w:numId w:val="47"/>
        </w:numPr>
      </w:pPr>
      <w:r w:rsidRPr="008E271B">
        <w:t>Resilient4j bietet eine ausführlichere Dokumentation.</w:t>
      </w:r>
    </w:p>
    <w:p w14:paraId="0625D85B" w14:textId="2BA4CDF9" w:rsidR="0072769D" w:rsidRPr="008E271B" w:rsidRDefault="0072769D" w:rsidP="0072769D">
      <w:pPr>
        <w:pStyle w:val="Listenabsatz"/>
        <w:numPr>
          <w:ilvl w:val="0"/>
          <w:numId w:val="47"/>
        </w:numPr>
      </w:pPr>
      <w:r w:rsidRPr="008E271B">
        <w:t xml:space="preserve">Resilient4j </w:t>
      </w:r>
      <w:r w:rsidR="00CA5ED6">
        <w:t>vereinfacht die Nutzung</w:t>
      </w:r>
      <w:r w:rsidRPr="008E271B">
        <w:t xml:space="preserve"> andere</w:t>
      </w:r>
      <w:r w:rsidR="00CA5ED6">
        <w:t>r</w:t>
      </w:r>
      <w:r w:rsidRPr="008E271B">
        <w:t xml:space="preserve"> Bibliotheken wie Spring Boot</w:t>
      </w:r>
      <w:r w:rsidR="00CA5ED6">
        <w:t>.</w:t>
      </w:r>
    </w:p>
    <w:p w14:paraId="0FA71DB9" w14:textId="34380197" w:rsidR="0072769D" w:rsidRPr="008E271B" w:rsidRDefault="0072769D" w:rsidP="0072769D">
      <w:pPr>
        <w:pStyle w:val="Listenabsatz"/>
        <w:numPr>
          <w:ilvl w:val="0"/>
          <w:numId w:val="47"/>
        </w:numPr>
      </w:pPr>
      <w:r w:rsidRPr="008E271B">
        <w:lastRenderedPageBreak/>
        <w:t>Resilient4j stellt Einstellungen über Konfigurationsdateien ein und unterscheidet diese im Namen.</w:t>
      </w:r>
    </w:p>
    <w:p w14:paraId="3D7CC3AD" w14:textId="632658EA" w:rsidR="00CA34C7" w:rsidRPr="008E271B" w:rsidRDefault="00CA34C7" w:rsidP="0072769D">
      <w:pPr>
        <w:pStyle w:val="Listenabsatz"/>
        <w:numPr>
          <w:ilvl w:val="0"/>
          <w:numId w:val="47"/>
        </w:numPr>
      </w:pPr>
      <w:r w:rsidRPr="008E271B">
        <w:t>Resilient4j bi</w:t>
      </w:r>
      <w:r w:rsidR="00D50F46">
        <w:t>et</w:t>
      </w:r>
      <w:r w:rsidRPr="008E271B">
        <w:t>et zusätzliche Robustheitsmöglichkeiten</w:t>
      </w:r>
      <w:r w:rsidR="006C1ED5">
        <w:t>,</w:t>
      </w:r>
      <w:r w:rsidRPr="008E271B">
        <w:t xml:space="preserve"> wie das Bulkhead und das Rate</w:t>
      </w:r>
      <w:r w:rsidR="006C1ED5">
        <w:t xml:space="preserve"> </w:t>
      </w:r>
      <w:proofErr w:type="spellStart"/>
      <w:r w:rsidRPr="008E271B">
        <w:t>Limiting</w:t>
      </w:r>
      <w:proofErr w:type="spellEnd"/>
      <w:r w:rsidRPr="008E271B">
        <w:t>.</w:t>
      </w:r>
    </w:p>
    <w:p w14:paraId="02CFCFF4" w14:textId="20BC36CA" w:rsidR="00746E87" w:rsidRPr="008E271B" w:rsidRDefault="008C1C47" w:rsidP="008C1C47">
      <w:pPr>
        <w:pStyle w:val="berschrift4"/>
      </w:pPr>
      <w:r w:rsidRPr="008E271B">
        <w:t>Einschätzung</w:t>
      </w:r>
    </w:p>
    <w:p w14:paraId="21564FD6" w14:textId="08D3D99D" w:rsidR="008C1C47" w:rsidRPr="008E271B" w:rsidRDefault="00CE0387" w:rsidP="00563771">
      <w:r w:rsidRPr="008E271B">
        <w:t xml:space="preserve">Diese beiden Bibliotheken unterscheiden sich vor allem in </w:t>
      </w:r>
      <w:r w:rsidR="000A6996">
        <w:t>ihrem</w:t>
      </w:r>
      <w:r w:rsidRPr="008E271B">
        <w:t xml:space="preserve"> Ansatz</w:t>
      </w:r>
      <w:r w:rsidR="000A6996">
        <w:t>.</w:t>
      </w:r>
      <w:r w:rsidRPr="008E271B">
        <w:t xml:space="preserve"> Resilient4j </w:t>
      </w:r>
      <w:r w:rsidR="000A6996">
        <w:t xml:space="preserve">bietet </w:t>
      </w:r>
      <w:r w:rsidRPr="008E271B">
        <w:t xml:space="preserve">eine breitere </w:t>
      </w:r>
      <w:r w:rsidR="000A6996">
        <w:t>R</w:t>
      </w:r>
      <w:r w:rsidRPr="008E271B">
        <w:t xml:space="preserve">eihe an Möglichkeiten und </w:t>
      </w:r>
      <w:r w:rsidR="000A6996">
        <w:t xml:space="preserve">macht </w:t>
      </w:r>
      <w:r w:rsidRPr="008E271B">
        <w:t>diese einfacher benutzbar</w:t>
      </w:r>
      <w:r w:rsidR="000A6996">
        <w:t>.</w:t>
      </w:r>
      <w:r w:rsidRPr="008E271B">
        <w:t xml:space="preserve"> </w:t>
      </w:r>
      <w:r w:rsidR="008F2C83">
        <w:t xml:space="preserve"> </w:t>
      </w:r>
      <w:proofErr w:type="spellStart"/>
      <w:r w:rsidRPr="008E271B">
        <w:t>Failsafe</w:t>
      </w:r>
      <w:proofErr w:type="spellEnd"/>
      <w:r w:rsidRPr="008E271B">
        <w:t xml:space="preserve"> auf der anderen Seite </w:t>
      </w:r>
      <w:r w:rsidR="008F2C83">
        <w:t xml:space="preserve">wählt </w:t>
      </w:r>
      <w:r w:rsidRPr="008E271B">
        <w:t>einen Ansatz</w:t>
      </w:r>
      <w:r w:rsidR="008F2C83">
        <w:t>,</w:t>
      </w:r>
      <w:r w:rsidRPr="008E271B">
        <w:t xml:space="preserve"> welcher mehr Eigenentwicklung benötigt</w:t>
      </w:r>
      <w:r w:rsidR="008F2C83">
        <w:t>,</w:t>
      </w:r>
      <w:r w:rsidRPr="008E271B">
        <w:t xml:space="preserve"> aber auch mehr Freiraum gibt, wobei asynchrone Programmierung besonders stark </w:t>
      </w:r>
      <w:r w:rsidR="00B95451">
        <w:t>Fokussiert</w:t>
      </w:r>
      <w:r w:rsidRPr="008E271B">
        <w:t xml:space="preserve"> wird.</w:t>
      </w:r>
    </w:p>
    <w:p w14:paraId="09A61588" w14:textId="7569C12C" w:rsidR="006E25E1" w:rsidRPr="008E271B" w:rsidRDefault="006E25E1" w:rsidP="006E25E1">
      <w:pPr>
        <w:pStyle w:val="berschrift3"/>
      </w:pPr>
      <w:bookmarkStart w:id="113" w:name="_Toc33725619"/>
      <w:r w:rsidRPr="008E271B">
        <w:t>Bulkhead</w:t>
      </w:r>
      <w:bookmarkEnd w:id="113"/>
    </w:p>
    <w:p w14:paraId="543DDB8C" w14:textId="313F485F" w:rsidR="00D03733" w:rsidRPr="008E271B" w:rsidRDefault="00D03733" w:rsidP="00D03733">
      <w:pPr>
        <w:pStyle w:val="berschrift4"/>
      </w:pPr>
      <w:r w:rsidRPr="008E271B">
        <w:t>Was sind Bulkheads</w:t>
      </w:r>
    </w:p>
    <w:p w14:paraId="641C7082" w14:textId="01523311" w:rsidR="00D03733" w:rsidRPr="008E271B" w:rsidRDefault="00D03733" w:rsidP="00D03733">
      <w:r w:rsidRPr="008E271B">
        <w:t>Bulkhead ist ein Begriff, welcher aus dem Schiffsbau kommt und eine Technik, bei der das Schiff in Segmente unterteilt wird</w:t>
      </w:r>
      <w:r w:rsidR="00F12E9B">
        <w:t>, beschreibt</w:t>
      </w:r>
      <w:r w:rsidRPr="008E271B">
        <w:t>. Bei einem Leck können diese Segmente separat geschlossen werden</w:t>
      </w:r>
      <w:r w:rsidR="00F12E9B">
        <w:t xml:space="preserve"> und</w:t>
      </w:r>
      <w:r w:rsidRPr="008E271B">
        <w:t xml:space="preserve"> somit verhindern, dass das gesamte Schiff voll Wasser läuft</w:t>
      </w:r>
      <w:r w:rsidR="00F12E9B">
        <w:t xml:space="preserve"> (</w:t>
      </w:r>
      <w:r w:rsidRPr="008E271B">
        <w:t xml:space="preserve">siehe </w:t>
      </w:r>
      <w:r w:rsidRPr="008E271B">
        <w:fldChar w:fldCharType="begin"/>
      </w:r>
      <w:r w:rsidRPr="008E271B">
        <w:instrText xml:space="preserve"> REF _Ref26198857 \h </w:instrText>
      </w:r>
      <w:r w:rsidRPr="008E271B">
        <w:fldChar w:fldCharType="separate"/>
      </w:r>
      <w:r w:rsidR="00E204E2" w:rsidRPr="008E271B">
        <w:t xml:space="preserve">Abbildung </w:t>
      </w:r>
      <w:r w:rsidR="00E204E2" w:rsidRPr="008E271B">
        <w:rPr>
          <w:noProof/>
        </w:rPr>
        <w:t>14</w:t>
      </w:r>
      <w:r w:rsidRPr="008E271B">
        <w:fldChar w:fldCharType="end"/>
      </w:r>
      <w:r w:rsidRPr="008E271B">
        <w:t xml:space="preserve"> und </w:t>
      </w:r>
      <w:r w:rsidRPr="008E271B">
        <w:fldChar w:fldCharType="begin"/>
      </w:r>
      <w:r w:rsidRPr="008E271B">
        <w:instrText xml:space="preserve"> REF _Ref26198858 \h </w:instrText>
      </w:r>
      <w:r w:rsidRPr="008E271B">
        <w:fldChar w:fldCharType="separate"/>
      </w:r>
      <w:r w:rsidR="00E204E2" w:rsidRPr="008E271B">
        <w:t xml:space="preserve">Abbildung </w:t>
      </w:r>
      <w:r w:rsidR="00E204E2" w:rsidRPr="008E271B">
        <w:rPr>
          <w:noProof/>
        </w:rPr>
        <w:t>15</w:t>
      </w:r>
      <w:r w:rsidRPr="008E271B">
        <w:fldChar w:fldCharType="end"/>
      </w:r>
      <w:r w:rsidR="00F12E9B">
        <w:t>)</w:t>
      </w:r>
      <w:r w:rsidRPr="008E271B">
        <w:t xml:space="preserve">. Feuerschutztüren im </w:t>
      </w:r>
      <w:r w:rsidR="00F12E9B">
        <w:t>Gebäudeb</w:t>
      </w:r>
      <w:r w:rsidRPr="008E271B">
        <w:t>randschutz dienen demselben Zweck und verhindern die Rauchverbreitung im Haus.</w:t>
      </w:r>
    </w:p>
    <w:p w14:paraId="32152596" w14:textId="61D52EC5" w:rsidR="00D03733" w:rsidRPr="008E271B" w:rsidRDefault="00D03733" w:rsidP="00D03733">
      <w:pPr>
        <w:pStyle w:val="Beschriftung"/>
      </w:pPr>
      <w:bookmarkStart w:id="114" w:name="_CTVK0010c51ecf4e5474286834c21585e32af34"/>
      <w:bookmarkStart w:id="115" w:name="_CTVK00187e21482b10541bcaaf0470c4115fde2"/>
      <w:bookmarkStart w:id="116" w:name="_Ref26198857"/>
      <w:bookmarkStart w:id="117" w:name="_Toc33705034"/>
      <w:r w:rsidRPr="008E271B">
        <w:rPr>
          <w:noProof/>
        </w:rPr>
        <w:drawing>
          <wp:anchor distT="0" distB="0" distL="114300" distR="114300" simplePos="0" relativeHeight="251665408" behindDoc="0" locked="0" layoutInCell="1" allowOverlap="1" wp14:anchorId="77D74697" wp14:editId="633A56D1">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114"/>
      <w:bookmarkEnd w:id="115"/>
      <w:r w:rsidRPr="008E271B">
        <w:rPr>
          <w:noProof/>
        </w:rPr>
        <w:drawing>
          <wp:anchor distT="0" distB="0" distL="114300" distR="114300" simplePos="0" relativeHeight="251666432" behindDoc="0" locked="0" layoutInCell="1" allowOverlap="1" wp14:anchorId="7E4D6A37" wp14:editId="50217228">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sidR="00CC7C9F">
        <w:rPr>
          <w:noProof/>
        </w:rPr>
        <w:t>14</w:t>
      </w:r>
      <w:r w:rsidRPr="008E271B">
        <w:rPr>
          <w:noProof/>
        </w:rPr>
        <w:fldChar w:fldCharType="end"/>
      </w:r>
      <w:bookmarkEnd w:id="116"/>
      <w:r w:rsidRPr="008E271B">
        <w:t xml:space="preserve">: Schiff Links Ohne Bulkhead </w:t>
      </w:r>
      <w:sdt>
        <w:sdtPr>
          <w:alias w:val="Don't edit this field"/>
          <w:tag w:val="CitaviPlaceholder#395c7bb0-f7f1-4e41-90c5-d8d7dadf6d4d"/>
          <w:id w:val="1127900116"/>
          <w:placeholder>
            <w:docPart w:val="D30E880E171E430E9071B62EE0E582B5"/>
          </w:placeholder>
        </w:sdtPr>
        <w:sdtContent>
          <w:r w:rsidRPr="008E271B">
            <w:fldChar w:fldCharType="begin"/>
          </w:r>
          <w:r w:rsidR="001629B0">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}</w:instrText>
          </w:r>
          <w:r w:rsidRPr="008E271B">
            <w:fldChar w:fldCharType="separate"/>
          </w:r>
          <w:r w:rsidR="001629B0">
            <w:t>(IBM 28/11/2019)</w:t>
          </w:r>
          <w:r w:rsidRPr="008E271B">
            <w:fldChar w:fldCharType="end"/>
          </w:r>
        </w:sdtContent>
      </w:sdt>
      <w:bookmarkEnd w:id="117"/>
      <w:r w:rsidRPr="008E271B">
        <w:t xml:space="preserve"> </w:t>
      </w:r>
    </w:p>
    <w:p w14:paraId="704FB6B8" w14:textId="49B5D5D9" w:rsidR="00D03733" w:rsidRPr="008E271B" w:rsidRDefault="00D03733" w:rsidP="00D03733">
      <w:pPr>
        <w:pStyle w:val="Beschriftung"/>
      </w:pPr>
      <w:bookmarkStart w:id="118" w:name="_Ref26198858"/>
      <w:bookmarkStart w:id="119" w:name="_Toc33705035"/>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sidR="00CC7C9F">
        <w:rPr>
          <w:noProof/>
        </w:rPr>
        <w:t>15</w:t>
      </w:r>
      <w:r w:rsidRPr="008E271B">
        <w:rPr>
          <w:noProof/>
        </w:rPr>
        <w:fldChar w:fldCharType="end"/>
      </w:r>
      <w:bookmarkEnd w:id="118"/>
      <w:r w:rsidRPr="008E271B">
        <w:t xml:space="preserve">: Schiff Rechts mit Bulkhead </w:t>
      </w:r>
      <w:sdt>
        <w:sdtPr>
          <w:alias w:val="Don't edit this field"/>
          <w:tag w:val="CitaviPlaceholder#c20a7198-7298-442a-a6e3-22b072352e7c"/>
          <w:id w:val="1536078170"/>
          <w:placeholder>
            <w:docPart w:val="D30E880E171E430E9071B62EE0E582B5"/>
          </w:placeholder>
        </w:sdtPr>
        <w:sdtContent>
          <w:r w:rsidRPr="008E271B">
            <w:fldChar w:fldCharType="begin"/>
          </w:r>
          <w:r w:rsidR="001629B0">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}</w:instrText>
          </w:r>
          <w:r w:rsidRPr="008E271B">
            <w:fldChar w:fldCharType="separate"/>
          </w:r>
          <w:r w:rsidR="001629B0">
            <w:t>(IBM 28/11/2019)</w:t>
          </w:r>
          <w:r w:rsidRPr="008E271B">
            <w:fldChar w:fldCharType="end"/>
          </w:r>
        </w:sdtContent>
      </w:sdt>
      <w:bookmarkEnd w:id="119"/>
    </w:p>
    <w:p w14:paraId="3D2198C5" w14:textId="16A59D7F" w:rsidR="00D03733" w:rsidRPr="008E271B" w:rsidRDefault="00D03733" w:rsidP="00D03733">
      <w:r w:rsidRPr="008E271B">
        <w:t xml:space="preserve">Sowie im Schiffsbau und im Brandschutz, wird das Bulkhead Pattern (in Deutsch Schott Muster) auch in der Microservice Architektur verwendet, um zu verhindern, dass das gesamte System durch einen einzigen Fehler zum </w:t>
      </w:r>
      <w:r w:rsidR="00A008BF">
        <w:t>Ab</w:t>
      </w:r>
      <w:r w:rsidRPr="008E271B">
        <w:t>sturz gebracht wird. Dies geschieht im Falle von Microservices auf die Art und Weise, dass einzelne Bahnen</w:t>
      </w:r>
      <w:r w:rsidR="00A008BF">
        <w:t>,</w:t>
      </w:r>
      <w:r w:rsidRPr="008E271B">
        <w:t xml:space="preserve"> im Prozessablauf von Beginn an voneinander </w:t>
      </w:r>
      <w:r w:rsidR="00A008BF">
        <w:t>t</w:t>
      </w:r>
      <w:r w:rsidRPr="008E271B">
        <w:t>echnisch getrennt/isoliert werden. Das bedeutet, dass ein Service nicht auf dieselbe Warteschlange oder Threadpool zugreift wie ein anderer Service</w:t>
      </w:r>
      <w:r w:rsidR="00F35B6C">
        <w:t>,</w:t>
      </w:r>
      <w:r w:rsidRPr="008E271B">
        <w:t xml:space="preserve"> sondern diese separat zugewiesen w</w:t>
      </w:r>
      <w:r w:rsidR="00F35B6C">
        <w:t>ird</w:t>
      </w:r>
      <w:r w:rsidRPr="008E271B">
        <w:t>.</w:t>
      </w:r>
    </w:p>
    <w:p w14:paraId="2F54689B" w14:textId="3167EB2D" w:rsidR="00D03733" w:rsidRPr="008E271B" w:rsidRDefault="00E86E3E" w:rsidP="00D03733">
      <w:r>
        <w:lastRenderedPageBreak/>
        <w:t>Einerseits wird d</w:t>
      </w:r>
      <w:r w:rsidR="00D03733" w:rsidRPr="008E271B">
        <w:t>urch dieses Pattern der Schaden</w:t>
      </w:r>
      <w:r>
        <w:t xml:space="preserve"> zwar</w:t>
      </w:r>
      <w:r w:rsidR="00D03733" w:rsidRPr="008E271B">
        <w:t xml:space="preserve"> nicht verhindert, allerdings</w:t>
      </w:r>
      <w:r>
        <w:t xml:space="preserve"> wird er</w:t>
      </w:r>
      <w:r w:rsidR="00D03733" w:rsidRPr="008E271B">
        <w:t xml:space="preserve"> davon abgehalten sich auszubreiten</w:t>
      </w:r>
      <w:r>
        <w:t>,</w:t>
      </w:r>
      <w:r w:rsidR="00D03733" w:rsidRPr="008E271B">
        <w:t xml:space="preserve"> wodurch alle anderen Services weiterlaufen können. Andererseits dient es dazu nur jeweils so viel Arbeit auf einmal abzuarbeiten wie </w:t>
      </w:r>
      <w:r>
        <w:t>e</w:t>
      </w:r>
      <w:r w:rsidR="00D03733" w:rsidRPr="008E271B">
        <w:t>ingestellt ist, um immer reagieren zu können. Wenn man beim Bild des Schiffes bleibt, wiederspiegeln die Kammern jeweils einen Service. Jede Kammer hat eine gewisse Anzahl an Ressourcen und jeder Service kann nur so viel Einnehmen/Fluten wie seine Kammer hergibt/bereitstellt.</w:t>
      </w:r>
    </w:p>
    <w:p w14:paraId="4BDFA5A7" w14:textId="6BB7FC20" w:rsidR="00F42FF9" w:rsidRDefault="00CC7C9F" w:rsidP="00F42FF9">
      <w:pPr>
        <w:pStyle w:val="berschrift4"/>
      </w:pPr>
      <w:bookmarkStart w:id="120" w:name="_CTVK001dd80ae9199c04f17bad0ba4271df6bc9"/>
      <w:r w:rsidRPr="008E271B">
        <w:rPr>
          <w:noProof/>
        </w:rPr>
        <w:drawing>
          <wp:anchor distT="0" distB="0" distL="114300" distR="114300" simplePos="0" relativeHeight="251672576" behindDoc="0" locked="0" layoutInCell="1" allowOverlap="1" wp14:anchorId="5ADB88F2" wp14:editId="76D8E58F">
            <wp:simplePos x="0" y="0"/>
            <wp:positionH relativeFrom="column">
              <wp:posOffset>1156970</wp:posOffset>
            </wp:positionH>
            <wp:positionV relativeFrom="paragraph">
              <wp:posOffset>455930</wp:posOffset>
            </wp:positionV>
            <wp:extent cx="3088640" cy="2210435"/>
            <wp:effectExtent l="0" t="0" r="0" b="0"/>
            <wp:wrapTopAndBottom/>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88640" cy="2210435"/>
                    </a:xfrm>
                    <a:prstGeom prst="rect">
                      <a:avLst/>
                    </a:prstGeom>
                  </pic:spPr>
                </pic:pic>
              </a:graphicData>
            </a:graphic>
          </wp:anchor>
        </w:drawing>
      </w:r>
      <w:bookmarkEnd w:id="120"/>
      <w:r w:rsidR="00850390" w:rsidRPr="008E271B">
        <w:t>Microservices</w:t>
      </w:r>
      <w:r w:rsidR="00D53454" w:rsidRPr="008E271B">
        <w:t xml:space="preserve"> Probleme</w:t>
      </w:r>
      <w:r w:rsidR="00850390" w:rsidRPr="008E271B">
        <w:t xml:space="preserve"> ohne Bulkhead</w:t>
      </w:r>
      <w:r w:rsidR="00D53454" w:rsidRPr="008E271B">
        <w:t>s</w:t>
      </w:r>
    </w:p>
    <w:p w14:paraId="1D084873" w14:textId="1AD5FA2D" w:rsidR="00CC7C9F" w:rsidRPr="008E271B" w:rsidRDefault="00CC7C9F" w:rsidP="00CC7C9F">
      <w:pPr>
        <w:pStyle w:val="Beschriftung"/>
      </w:pPr>
      <w:bookmarkStart w:id="121" w:name="_Ref31196567"/>
      <w:bookmarkStart w:id="122" w:name="_Ref31196535"/>
      <w:bookmarkStart w:id="123" w:name="_Toc33705036"/>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Pr>
          <w:noProof/>
        </w:rPr>
        <w:t>16</w:t>
      </w:r>
      <w:r w:rsidRPr="008E271B">
        <w:rPr>
          <w:noProof/>
        </w:rPr>
        <w:fldChar w:fldCharType="end"/>
      </w:r>
      <w:bookmarkEnd w:id="121"/>
      <w:r w:rsidRPr="008E271B">
        <w:t xml:space="preserve">: Fehlerhafter Service ohne Bulkheads </w:t>
      </w:r>
      <w:sdt>
        <w:sdtPr>
          <w:alias w:val="Don't edit this field"/>
          <w:tag w:val="CitaviPlaceholder#b3d86765-9f28-41b3-aef5-91089bbf912f"/>
          <w:id w:val="886225930"/>
          <w:placeholder>
            <w:docPart w:val="DC361C3AAF4841E9AE0288BC44ED028B"/>
          </w:placeholder>
        </w:sdtPr>
        <w:sdtContent>
          <w:r w:rsidRPr="008E271B">
            <w:fldChar w:fldCharType="begin"/>
          </w:r>
          <w:r w:rsidR="003B319F">
            <w:instrText>ADDIN CitaviPlaceholder{eyIkaWQiOiIxIiwiRW50cmllcyI6W3siJGlkIjoiMiIsIkFzc29jaWF0ZVdpdGhLbm93bGVkZ2VJdGVtSWQiOiJkMzFiYzk1MC00NzQ3LTQzMTAtYmY2Zi04YzUzNzQ1ZTFmMjEiLCJJZCI6ImEzZjUxZTE1LTE3OGMtNDBiYi04OWFhLWExY2NiMzg5MTVmNi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1QxMzo1ODoyMy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jNkODY3NjUtOWYyOC00MWIzLWFlZjUtOTEwODliYmY5MTJmIiwiVGV4dCI6IihFaWdlbmtyZWF0aW9uKSIsIldBSVZlcnNpb24iOiI2LjMuMC4wIn0=}</w:instrText>
          </w:r>
          <w:r w:rsidRPr="008E271B">
            <w:fldChar w:fldCharType="separate"/>
          </w:r>
          <w:r w:rsidR="001629B0">
            <w:t>(Eigenkreation)</w:t>
          </w:r>
          <w:r w:rsidRPr="008E271B">
            <w:fldChar w:fldCharType="end"/>
          </w:r>
        </w:sdtContent>
      </w:sdt>
      <w:bookmarkEnd w:id="122"/>
      <w:bookmarkEnd w:id="123"/>
    </w:p>
    <w:p w14:paraId="2D34DE71" w14:textId="198902EE" w:rsidR="00494416" w:rsidRPr="008E271B" w:rsidRDefault="00D53454" w:rsidP="00CC7C9F">
      <w:r w:rsidRPr="008E271B">
        <w:t xml:space="preserve">Wenn in einem Softwaresystem ein Fehler verursacht wird stürzt in der Regel das gesamte System ab. In einem verteilten System </w:t>
      </w:r>
      <w:r w:rsidR="00350734">
        <w:t>bedeutet das</w:t>
      </w:r>
      <w:r w:rsidRPr="008E271B">
        <w:t xml:space="preserve">, </w:t>
      </w:r>
      <w:r w:rsidR="00350734">
        <w:t>sollte</w:t>
      </w:r>
      <w:r w:rsidRPr="008E271B">
        <w:t xml:space="preserve"> ein Fehler in einem Teilsystem verursacht w</w:t>
      </w:r>
      <w:r w:rsidR="00350734">
        <w:t>erden</w:t>
      </w:r>
      <w:r w:rsidR="006C3FB2" w:rsidRPr="008E271B">
        <w:t>,</w:t>
      </w:r>
      <w:r w:rsidR="00B95451">
        <w:t xml:space="preserve"> dass</w:t>
      </w:r>
      <w:r w:rsidRPr="008E271B">
        <w:t xml:space="preserve"> </w:t>
      </w:r>
      <w:r w:rsidR="006C3FB2" w:rsidRPr="008E271B">
        <w:t>alle verbundenen</w:t>
      </w:r>
      <w:r w:rsidR="00D03733" w:rsidRPr="008E271B">
        <w:t xml:space="preserve"> Services</w:t>
      </w:r>
      <w:r w:rsidR="006C3FB2" w:rsidRPr="008E271B">
        <w:t xml:space="preserve"> oder gar das gesamte System abstürzt</w:t>
      </w:r>
      <w:r w:rsidR="00D03733" w:rsidRPr="008E271B">
        <w:t>. Am Beispiel der</w:t>
      </w:r>
      <w:r w:rsidR="00DD17B5" w:rsidRPr="008E271B">
        <w:t xml:space="preserve"> </w:t>
      </w:r>
      <w:r w:rsidR="00494416" w:rsidRPr="008E271B">
        <w:fldChar w:fldCharType="begin"/>
      </w:r>
      <w:r w:rsidR="00494416" w:rsidRPr="008E271B">
        <w:instrText xml:space="preserve"> REF _Ref31196567 \h </w:instrText>
      </w:r>
      <w:r w:rsidR="00494416" w:rsidRPr="008E271B">
        <w:fldChar w:fldCharType="separate"/>
      </w:r>
      <w:r w:rsidR="00E204E2" w:rsidRPr="008E271B">
        <w:t xml:space="preserve">Abbildung </w:t>
      </w:r>
      <w:r w:rsidR="00E204E2" w:rsidRPr="008E271B">
        <w:rPr>
          <w:noProof/>
        </w:rPr>
        <w:t>16</w:t>
      </w:r>
      <w:r w:rsidR="00494416" w:rsidRPr="008E271B">
        <w:fldChar w:fldCharType="end"/>
      </w:r>
      <w:r w:rsidR="00D03733" w:rsidRPr="008E271B">
        <w:t xml:space="preserve"> </w:t>
      </w:r>
      <w:r w:rsidR="001C4205">
        <w:t>verursacht</w:t>
      </w:r>
      <w:r w:rsidR="00D03733" w:rsidRPr="008E271B">
        <w:t xml:space="preserve"> der Dienst</w:t>
      </w:r>
      <w:r w:rsidR="001C4205">
        <w:t>-</w:t>
      </w:r>
      <w:r w:rsidR="00D03733" w:rsidRPr="008E271B">
        <w:t>A Fehler</w:t>
      </w:r>
      <w:r w:rsidR="001C4205">
        <w:t>,</w:t>
      </w:r>
      <w:r w:rsidR="00D03733" w:rsidRPr="008E271B">
        <w:t xml:space="preserve"> wodurch dieser Anfragen sofort beantwortet und erneut Anfragen erhält</w:t>
      </w:r>
      <w:r w:rsidR="00494416" w:rsidRPr="008E271B">
        <w:t>.</w:t>
      </w:r>
      <w:r w:rsidR="00D03733" w:rsidRPr="008E271B">
        <w:t xml:space="preserve"> Durch diesen Prozess werden jegliche Ressourcen des Threadpools und damit der CPU vereinnahmt wodurch andere Dienste keine Möglichkeit mehr haben selbst zu </w:t>
      </w:r>
      <w:r w:rsidR="001C4205">
        <w:t>o</w:t>
      </w:r>
      <w:r w:rsidR="00D03733" w:rsidRPr="008E271B">
        <w:t>perieren.</w:t>
      </w:r>
      <w:r w:rsidR="00494416" w:rsidRPr="008E271B">
        <w:t xml:space="preserve"> </w:t>
      </w:r>
    </w:p>
    <w:p w14:paraId="04F3F430" w14:textId="602E71B4" w:rsidR="00334C95" w:rsidRPr="008E271B" w:rsidRDefault="005B52A1" w:rsidP="00334C95">
      <w:pPr>
        <w:pStyle w:val="berschrift4"/>
      </w:pPr>
      <w:r w:rsidRPr="008E271B">
        <w:t>Microservices mit Bulkheads</w:t>
      </w:r>
    </w:p>
    <w:p w14:paraId="59AD5E80" w14:textId="743C8455" w:rsidR="005B52A1" w:rsidRDefault="005B52A1" w:rsidP="005B52A1">
      <w:r w:rsidRPr="008E271B">
        <w:t xml:space="preserve">Wenn Services mit der Bulkhead Technik ausgestattet sind sieht das </w:t>
      </w:r>
      <w:r w:rsidR="001C4205">
        <w:t>V</w:t>
      </w:r>
      <w:r w:rsidRPr="008E271B">
        <w:t xml:space="preserve">erhalten mehr wie in </w:t>
      </w:r>
      <w:r w:rsidR="00400505" w:rsidRPr="008E271B">
        <w:fldChar w:fldCharType="begin"/>
      </w:r>
      <w:r w:rsidR="00400505" w:rsidRPr="008E271B">
        <w:instrText xml:space="preserve"> REF _Ref31199431 \h </w:instrText>
      </w:r>
      <w:r w:rsidR="00400505" w:rsidRPr="008E271B">
        <w:fldChar w:fldCharType="separate"/>
      </w:r>
      <w:r w:rsidR="00E204E2" w:rsidRPr="008E271B">
        <w:t xml:space="preserve">Abbildung </w:t>
      </w:r>
      <w:r w:rsidR="00E204E2" w:rsidRPr="008E271B">
        <w:rPr>
          <w:noProof/>
        </w:rPr>
        <w:t>17</w:t>
      </w:r>
      <w:r w:rsidR="00400505" w:rsidRPr="008E271B">
        <w:fldChar w:fldCharType="end"/>
      </w:r>
      <w:r w:rsidR="00400505" w:rsidRPr="008E271B">
        <w:t xml:space="preserve"> </w:t>
      </w:r>
      <w:r w:rsidRPr="008E271B">
        <w:t>zu sehen ist aus. Hier wurde jede</w:t>
      </w:r>
      <w:r w:rsidR="00400505" w:rsidRPr="008E271B">
        <w:t>r</w:t>
      </w:r>
      <w:r w:rsidRPr="008E271B">
        <w:t xml:space="preserve"> Service</w:t>
      </w:r>
      <w:r w:rsidR="00400505" w:rsidRPr="008E271B">
        <w:t xml:space="preserve"> mit einem eigenem Threadpool ausgestattet, wodurch zwar einer dieser Pools ausgeschöpft und damit </w:t>
      </w:r>
      <w:r w:rsidR="005B61C1">
        <w:t>e</w:t>
      </w:r>
      <w:r w:rsidR="00400505" w:rsidRPr="008E271B">
        <w:t>ntsprechend viel Last auch auf die CPU übertragen wurde, die Restlichen Services jedoch  zur selben Zeit ohne Beeinträchtigung weiterlaufen</w:t>
      </w:r>
      <w:r w:rsidR="005B61C1">
        <w:t xml:space="preserve"> können</w:t>
      </w:r>
      <w:r w:rsidR="00400505" w:rsidRPr="008E271B">
        <w:t>.</w:t>
      </w:r>
    </w:p>
    <w:p w14:paraId="00744AEA" w14:textId="03ADB984" w:rsidR="00CC7C9F" w:rsidRDefault="00CC7C9F" w:rsidP="005B52A1"/>
    <w:p w14:paraId="4450F752" w14:textId="7D12C650" w:rsidR="00CC7C9F" w:rsidRPr="008E271B" w:rsidRDefault="00CC7C9F" w:rsidP="00CC7C9F">
      <w:pPr>
        <w:pStyle w:val="Beschriftung"/>
      </w:pPr>
      <w:bookmarkStart w:id="124" w:name="_Ref31199431"/>
      <w:bookmarkStart w:id="125" w:name="_CTVK0015be7dd23703e4e279a8bdb508e2a1ee0"/>
      <w:bookmarkStart w:id="126" w:name="_Toc33705037"/>
      <w:r w:rsidRPr="008E271B">
        <w:rPr>
          <w:noProof/>
        </w:rPr>
        <w:lastRenderedPageBreak/>
        <w:drawing>
          <wp:anchor distT="0" distB="0" distL="114300" distR="114300" simplePos="0" relativeHeight="251667456" behindDoc="0" locked="0" layoutInCell="1" allowOverlap="1" wp14:anchorId="5500CE6D" wp14:editId="1769DEF8">
            <wp:simplePos x="0" y="0"/>
            <wp:positionH relativeFrom="column">
              <wp:posOffset>1109980</wp:posOffset>
            </wp:positionH>
            <wp:positionV relativeFrom="paragraph">
              <wp:posOffset>-1270</wp:posOffset>
            </wp:positionV>
            <wp:extent cx="3179445" cy="2206625"/>
            <wp:effectExtent l="0" t="0" r="1905" b="3175"/>
            <wp:wrapTopAndBottom/>
            <wp:docPr id="34" name="Grafik 34"/>
            <wp:cNvGraphicFramePr/>
            <a:graphic xmlns:a="http://schemas.openxmlformats.org/drawingml/2006/main">
              <a:graphicData uri="http://schemas.openxmlformats.org/drawingml/2006/picture">
                <pic:pic xmlns:pic="http://schemas.openxmlformats.org/drawingml/2006/picture">
                  <pic:nvPicPr>
                    <pic:cNvPr id="34" name=""/>
                    <pic:cNvPicPr/>
                  </pic:nvPicPr>
                  <pic:blipFill rotWithShape="1">
                    <a:blip r:embed="rId28" cstate="print">
                      <a:extLst>
                        <a:ext uri="{28A0092B-C50C-407E-A947-70E740481C1C}">
                          <a14:useLocalDpi xmlns:a14="http://schemas.microsoft.com/office/drawing/2010/main" val="0"/>
                        </a:ext>
                      </a:extLst>
                    </a:blip>
                    <a:srcRect l="1822" r="1818"/>
                    <a:stretch/>
                  </pic:blipFill>
                  <pic:spPr bwMode="auto">
                    <a:xfrm>
                      <a:off x="0" y="0"/>
                      <a:ext cx="3179445" cy="2206625"/>
                    </a:xfrm>
                    <a:prstGeom prst="rect">
                      <a:avLst/>
                    </a:prstGeom>
                    <a:ln>
                      <a:noFill/>
                    </a:ln>
                    <a:extLst>
                      <a:ext uri="{53640926-AAD7-44D8-BBD7-CCE9431645EC}">
                        <a14:shadowObscured xmlns:a14="http://schemas.microsoft.com/office/drawing/2010/main"/>
                      </a:ext>
                    </a:extLst>
                  </pic:spPr>
                </pic:pic>
              </a:graphicData>
            </a:graphic>
          </wp:anchor>
        </w:drawing>
      </w:r>
      <w:bookmarkEnd w:id="125"/>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Pr>
          <w:noProof/>
        </w:rPr>
        <w:t>17</w:t>
      </w:r>
      <w:r w:rsidRPr="008E271B">
        <w:rPr>
          <w:noProof/>
        </w:rPr>
        <w:fldChar w:fldCharType="end"/>
      </w:r>
      <w:bookmarkEnd w:id="124"/>
      <w:r w:rsidRPr="008E271B">
        <w:t xml:space="preserve">: Fehlerhafter Service mit Bulkhead </w:t>
      </w:r>
      <w:sdt>
        <w:sdtPr>
          <w:alias w:val="Don't edit this field"/>
          <w:tag w:val="CitaviPlaceholder#966ce0ff-b68e-47bc-aa5f-52e36425add2"/>
          <w:id w:val="-635946045"/>
          <w:placeholder>
            <w:docPart w:val="8EA44F2B8AF54B9A9CF9AA48E82FC2A0"/>
          </w:placeholder>
        </w:sdtPr>
        <w:sdtContent>
          <w:r w:rsidRPr="008E271B">
            <w:fldChar w:fldCharType="begin"/>
          </w:r>
          <w:r w:rsidR="003B319F">
            <w:instrText>ADDIN CitaviPlaceholder{eyIkaWQiOiIxIiwiRW50cmllcyI6W3siJGlkIjoiMiIsIkFzc29jaWF0ZVdpdGhLbm93bGVkZ2VJdGVtSWQiOiI5ZTIxYjM0Ni03NTEyLTRhZmMtYmZmOC01Y2ViNjJmYzY5M2MiLCJJZCI6Ijc0NzExZThhLTg1NDktNDMzOS04NTQ2LTBlNDMzZTA2MjA1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1QxMzo1ODoyMy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TY2Y2UwZmYtYjY4ZS00N2JjLWFhNWYtNTJlMzY0MjVhZGQyIiwiVGV4dCI6IihFaWdlbmtyZWF0aW9uKSIsIldBSVZlcnNpb24iOiI2LjMuMC4wIn0=}</w:instrText>
          </w:r>
          <w:r w:rsidRPr="008E271B">
            <w:fldChar w:fldCharType="separate"/>
          </w:r>
          <w:r w:rsidR="001629B0">
            <w:t>(Eigenkreation)</w:t>
          </w:r>
          <w:r w:rsidRPr="008E271B">
            <w:fldChar w:fldCharType="end"/>
          </w:r>
        </w:sdtContent>
      </w:sdt>
      <w:bookmarkEnd w:id="126"/>
    </w:p>
    <w:p w14:paraId="4B114E16" w14:textId="4492A0E0" w:rsidR="00F80D25" w:rsidRPr="008E271B" w:rsidRDefault="006E25E1" w:rsidP="00F80D25">
      <w:pPr>
        <w:pStyle w:val="berschrift4"/>
      </w:pPr>
      <w:r w:rsidRPr="008E271B">
        <w:t>Prinzipien des Bulkhead Patterns</w:t>
      </w:r>
    </w:p>
    <w:p w14:paraId="419250DE" w14:textId="6F50D014" w:rsidR="006E25E1" w:rsidRPr="008E271B" w:rsidRDefault="006E25E1" w:rsidP="006E25E1">
      <w:pPr>
        <w:pStyle w:val="Listenabsatz"/>
        <w:numPr>
          <w:ilvl w:val="0"/>
          <w:numId w:val="40"/>
        </w:numPr>
      </w:pPr>
      <w:r w:rsidRPr="008E271B">
        <w:t xml:space="preserve">Teile </w:t>
      </w:r>
      <w:r w:rsidR="002F5F82" w:rsidRPr="008E271B">
        <w:t>m</w:t>
      </w:r>
      <w:r w:rsidRPr="008E271B">
        <w:t>öglich</w:t>
      </w:r>
      <w:r w:rsidR="002F5F82" w:rsidRPr="008E271B">
        <w:t>st n</w:t>
      </w:r>
      <w:r w:rsidRPr="008E271B">
        <w:t xml:space="preserve">ichts: </w:t>
      </w:r>
    </w:p>
    <w:p w14:paraId="48FDFE53" w14:textId="347AC4FC" w:rsidR="00494416" w:rsidRPr="008E271B" w:rsidRDefault="006E25E1" w:rsidP="00494416">
      <w:pPr>
        <w:pStyle w:val="Listenabsatz"/>
      </w:pPr>
      <w:r w:rsidRPr="008E271B">
        <w:t>Soweit es möglich ist sollte, wenn Services in eigene Fehlerzonen isoliert werden</w:t>
      </w:r>
      <w:r w:rsidR="005B61C1">
        <w:t>,</w:t>
      </w:r>
      <w:r w:rsidRPr="008E271B">
        <w:t xml:space="preserve"> keine Datenbanken, Firewalls, Speicher und Rechenleistung etc. </w:t>
      </w:r>
      <w:r w:rsidR="005B61C1">
        <w:t>geteilt werden</w:t>
      </w:r>
      <w:r w:rsidRPr="008E271B">
        <w:t xml:space="preserve">. </w:t>
      </w:r>
      <w:r w:rsidR="002F5F82" w:rsidRPr="008E271B">
        <w:t>Aus Kostengründen</w:t>
      </w:r>
      <w:r w:rsidRPr="008E271B">
        <w:t xml:space="preserve"> kann es auch nur auf die Services herunter</w:t>
      </w:r>
      <w:r w:rsidR="002F5F82" w:rsidRPr="008E271B">
        <w:t>gebrochen werden</w:t>
      </w:r>
      <w:r w:rsidRPr="008E271B">
        <w:t>.</w:t>
      </w:r>
      <w:r w:rsidR="00494416" w:rsidRPr="008E271B">
        <w:t xml:space="preserve"> </w:t>
      </w:r>
    </w:p>
    <w:p w14:paraId="0492DF98" w14:textId="708F2399" w:rsidR="006E25E1" w:rsidRPr="008E271B" w:rsidRDefault="006E25E1" w:rsidP="00494416">
      <w:pPr>
        <w:pStyle w:val="Listenabsatz"/>
        <w:numPr>
          <w:ilvl w:val="0"/>
          <w:numId w:val="40"/>
        </w:numPr>
      </w:pPr>
      <w:r w:rsidRPr="008E271B">
        <w:t xml:space="preserve">Vermeide </w:t>
      </w:r>
      <w:r w:rsidR="002F5F82" w:rsidRPr="008E271B">
        <w:t>synchrone A</w:t>
      </w:r>
      <w:r w:rsidRPr="008E271B">
        <w:t>ufrufe zu anderen Services:</w:t>
      </w:r>
    </w:p>
    <w:p w14:paraId="7C3EB9CC" w14:textId="6AAA88BD" w:rsidR="00DD17B5" w:rsidRPr="008E271B" w:rsidRDefault="006E25E1" w:rsidP="00981BC6">
      <w:pPr>
        <w:pStyle w:val="Listenabsatz"/>
      </w:pPr>
      <w:r w:rsidRPr="008E271B">
        <w:t>Synchrone Service</w:t>
      </w:r>
      <w:r w:rsidR="00607A21">
        <w:t>-</w:t>
      </w:r>
      <w:r w:rsidRPr="008E271B">
        <w:t>zu</w:t>
      </w:r>
      <w:r w:rsidR="00607A21">
        <w:t>-</w:t>
      </w:r>
      <w:r w:rsidRPr="008E271B">
        <w:t>Service</w:t>
      </w:r>
      <w:r w:rsidR="00607A21">
        <w:t>-</w:t>
      </w:r>
      <w:r w:rsidRPr="008E271B">
        <w:t xml:space="preserve">Kommunikation erweitert die Fehlerzone eines Bulkheads. Es können Fehler und Trägheit mit synchronen </w:t>
      </w:r>
      <w:r w:rsidR="002F5F82" w:rsidRPr="008E271B">
        <w:t>A</w:t>
      </w:r>
      <w:r w:rsidRPr="008E271B">
        <w:t xml:space="preserve">ufrufen übertragen </w:t>
      </w:r>
      <w:r w:rsidR="00706116" w:rsidRPr="008E271B">
        <w:t>und somit den Schutz</w:t>
      </w:r>
      <w:r w:rsidR="006C7F48">
        <w:t>,</w:t>
      </w:r>
      <w:r w:rsidR="00706116" w:rsidRPr="008E271B">
        <w:t xml:space="preserve"> welcher</w:t>
      </w:r>
      <w:r w:rsidR="002F5F82" w:rsidRPr="008E271B">
        <w:t xml:space="preserve"> </w:t>
      </w:r>
      <w:r w:rsidR="00706116" w:rsidRPr="008E271B">
        <w:t>durch ein Bulkhead gewähr</w:t>
      </w:r>
      <w:r w:rsidR="00607A21">
        <w:t>leistet</w:t>
      </w:r>
      <w:r w:rsidR="00706116" w:rsidRPr="008E271B">
        <w:t xml:space="preserve"> wird</w:t>
      </w:r>
      <w:r w:rsidR="006C7F48">
        <w:t>,</w:t>
      </w:r>
      <w:r w:rsidR="00706116" w:rsidRPr="008E271B">
        <w:t xml:space="preserve"> </w:t>
      </w:r>
      <w:r w:rsidR="00607A21">
        <w:t>v</w:t>
      </w:r>
      <w:r w:rsidR="00706116" w:rsidRPr="008E271B">
        <w:t>erletzt werden</w:t>
      </w:r>
      <w:r w:rsidRPr="008E271B">
        <w:t>.</w:t>
      </w:r>
    </w:p>
    <w:p w14:paraId="60252DE2" w14:textId="6EE39E3B" w:rsidR="001166A4" w:rsidRPr="008E271B" w:rsidRDefault="001166A4" w:rsidP="001166A4">
      <w:pPr>
        <w:pStyle w:val="berschrift4"/>
      </w:pPr>
      <w:r w:rsidRPr="008E271B">
        <w:t>Umsetzung</w:t>
      </w:r>
    </w:p>
    <w:p w14:paraId="0304B8C9" w14:textId="4DD241CB" w:rsidR="002F5F82" w:rsidRPr="008E271B" w:rsidRDefault="00343E94" w:rsidP="001166A4">
      <w:bookmarkStart w:id="127" w:name="_CTVK00143507e17f63843a18f30fae424ee218c"/>
      <w:r w:rsidRPr="008E271B">
        <w:rPr>
          <w:noProof/>
        </w:rPr>
        <w:drawing>
          <wp:anchor distT="0" distB="0" distL="114300" distR="114300" simplePos="0" relativeHeight="251668480" behindDoc="0" locked="0" layoutInCell="1" allowOverlap="1" wp14:anchorId="1951657D" wp14:editId="787AB1AD">
            <wp:simplePos x="0" y="0"/>
            <wp:positionH relativeFrom="column">
              <wp:posOffset>1860648</wp:posOffset>
            </wp:positionH>
            <wp:positionV relativeFrom="paragraph">
              <wp:posOffset>1239715</wp:posOffset>
            </wp:positionV>
            <wp:extent cx="1682115" cy="1435735"/>
            <wp:effectExtent l="0" t="0" r="0" b="0"/>
            <wp:wrapTopAndBottom/>
            <wp:docPr id="35" name="Grafik 35"/>
            <wp:cNvGraphicFramePr/>
            <a:graphic xmlns:a="http://schemas.openxmlformats.org/drawingml/2006/main">
              <a:graphicData uri="http://schemas.openxmlformats.org/drawingml/2006/picture">
                <pic:pic xmlns:pic="http://schemas.openxmlformats.org/drawingml/2006/picture">
                  <pic:nvPicPr>
                    <pic:cNvPr id="35" name=""/>
                    <pic:cNvPicPr/>
                  </pic:nvPicPr>
                  <pic:blipFill rotWithShape="1">
                    <a:blip r:embed="rId29">
                      <a:extLst>
                        <a:ext uri="{28A0092B-C50C-407E-A947-70E740481C1C}">
                          <a14:useLocalDpi xmlns:a14="http://schemas.microsoft.com/office/drawing/2010/main" val="0"/>
                        </a:ext>
                      </a:extLst>
                    </a:blip>
                    <a:srcRect r="7843"/>
                    <a:stretch/>
                  </pic:blipFill>
                  <pic:spPr bwMode="auto">
                    <a:xfrm>
                      <a:off x="0" y="0"/>
                      <a:ext cx="1682115" cy="143573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127"/>
      <w:r w:rsidR="00C80BAE" w:rsidRPr="008E271B">
        <w:t>Es gibt verschiedene Möglichkeiten ein</w:t>
      </w:r>
      <w:r w:rsidR="00A6296B">
        <w:t>en</w:t>
      </w:r>
      <w:r w:rsidR="00C80BAE" w:rsidRPr="008E271B">
        <w:t xml:space="preserve"> Bulkhead in ein Softwaresystem einzubauen. Dies unterscheidet sich einmal im Ort der Implementierung und zum anderen in der Komplexität der Implementierung. Verschiedene </w:t>
      </w:r>
      <w:r w:rsidR="00C80BAE" w:rsidRPr="008E271B">
        <w:rPr>
          <w:b/>
        </w:rPr>
        <w:t>Orte</w:t>
      </w:r>
      <w:r w:rsidR="00C80BAE" w:rsidRPr="008E271B">
        <w:t xml:space="preserve"> wären in diesem Falle eine direkte Implementierung im Code, eine Nutzung von Drittanbieter Software</w:t>
      </w:r>
      <w:r w:rsidR="005F2E09" w:rsidRPr="008E271B">
        <w:t xml:space="preserve">, eine Einschränkung durch </w:t>
      </w:r>
      <w:proofErr w:type="spellStart"/>
      <w:r w:rsidR="005F2E09" w:rsidRPr="008E271B">
        <w:t>Firewallregeln</w:t>
      </w:r>
      <w:proofErr w:type="spellEnd"/>
      <w:r w:rsidR="005F2E09" w:rsidRPr="008E271B">
        <w:t xml:space="preserve"> oder</w:t>
      </w:r>
      <w:r w:rsidR="00C80BAE" w:rsidRPr="008E271B">
        <w:t xml:space="preserve"> durch Konfiguration in einem Service Mesh. </w:t>
      </w:r>
    </w:p>
    <w:p w14:paraId="3202DB0E" w14:textId="74D1EAC2" w:rsidR="002F5F82" w:rsidRPr="008E271B" w:rsidRDefault="002F5F82" w:rsidP="002F5F82">
      <w:pPr>
        <w:pStyle w:val="Beschriftung"/>
      </w:pPr>
      <w:bookmarkStart w:id="128" w:name="_Ref31201067"/>
      <w:bookmarkStart w:id="129" w:name="_Toc33705038"/>
      <w:r w:rsidRPr="008E271B">
        <w:t xml:space="preserve">Abbildung </w:t>
      </w:r>
      <w:r w:rsidR="00837F1E" w:rsidRPr="008E271B">
        <w:rPr>
          <w:noProof/>
        </w:rPr>
        <w:fldChar w:fldCharType="begin"/>
      </w:r>
      <w:r w:rsidR="00837F1E" w:rsidRPr="008E271B">
        <w:rPr>
          <w:noProof/>
        </w:rPr>
        <w:instrText xml:space="preserve"> SEQ Abbildung \* ARABIC </w:instrText>
      </w:r>
      <w:r w:rsidR="00837F1E" w:rsidRPr="008E271B">
        <w:rPr>
          <w:noProof/>
        </w:rPr>
        <w:fldChar w:fldCharType="separate"/>
      </w:r>
      <w:r w:rsidR="00CC7C9F">
        <w:rPr>
          <w:noProof/>
        </w:rPr>
        <w:t>18</w:t>
      </w:r>
      <w:r w:rsidR="00837F1E" w:rsidRPr="008E271B">
        <w:rPr>
          <w:noProof/>
        </w:rPr>
        <w:fldChar w:fldCharType="end"/>
      </w:r>
      <w:bookmarkEnd w:id="128"/>
      <w:r w:rsidRPr="008E271B">
        <w:t xml:space="preserve">: </w:t>
      </w:r>
      <w:r w:rsidR="00836236" w:rsidRPr="008E271B">
        <w:t>Implementierungswaage</w:t>
      </w:r>
      <w:r w:rsidRPr="008E271B">
        <w:t xml:space="preserve"> </w:t>
      </w:r>
      <w:sdt>
        <w:sdtPr>
          <w:alias w:val="Don't edit this field"/>
          <w:tag w:val="CitaviPlaceholder#3326742d-94bf-410a-927a-d7ffd1f99b37"/>
          <w:id w:val="151110646"/>
          <w:placeholder>
            <w:docPart w:val="A3B68F8586804DCFB5A73EE5DBDA29FB"/>
          </w:placeholder>
        </w:sdtPr>
        <w:sdtContent>
          <w:r w:rsidRPr="008E271B">
            <w:fldChar w:fldCharType="begin"/>
          </w:r>
          <w:r w:rsidR="003B319F">
            <w:instrText>ADDIN CitaviPlaceholder{eyIkaWQiOiIxIiwiRW50cmllcyI6W3siJGlkIjoiMiIsIkFzc29jaWF0ZVdpdGhLbm93bGVkZ2VJdGVtSWQiOiIxOTk2MmE4Yy04NjAyLTQ3NzMtOTAxYi01M2ZmMzY1YTU5OWEiLCJJZCI6ImRlZmQ5NzZkLTcyOTYtNDVmYS1iMGFlLWViNTkxZGVmOWE2MS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1QxMzo1ODoyMy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MyNjc0MmQtOTRiZi00MTBhLTkyN2EtZDdmZmQxZjk5YjM3IiwiVGV4dCI6IihFaWdlbmtyZWF0aW9uKSIsIldBSVZlcnNpb24iOiI2LjMuMC4wIn0=}</w:instrText>
          </w:r>
          <w:r w:rsidRPr="008E271B">
            <w:fldChar w:fldCharType="separate"/>
          </w:r>
          <w:r w:rsidR="001629B0">
            <w:t>(Eigenkreation)</w:t>
          </w:r>
          <w:r w:rsidRPr="008E271B">
            <w:fldChar w:fldCharType="end"/>
          </w:r>
        </w:sdtContent>
      </w:sdt>
      <w:bookmarkEnd w:id="129"/>
    </w:p>
    <w:p w14:paraId="1F52A698" w14:textId="3AFBC9F6" w:rsidR="002F5F82" w:rsidRPr="008E271B" w:rsidRDefault="00C80BAE" w:rsidP="001166A4">
      <w:r w:rsidRPr="008E271B">
        <w:lastRenderedPageBreak/>
        <w:t xml:space="preserve">Die </w:t>
      </w:r>
      <w:r w:rsidRPr="008E271B">
        <w:rPr>
          <w:b/>
        </w:rPr>
        <w:t>Komplexität</w:t>
      </w:r>
      <w:r w:rsidRPr="008E271B">
        <w:t xml:space="preserve"> der Implementierung </w:t>
      </w:r>
      <w:r w:rsidR="00343E94">
        <w:t>sagt aus</w:t>
      </w:r>
      <w:r w:rsidRPr="008E271B">
        <w:t xml:space="preserve"> wie spezifisch auf das Geschehen des Prozesses Einfluss genommen werden kann. Diese beiden Eigenschaften sind oft</w:t>
      </w:r>
      <w:r w:rsidR="002F5F82" w:rsidRPr="008E271B">
        <w:t xml:space="preserve"> wie</w:t>
      </w:r>
      <w:r w:rsidRPr="008E271B">
        <w:t xml:space="preserve"> zwei Seiten einer Wa</w:t>
      </w:r>
      <w:r w:rsidR="00343E94">
        <w:t>a</w:t>
      </w:r>
      <w:r w:rsidRPr="008E271B">
        <w:t>ge</w:t>
      </w:r>
      <w:r w:rsidR="002F5F82" w:rsidRPr="008E271B">
        <w:t xml:space="preserve"> </w:t>
      </w:r>
      <w:r w:rsidR="00343E94">
        <w:t>(</w:t>
      </w:r>
      <w:r w:rsidR="002F5F82" w:rsidRPr="008E271B">
        <w:fldChar w:fldCharType="begin"/>
      </w:r>
      <w:r w:rsidR="002F5F82" w:rsidRPr="008E271B">
        <w:instrText xml:space="preserve"> REF _Ref31201067 \h </w:instrText>
      </w:r>
      <w:r w:rsidR="002F5F82" w:rsidRPr="008E271B">
        <w:fldChar w:fldCharType="separate"/>
      </w:r>
      <w:r w:rsidR="00E204E2" w:rsidRPr="008E271B">
        <w:t xml:space="preserve">Abbildung </w:t>
      </w:r>
      <w:r w:rsidR="00E204E2" w:rsidRPr="008E271B">
        <w:rPr>
          <w:noProof/>
        </w:rPr>
        <w:t>18</w:t>
      </w:r>
      <w:r w:rsidR="002F5F82" w:rsidRPr="008E271B">
        <w:fldChar w:fldCharType="end"/>
      </w:r>
      <w:r w:rsidR="00343E94">
        <w:t>).</w:t>
      </w:r>
      <w:r w:rsidRPr="008E271B">
        <w:t xml:space="preserve"> </w:t>
      </w:r>
      <w:r w:rsidR="00343E94">
        <w:t>F</w:t>
      </w:r>
      <w:r w:rsidRPr="008E271B">
        <w:t xml:space="preserve">alls es bevorzugt </w:t>
      </w:r>
      <w:r w:rsidR="00343E94">
        <w:t>wird</w:t>
      </w:r>
      <w:r w:rsidR="00A20A04">
        <w:t>,</w:t>
      </w:r>
      <w:r w:rsidRPr="008E271B">
        <w:t xml:space="preserve"> eine Implementierung direkt im Code durchzuführen</w:t>
      </w:r>
      <w:r w:rsidR="00A20A04">
        <w:t>,</w:t>
      </w:r>
      <w:r w:rsidRPr="008E271B">
        <w:t xml:space="preserve"> </w:t>
      </w:r>
      <w:r w:rsidR="00A20A04">
        <w:t>können</w:t>
      </w:r>
      <w:r w:rsidRPr="008E271B">
        <w:t xml:space="preserve"> </w:t>
      </w:r>
      <w:r w:rsidR="00A20A04">
        <w:t>a</w:t>
      </w:r>
      <w:r w:rsidRPr="008E271B">
        <w:t xml:space="preserve">utomatisch auch spezifischere Lösungen </w:t>
      </w:r>
      <w:r w:rsidR="00A20A04">
        <w:t>p</w:t>
      </w:r>
      <w:r w:rsidRPr="008E271B">
        <w:t>roduzier</w:t>
      </w:r>
      <w:r w:rsidR="00A20A04">
        <w:t>t werden</w:t>
      </w:r>
      <w:r w:rsidRPr="008E271B">
        <w:t xml:space="preserve">. Ist ein Ansatz in einem höheren Level gewünscht, wodurch auch weniger Code selbst geschrieben werden muss, so kann oft auf bereits bestehende Funktionen zurückgegriffen werden. Durch die Verwendung von Funktionen in höheren Ebenen wird die Umsetzung allerdings auch automatisch limitiert, </w:t>
      </w:r>
      <w:r w:rsidR="00544602">
        <w:t>weshalb nur</w:t>
      </w:r>
      <w:r w:rsidRPr="008E271B">
        <w:t xml:space="preserve"> teilweise Funktionen wie Rate</w:t>
      </w:r>
      <w:r w:rsidR="00265ECE">
        <w:t>-</w:t>
      </w:r>
      <w:proofErr w:type="spellStart"/>
      <w:r w:rsidR="00544602">
        <w:t>L</w:t>
      </w:r>
      <w:r w:rsidRPr="008E271B">
        <w:t>imiting</w:t>
      </w:r>
      <w:proofErr w:type="spellEnd"/>
      <w:r w:rsidRPr="008E271B">
        <w:t xml:space="preserve"> eingebunden werden</w:t>
      </w:r>
      <w:r w:rsidR="00544602">
        <w:t xml:space="preserve"> können</w:t>
      </w:r>
      <w:r w:rsidRPr="008E271B">
        <w:t xml:space="preserve">. Da kein direkter Zugriff auf </w:t>
      </w:r>
      <w:r w:rsidR="00265ECE">
        <w:t>p</w:t>
      </w:r>
      <w:r w:rsidRPr="008E271B">
        <w:t>rozessinterne Ressourcen besteht stellt sich hierbei auch die Frage,</w:t>
      </w:r>
      <w:r w:rsidR="00EE2A0A" w:rsidRPr="008E271B">
        <w:t xml:space="preserve"> kann überhaupt von einem Bulkhead die Rede sein,</w:t>
      </w:r>
      <w:r w:rsidRPr="008E271B">
        <w:t xml:space="preserve"> wenn eine Anwendung nicht in unterschiedliche Ressourcen</w:t>
      </w:r>
      <w:r w:rsidR="00265ECE">
        <w:t>-</w:t>
      </w:r>
      <w:proofErr w:type="spellStart"/>
      <w:r w:rsidR="00EE2A0A" w:rsidRPr="008E271B">
        <w:t>abschnitte</w:t>
      </w:r>
      <w:proofErr w:type="spellEnd"/>
      <w:r w:rsidR="00EE2A0A" w:rsidRPr="008E271B">
        <w:t xml:space="preserve"> </w:t>
      </w:r>
      <w:r w:rsidR="00265ECE">
        <w:t>aufgeteilt</w:t>
      </w:r>
      <w:r w:rsidR="00EE2A0A" w:rsidRPr="008E271B">
        <w:t xml:space="preserve"> werden kann.</w:t>
      </w:r>
    </w:p>
    <w:p w14:paraId="0A88E7F6" w14:textId="2A7BE2BD" w:rsidR="001166A4" w:rsidRPr="008E271B" w:rsidRDefault="003D2421" w:rsidP="00E204E2">
      <w:pPr>
        <w:pStyle w:val="berschrift5"/>
      </w:pPr>
      <w:r w:rsidRPr="008E271B">
        <w:t>Beispiel</w:t>
      </w:r>
      <w:r w:rsidR="006F4465" w:rsidRPr="008E271B">
        <w:t>:</w:t>
      </w:r>
      <w:r w:rsidRPr="008E271B">
        <w:t xml:space="preserve"> </w:t>
      </w:r>
      <w:r w:rsidR="004E4CC7" w:rsidRPr="008E271B">
        <w:t>E</w:t>
      </w:r>
      <w:r w:rsidRPr="008E271B">
        <w:t>ine Code Umsetzung in</w:t>
      </w:r>
      <w:r w:rsidR="000E6EA9" w:rsidRPr="008E271B">
        <w:t xml:space="preserve"> </w:t>
      </w:r>
      <w:r w:rsidRPr="008E271B">
        <w:t>Java mit dem Resilient4j.</w:t>
      </w:r>
    </w:p>
    <w:p w14:paraId="1DF282B5" w14:textId="24A27B90" w:rsidR="006F4465" w:rsidRPr="008E271B" w:rsidRDefault="006F4465" w:rsidP="001166A4">
      <w:r w:rsidRPr="008E271B">
        <w:t>Wie im Code Beispiel</w:t>
      </w:r>
      <w:r w:rsidR="00D84DA4">
        <w:t>,</w:t>
      </w:r>
      <w:r w:rsidRPr="008E271B">
        <w:t xml:space="preserve"> </w:t>
      </w:r>
      <w:r w:rsidRPr="008E271B">
        <w:fldChar w:fldCharType="begin"/>
      </w:r>
      <w:r w:rsidRPr="008E271B">
        <w:instrText xml:space="preserve"> REF _Ref29454003 \h </w:instrText>
      </w:r>
      <w:r w:rsidRPr="008E271B">
        <w:fldChar w:fldCharType="separate"/>
      </w:r>
      <w:proofErr w:type="spellStart"/>
      <w:r w:rsidR="00CC7C9F" w:rsidRPr="008E271B">
        <w:t>Codeteil</w:t>
      </w:r>
      <w:proofErr w:type="spellEnd"/>
      <w:r w:rsidR="00CC7C9F" w:rsidRPr="008E271B">
        <w:t xml:space="preserve"> </w:t>
      </w:r>
      <w:r w:rsidR="00CC7C9F" w:rsidRPr="008E271B">
        <w:rPr>
          <w:noProof/>
        </w:rPr>
        <w:t>1</w:t>
      </w:r>
      <w:r w:rsidRPr="008E271B">
        <w:fldChar w:fldCharType="end"/>
      </w:r>
      <w:r w:rsidR="00D84DA4">
        <w:t>,</w:t>
      </w:r>
      <w:r w:rsidRPr="008E271B">
        <w:t xml:space="preserve"> im </w:t>
      </w:r>
      <w:r w:rsidR="00D84DA4">
        <w:t>e</w:t>
      </w:r>
      <w:r w:rsidRPr="008E271B">
        <w:t>rsten Abschnitt</w:t>
      </w:r>
      <w:r w:rsidR="00D84DA4">
        <w:t>,</w:t>
      </w:r>
      <w:r w:rsidR="002671FD" w:rsidRPr="008E271B">
        <w:t xml:space="preserve"> zu</w:t>
      </w:r>
      <w:r w:rsidRPr="008E271B">
        <w:t xml:space="preserve"> sehen</w:t>
      </w:r>
      <w:r w:rsidR="002671FD" w:rsidRPr="008E271B">
        <w:t xml:space="preserve"> ist,</w:t>
      </w:r>
      <w:r w:rsidRPr="008E271B">
        <w:t xml:space="preserve"> sind in einem in Java </w:t>
      </w:r>
      <w:r w:rsidR="00D84DA4">
        <w:t>i</w:t>
      </w:r>
      <w:r w:rsidRPr="008E271B">
        <w:t>mplementierten Bulkhead sehr spezifische Änderungen möglich</w:t>
      </w:r>
      <w:r w:rsidR="00D84DA4">
        <w:t>,</w:t>
      </w:r>
      <w:r w:rsidRPr="008E271B">
        <w:t xml:space="preserve"> wodurch zum einen dieser Service in seinen eigenen Threadpool eingeschlossen wird und zum anderen dieser Threadpool durch spezifische Einstellungen eingeschränkt werden kann. Durch diese direkte Implementierung können solche spezifische</w:t>
      </w:r>
      <w:r w:rsidR="002B5B1B">
        <w:t>n</w:t>
      </w:r>
      <w:r w:rsidRPr="008E271B">
        <w:t xml:space="preserve"> Eigenschaften für jeweilige Routen/APIs festgelegt werden</w:t>
      </w:r>
      <w:r w:rsidR="00D84DA4">
        <w:t>,</w:t>
      </w:r>
      <w:r w:rsidRPr="008E271B">
        <w:t xml:space="preserve"> ohne die </w:t>
      </w:r>
      <w:r w:rsidR="00D84DA4">
        <w:t>b</w:t>
      </w:r>
      <w:r w:rsidRPr="008E271B">
        <w:t>ekannte Entwicklungsumgebung bzw. Sprache zu verlassen. Darüber hinaus hilft Resilient4j dem Entwickler noch dabei effizienteren Code zu schreiben</w:t>
      </w:r>
      <w:r w:rsidR="002B4190">
        <w:t>,</w:t>
      </w:r>
      <w:r w:rsidRPr="008E271B">
        <w:t xml:space="preserve"> indem es</w:t>
      </w:r>
      <w:r w:rsidR="002671FD" w:rsidRPr="008E271B">
        <w:t xml:space="preserve"> falls ein Thread Pool Bulkhead verwendet wird,</w:t>
      </w:r>
      <w:r w:rsidRPr="008E271B">
        <w:t xml:space="preserve"> asynchrone Kommunikation </w:t>
      </w:r>
      <w:r w:rsidR="002671FD" w:rsidRPr="008E271B">
        <w:t>erzw</w:t>
      </w:r>
      <w:r w:rsidR="002B4190">
        <w:t>ingt,</w:t>
      </w:r>
      <w:r w:rsidR="002671FD" w:rsidRPr="008E271B">
        <w:t xml:space="preserve"> </w:t>
      </w:r>
      <w:r w:rsidRPr="008E271B">
        <w:t xml:space="preserve">welche in einer Microservice </w:t>
      </w:r>
      <w:r w:rsidR="000E6EA9" w:rsidRPr="008E271B">
        <w:t>Umgebung bereits Standard sei</w:t>
      </w:r>
      <w:r w:rsidRPr="008E271B">
        <w:t xml:space="preserve">n sollte. </w:t>
      </w:r>
      <w:r w:rsidR="002671FD" w:rsidRPr="008E271B">
        <w:t xml:space="preserve">Falls die </w:t>
      </w:r>
      <w:r w:rsidR="002B4190">
        <w:t>s</w:t>
      </w:r>
      <w:r w:rsidR="002671FD" w:rsidRPr="008E271B">
        <w:t>ynchrone</w:t>
      </w:r>
      <w:r w:rsidR="002B4190">
        <w:t>,</w:t>
      </w:r>
      <w:r w:rsidR="002671FD" w:rsidRPr="008E271B">
        <w:t xml:space="preserve"> </w:t>
      </w:r>
      <w:proofErr w:type="spellStart"/>
      <w:r w:rsidR="002B4190">
        <w:t>s</w:t>
      </w:r>
      <w:r w:rsidR="002671FD" w:rsidRPr="008E271B">
        <w:t>emaphore</w:t>
      </w:r>
      <w:proofErr w:type="spellEnd"/>
      <w:r w:rsidR="002671FD" w:rsidRPr="008E271B">
        <w:t xml:space="preserve"> Version des Bulkheads verwendet</w:t>
      </w:r>
      <w:r w:rsidR="00AD1C9A">
        <w:t xml:space="preserve"> wird</w:t>
      </w:r>
      <w:r w:rsidR="002B4190">
        <w:t>,</w:t>
      </w:r>
      <w:r w:rsidR="002671FD" w:rsidRPr="008E271B">
        <w:t xml:space="preserve"> fallen allerdings einige Einstellungsmöglichkeiten weg, </w:t>
      </w:r>
      <w:r w:rsidR="004E5972">
        <w:t xml:space="preserve">weshalb kein allzu </w:t>
      </w:r>
      <w:r w:rsidR="002671FD" w:rsidRPr="008E271B">
        <w:t>genaue</w:t>
      </w:r>
      <w:r w:rsidR="002B5B1B">
        <w:t>r</w:t>
      </w:r>
      <w:r w:rsidR="002671FD" w:rsidRPr="008E271B">
        <w:t xml:space="preserve"> Einfluss </w:t>
      </w:r>
      <w:r w:rsidR="004E5972">
        <w:t>auf den Bulkhead genommen werden</w:t>
      </w:r>
      <w:r w:rsidR="002671FD" w:rsidRPr="008E271B">
        <w:t xml:space="preserve"> kann.</w:t>
      </w:r>
    </w:p>
    <w:p w14:paraId="5341CD44" w14:textId="20B164AD" w:rsidR="003D2421" w:rsidRPr="008E271B" w:rsidRDefault="003D2421" w:rsidP="003D2421">
      <w:pPr>
        <w:pStyle w:val="Computerprogramm"/>
        <w:rPr>
          <w:lang w:val="de-DE"/>
        </w:rPr>
      </w:pPr>
      <w:r w:rsidRPr="008E271B">
        <w:rPr>
          <w:lang w:val="de-DE"/>
        </w:rPr>
        <w:br/>
      </w:r>
      <w:proofErr w:type="spellStart"/>
      <w:r w:rsidRPr="008E271B">
        <w:rPr>
          <w:lang w:val="de-DE"/>
        </w:rPr>
        <w:t>ThreadPoolBulkheadConfig</w:t>
      </w:r>
      <w:proofErr w:type="spellEnd"/>
      <w:r w:rsidRPr="008E271B">
        <w:rPr>
          <w:lang w:val="de-DE"/>
        </w:rPr>
        <w:t xml:space="preserve"> </w:t>
      </w:r>
      <w:proofErr w:type="spellStart"/>
      <w:r w:rsidRPr="008E271B">
        <w:rPr>
          <w:lang w:val="de-DE"/>
        </w:rPr>
        <w:t>threadPoolBulkheadConfig</w:t>
      </w:r>
      <w:proofErr w:type="spellEnd"/>
      <w:r w:rsidRPr="008E271B">
        <w:rPr>
          <w:lang w:val="de-DE"/>
        </w:rPr>
        <w:t xml:space="preserve"> = </w:t>
      </w:r>
      <w:proofErr w:type="spellStart"/>
      <w:r w:rsidRPr="008E271B">
        <w:rPr>
          <w:lang w:val="de-DE"/>
        </w:rPr>
        <w:t>ThreadPoolBulkheadConfig.</w:t>
      </w:r>
      <w:r w:rsidRPr="008E271B">
        <w:rPr>
          <w:i/>
          <w:iCs/>
          <w:lang w:val="de-DE"/>
        </w:rPr>
        <w:t>custom</w:t>
      </w:r>
      <w:proofErr w:type="spellEnd"/>
      <w:r w:rsidRPr="008E271B">
        <w:rPr>
          <w:lang w:val="de-DE"/>
        </w:rPr>
        <w:t>()</w:t>
      </w:r>
      <w:r w:rsidRPr="008E271B">
        <w:rPr>
          <w:lang w:val="de-DE"/>
        </w:rPr>
        <w:br/>
        <w:t xml:space="preserve">      .</w:t>
      </w:r>
      <w:proofErr w:type="spellStart"/>
      <w:r w:rsidRPr="008E271B">
        <w:rPr>
          <w:lang w:val="de-DE"/>
        </w:rPr>
        <w:t>maxThreadPoolSize</w:t>
      </w:r>
      <w:proofErr w:type="spellEnd"/>
      <w:r w:rsidRPr="008E271B">
        <w:rPr>
          <w:lang w:val="de-DE"/>
        </w:rPr>
        <w:t>(</w:t>
      </w:r>
      <w:r w:rsidRPr="008E271B">
        <w:rPr>
          <w:color w:val="0000FF"/>
          <w:lang w:val="de-DE"/>
        </w:rPr>
        <w:t>4</w:t>
      </w:r>
      <w:r w:rsidRPr="008E271B">
        <w:rPr>
          <w:lang w:val="de-DE"/>
        </w:rPr>
        <w:t>)</w:t>
      </w:r>
      <w:r w:rsidRPr="008E271B">
        <w:rPr>
          <w:lang w:val="de-DE"/>
        </w:rPr>
        <w:br/>
        <w:t xml:space="preserve">      .</w:t>
      </w:r>
      <w:proofErr w:type="spellStart"/>
      <w:r w:rsidRPr="008E271B">
        <w:rPr>
          <w:lang w:val="de-DE"/>
        </w:rPr>
        <w:t>coreThreadPoolSize</w:t>
      </w:r>
      <w:proofErr w:type="spellEnd"/>
      <w:r w:rsidRPr="008E271B">
        <w:rPr>
          <w:lang w:val="de-DE"/>
        </w:rPr>
        <w:t>(</w:t>
      </w:r>
      <w:r w:rsidRPr="008E271B">
        <w:rPr>
          <w:color w:val="0000FF"/>
          <w:lang w:val="de-DE"/>
        </w:rPr>
        <w:t>2</w:t>
      </w:r>
      <w:r w:rsidRPr="008E271B">
        <w:rPr>
          <w:lang w:val="de-DE"/>
        </w:rPr>
        <w:t>)</w:t>
      </w:r>
      <w:r w:rsidRPr="008E271B">
        <w:rPr>
          <w:lang w:val="de-DE"/>
        </w:rPr>
        <w:br/>
        <w:t xml:space="preserve">      .</w:t>
      </w:r>
      <w:proofErr w:type="spellStart"/>
      <w:r w:rsidRPr="008E271B">
        <w:rPr>
          <w:lang w:val="de-DE"/>
        </w:rPr>
        <w:t>queueCapacity</w:t>
      </w:r>
      <w:proofErr w:type="spellEnd"/>
      <w:r w:rsidRPr="008E271B">
        <w:rPr>
          <w:lang w:val="de-DE"/>
        </w:rPr>
        <w:t>(</w:t>
      </w:r>
      <w:r w:rsidRPr="008E271B">
        <w:rPr>
          <w:color w:val="0000FF"/>
          <w:lang w:val="de-DE"/>
        </w:rPr>
        <w:t>8</w:t>
      </w:r>
      <w:r w:rsidRPr="008E271B">
        <w:rPr>
          <w:lang w:val="de-DE"/>
        </w:rPr>
        <w:t>)</w:t>
      </w:r>
      <w:r w:rsidRPr="008E271B">
        <w:rPr>
          <w:lang w:val="de-DE"/>
        </w:rPr>
        <w:br/>
        <w:t xml:space="preserve">      .</w:t>
      </w:r>
      <w:proofErr w:type="spellStart"/>
      <w:r w:rsidRPr="008E271B">
        <w:rPr>
          <w:lang w:val="de-DE"/>
        </w:rPr>
        <w:t>keepAliveDuration</w:t>
      </w:r>
      <w:proofErr w:type="spellEnd"/>
      <w:r w:rsidRPr="008E271B">
        <w:rPr>
          <w:lang w:val="de-DE"/>
        </w:rPr>
        <w:t>(</w:t>
      </w:r>
      <w:proofErr w:type="spellStart"/>
      <w:r w:rsidRPr="008E271B">
        <w:rPr>
          <w:lang w:val="de-DE"/>
        </w:rPr>
        <w:t>Duration.</w:t>
      </w:r>
      <w:r w:rsidRPr="008E271B">
        <w:rPr>
          <w:i/>
          <w:iCs/>
          <w:lang w:val="de-DE"/>
        </w:rPr>
        <w:t>ofMillis</w:t>
      </w:r>
      <w:proofErr w:type="spellEnd"/>
      <w:r w:rsidRPr="008E271B">
        <w:rPr>
          <w:lang w:val="de-DE"/>
        </w:rPr>
        <w:t>(</w:t>
      </w:r>
      <w:r w:rsidRPr="008E271B">
        <w:rPr>
          <w:color w:val="0000FF"/>
          <w:lang w:val="de-DE"/>
        </w:rPr>
        <w:t>100</w:t>
      </w:r>
      <w:r w:rsidRPr="008E271B">
        <w:rPr>
          <w:lang w:val="de-DE"/>
        </w:rPr>
        <w:t>))</w:t>
      </w:r>
      <w:r w:rsidRPr="008E271B">
        <w:rPr>
          <w:lang w:val="de-DE"/>
        </w:rPr>
        <w:br/>
        <w:t xml:space="preserve">      .</w:t>
      </w:r>
      <w:proofErr w:type="spellStart"/>
      <w:r w:rsidRPr="008E271B">
        <w:rPr>
          <w:lang w:val="de-DE"/>
        </w:rPr>
        <w:t>build</w:t>
      </w:r>
      <w:proofErr w:type="spellEnd"/>
      <w:r w:rsidRPr="008E271B">
        <w:rPr>
          <w:lang w:val="de-DE"/>
        </w:rPr>
        <w:t>();</w:t>
      </w:r>
      <w:r w:rsidRPr="008E271B">
        <w:rPr>
          <w:lang w:val="de-DE"/>
        </w:rPr>
        <w:br/>
      </w:r>
      <w:r w:rsidRPr="008E271B">
        <w:rPr>
          <w:lang w:val="de-DE"/>
        </w:rPr>
        <w:br/>
      </w:r>
      <w:proofErr w:type="spellStart"/>
      <w:r w:rsidRPr="008E271B">
        <w:rPr>
          <w:lang w:val="de-DE"/>
        </w:rPr>
        <w:t>ThreadPoolBulkheadRegistry</w:t>
      </w:r>
      <w:proofErr w:type="spellEnd"/>
      <w:r w:rsidRPr="008E271B">
        <w:rPr>
          <w:lang w:val="de-DE"/>
        </w:rPr>
        <w:t xml:space="preserve"> </w:t>
      </w:r>
      <w:proofErr w:type="spellStart"/>
      <w:r w:rsidRPr="008E271B">
        <w:rPr>
          <w:lang w:val="de-DE"/>
        </w:rPr>
        <w:t>threadPoolBulkheadRegistry</w:t>
      </w:r>
      <w:proofErr w:type="spellEnd"/>
      <w:r w:rsidRPr="008E271B">
        <w:rPr>
          <w:lang w:val="de-DE"/>
        </w:rPr>
        <w:t xml:space="preserve"> = </w:t>
      </w:r>
      <w:proofErr w:type="spellStart"/>
      <w:r w:rsidRPr="008E271B">
        <w:rPr>
          <w:lang w:val="de-DE"/>
        </w:rPr>
        <w:t>ThreadPoolBulkheadRegistry.</w:t>
      </w:r>
      <w:r w:rsidRPr="008E271B">
        <w:rPr>
          <w:i/>
          <w:iCs/>
          <w:lang w:val="de-DE"/>
        </w:rPr>
        <w:t>of</w:t>
      </w:r>
      <w:proofErr w:type="spellEnd"/>
      <w:r w:rsidRPr="008E271B">
        <w:rPr>
          <w:lang w:val="de-DE"/>
        </w:rPr>
        <w:t>(</w:t>
      </w:r>
      <w:proofErr w:type="spellStart"/>
      <w:r w:rsidRPr="008E271B">
        <w:rPr>
          <w:lang w:val="de-DE"/>
        </w:rPr>
        <w:t>threadPoolBulkheadConfig</w:t>
      </w:r>
      <w:proofErr w:type="spellEnd"/>
      <w:r w:rsidRPr="008E271B">
        <w:rPr>
          <w:lang w:val="de-DE"/>
        </w:rPr>
        <w:t>);</w:t>
      </w:r>
      <w:r w:rsidRPr="008E271B">
        <w:rPr>
          <w:lang w:val="de-DE"/>
        </w:rPr>
        <w:br/>
      </w:r>
      <w:proofErr w:type="spellStart"/>
      <w:r w:rsidRPr="008E271B">
        <w:rPr>
          <w:b/>
          <w:bCs/>
          <w:color w:val="660E7A"/>
          <w:lang w:val="de-DE"/>
        </w:rPr>
        <w:t>threadBulkhead</w:t>
      </w:r>
      <w:proofErr w:type="spellEnd"/>
      <w:r w:rsidRPr="008E271B">
        <w:rPr>
          <w:b/>
          <w:bCs/>
          <w:color w:val="660E7A"/>
          <w:lang w:val="de-DE"/>
        </w:rPr>
        <w:t xml:space="preserve"> </w:t>
      </w:r>
      <w:r w:rsidRPr="008E271B">
        <w:rPr>
          <w:lang w:val="de-DE"/>
        </w:rPr>
        <w:t xml:space="preserve">= </w:t>
      </w:r>
      <w:proofErr w:type="spellStart"/>
      <w:r w:rsidRPr="008E271B">
        <w:rPr>
          <w:lang w:val="de-DE"/>
        </w:rPr>
        <w:t>threadPoolBulkheadRegistry.bulkhead</w:t>
      </w:r>
      <w:proofErr w:type="spellEnd"/>
      <w:r w:rsidRPr="008E271B">
        <w:rPr>
          <w:lang w:val="de-DE"/>
        </w:rPr>
        <w:t>(</w:t>
      </w:r>
      <w:r w:rsidRPr="008E271B">
        <w:rPr>
          <w:b/>
          <w:bCs/>
          <w:color w:val="008000"/>
          <w:lang w:val="de-DE"/>
        </w:rPr>
        <w:t>"</w:t>
      </w:r>
      <w:proofErr w:type="spellStart"/>
      <w:r w:rsidRPr="008E271B">
        <w:rPr>
          <w:b/>
          <w:bCs/>
          <w:color w:val="008000"/>
          <w:lang w:val="de-DE"/>
        </w:rPr>
        <w:t>threadBulkhead</w:t>
      </w:r>
      <w:proofErr w:type="spellEnd"/>
      <w:r w:rsidRPr="008E271B">
        <w:rPr>
          <w:b/>
          <w:bCs/>
          <w:color w:val="008000"/>
          <w:lang w:val="de-DE"/>
        </w:rPr>
        <w:t>"</w:t>
      </w:r>
      <w:r w:rsidRPr="008E271B">
        <w:rPr>
          <w:lang w:val="de-DE"/>
        </w:rPr>
        <w:t>);</w:t>
      </w:r>
      <w:r w:rsidRPr="008E271B">
        <w:rPr>
          <w:lang w:val="de-DE"/>
        </w:rPr>
        <w:br/>
      </w:r>
      <w:r w:rsidRPr="008E271B">
        <w:rPr>
          <w:lang w:val="de-DE"/>
        </w:rPr>
        <w:br/>
      </w:r>
      <w:proofErr w:type="spellStart"/>
      <w:r w:rsidRPr="008E271B">
        <w:rPr>
          <w:lang w:val="de-DE"/>
        </w:rPr>
        <w:t>Runnable</w:t>
      </w:r>
      <w:proofErr w:type="spellEnd"/>
      <w:r w:rsidRPr="008E271B">
        <w:rPr>
          <w:lang w:val="de-DE"/>
        </w:rPr>
        <w:t xml:space="preserve"> </w:t>
      </w:r>
      <w:proofErr w:type="spellStart"/>
      <w:r w:rsidRPr="008E271B">
        <w:rPr>
          <w:lang w:val="de-DE"/>
        </w:rPr>
        <w:t>runnable</w:t>
      </w:r>
      <w:proofErr w:type="spellEnd"/>
      <w:r w:rsidRPr="008E271B">
        <w:rPr>
          <w:lang w:val="de-DE"/>
        </w:rPr>
        <w:t xml:space="preserve"> = ()-&gt; </w:t>
      </w:r>
      <w:proofErr w:type="spellStart"/>
      <w:r w:rsidRPr="008E271B">
        <w:rPr>
          <w:b/>
          <w:bCs/>
          <w:color w:val="660E7A"/>
          <w:lang w:val="de-DE"/>
        </w:rPr>
        <w:t>todoRepository</w:t>
      </w:r>
      <w:r w:rsidRPr="008E271B">
        <w:rPr>
          <w:lang w:val="de-DE"/>
        </w:rPr>
        <w:t>.findAll</w:t>
      </w:r>
      <w:proofErr w:type="spellEnd"/>
      <w:r w:rsidRPr="008E271B">
        <w:rPr>
          <w:lang w:val="de-DE"/>
        </w:rPr>
        <w:t>().</w:t>
      </w:r>
      <w:proofErr w:type="spellStart"/>
      <w:r w:rsidRPr="008E271B">
        <w:rPr>
          <w:lang w:val="de-DE"/>
        </w:rPr>
        <w:t>forEach</w:t>
      </w:r>
      <w:proofErr w:type="spellEnd"/>
      <w:r w:rsidRPr="008E271B">
        <w:rPr>
          <w:lang w:val="de-DE"/>
        </w:rPr>
        <w:t>(</w:t>
      </w:r>
      <w:proofErr w:type="spellStart"/>
      <w:r w:rsidRPr="008E271B">
        <w:rPr>
          <w:lang w:val="de-DE"/>
        </w:rPr>
        <w:t>todo</w:t>
      </w:r>
      <w:proofErr w:type="spellEnd"/>
      <w:r w:rsidRPr="008E271B">
        <w:rPr>
          <w:lang w:val="de-DE"/>
        </w:rPr>
        <w:t xml:space="preserve"> -&gt; </w:t>
      </w:r>
      <w:proofErr w:type="spellStart"/>
      <w:r w:rsidRPr="008E271B">
        <w:rPr>
          <w:color w:val="660E7A"/>
          <w:lang w:val="de-DE"/>
        </w:rPr>
        <w:t>todos</w:t>
      </w:r>
      <w:r w:rsidRPr="008E271B">
        <w:rPr>
          <w:lang w:val="de-DE"/>
        </w:rPr>
        <w:t>.add</w:t>
      </w:r>
      <w:proofErr w:type="spellEnd"/>
      <w:r w:rsidRPr="008E271B">
        <w:rPr>
          <w:lang w:val="de-DE"/>
        </w:rPr>
        <w:t>(</w:t>
      </w:r>
      <w:proofErr w:type="spellStart"/>
      <w:r w:rsidRPr="008E271B">
        <w:rPr>
          <w:lang w:val="de-DE"/>
        </w:rPr>
        <w:t>todo.getTodo</w:t>
      </w:r>
      <w:proofErr w:type="spellEnd"/>
      <w:r w:rsidRPr="008E271B">
        <w:rPr>
          <w:lang w:val="de-DE"/>
        </w:rPr>
        <w:t>()));</w:t>
      </w:r>
      <w:r w:rsidRPr="008E271B">
        <w:rPr>
          <w:lang w:val="de-DE"/>
        </w:rPr>
        <w:br/>
      </w:r>
      <w:r w:rsidR="006F4465" w:rsidRPr="008E271B">
        <w:rPr>
          <w:b/>
          <w:bCs/>
          <w:color w:val="660E7A"/>
          <w:lang w:val="de-DE"/>
        </w:rPr>
        <w:softHyphen/>
      </w:r>
      <w:r w:rsidR="006F4465" w:rsidRPr="008E271B">
        <w:rPr>
          <w:b/>
          <w:bCs/>
          <w:color w:val="660E7A"/>
          <w:lang w:val="de-DE"/>
        </w:rPr>
        <w:softHyphen/>
      </w:r>
      <w:r w:rsidR="006F4465" w:rsidRPr="008E271B">
        <w:rPr>
          <w:b/>
          <w:bCs/>
          <w:color w:val="660E7A"/>
          <w:lang w:val="de-DE"/>
        </w:rPr>
        <w:softHyphen/>
      </w:r>
      <w:r w:rsidR="006F4465" w:rsidRPr="008E271B">
        <w:rPr>
          <w:b/>
          <w:bCs/>
          <w:color w:val="660E7A"/>
          <w:lang w:val="de-DE"/>
        </w:rPr>
        <w:softHyphen/>
      </w:r>
      <w:proofErr w:type="spellStart"/>
      <w:r w:rsidRPr="008E271B">
        <w:rPr>
          <w:b/>
          <w:bCs/>
          <w:color w:val="660E7A"/>
          <w:lang w:val="de-DE"/>
        </w:rPr>
        <w:t>threadBulkhead</w:t>
      </w:r>
      <w:r w:rsidRPr="008E271B">
        <w:rPr>
          <w:lang w:val="de-DE"/>
        </w:rPr>
        <w:t>.executeRunnable</w:t>
      </w:r>
      <w:proofErr w:type="spellEnd"/>
      <w:r w:rsidRPr="008E271B">
        <w:rPr>
          <w:lang w:val="de-DE"/>
        </w:rPr>
        <w:t>(</w:t>
      </w:r>
      <w:proofErr w:type="spellStart"/>
      <w:r w:rsidRPr="008E271B">
        <w:rPr>
          <w:lang w:val="de-DE"/>
        </w:rPr>
        <w:t>runnable</w:t>
      </w:r>
      <w:proofErr w:type="spellEnd"/>
      <w:r w:rsidRPr="008E271B">
        <w:rPr>
          <w:lang w:val="de-DE"/>
        </w:rPr>
        <w:t>);</w:t>
      </w:r>
    </w:p>
    <w:p w14:paraId="413791DF" w14:textId="19200643" w:rsidR="001166A4" w:rsidRPr="008E271B" w:rsidRDefault="003D2421" w:rsidP="003D2421">
      <w:pPr>
        <w:pStyle w:val="Beschriftung"/>
      </w:pPr>
      <w:bookmarkStart w:id="130" w:name="_Ref29454003"/>
      <w:bookmarkStart w:id="131" w:name="_Toc33705074"/>
      <w:proofErr w:type="spellStart"/>
      <w:r w:rsidRPr="008E271B">
        <w:t>Codeteil</w:t>
      </w:r>
      <w:proofErr w:type="spellEnd"/>
      <w:r w:rsidRPr="008E271B">
        <w:t xml:space="preserve"> </w:t>
      </w:r>
      <w:r w:rsidR="006F4465" w:rsidRPr="008E271B">
        <w:rPr>
          <w:noProof/>
        </w:rPr>
        <w:fldChar w:fldCharType="begin"/>
      </w:r>
      <w:r w:rsidR="006F4465" w:rsidRPr="008E271B">
        <w:rPr>
          <w:noProof/>
        </w:rPr>
        <w:instrText xml:space="preserve"> SEQ Codeteil \* ARABIC </w:instrText>
      </w:r>
      <w:r w:rsidR="006F4465" w:rsidRPr="008E271B">
        <w:rPr>
          <w:noProof/>
        </w:rPr>
        <w:fldChar w:fldCharType="separate"/>
      </w:r>
      <w:r w:rsidR="00CC7C9F">
        <w:rPr>
          <w:noProof/>
        </w:rPr>
        <w:t>1</w:t>
      </w:r>
      <w:r w:rsidR="006F4465" w:rsidRPr="008E271B">
        <w:rPr>
          <w:noProof/>
        </w:rPr>
        <w:fldChar w:fldCharType="end"/>
      </w:r>
      <w:bookmarkEnd w:id="130"/>
      <w:r w:rsidRPr="008E271B">
        <w:t>: Bulkhead Serverseitige Implementierung in Java mit resilience4j</w:t>
      </w:r>
      <w:r w:rsidR="000E6EA9" w:rsidRPr="008E271B">
        <w:t xml:space="preserve"> in </w:t>
      </w:r>
      <w:proofErr w:type="spellStart"/>
      <w:r w:rsidR="000E6EA9" w:rsidRPr="008E271B">
        <w:t>Plain</w:t>
      </w:r>
      <w:proofErr w:type="spellEnd"/>
      <w:r w:rsidR="000E6EA9" w:rsidRPr="008E271B">
        <w:t xml:space="preserve"> Java</w:t>
      </w:r>
      <w:bookmarkEnd w:id="131"/>
    </w:p>
    <w:p w14:paraId="2F5D6FB0" w14:textId="095447F9" w:rsidR="001166A4" w:rsidRPr="00CC7C9F" w:rsidRDefault="001166A4" w:rsidP="003D2421">
      <w:pPr>
        <w:pStyle w:val="Computerprogramm"/>
      </w:pPr>
      <w:r w:rsidRPr="00CC7C9F">
        <w:lastRenderedPageBreak/>
        <w:t>io.github.resilience4j.bulkhead.BulkheadFullException: Bulkhead '</w:t>
      </w:r>
      <w:proofErr w:type="spellStart"/>
      <w:r w:rsidRPr="00CC7C9F">
        <w:t>threadBulkhead</w:t>
      </w:r>
      <w:proofErr w:type="spellEnd"/>
      <w:r w:rsidRPr="00CC7C9F">
        <w:t>' is full and does not permit further calls</w:t>
      </w:r>
    </w:p>
    <w:p w14:paraId="286E70B9" w14:textId="17938563" w:rsidR="003D2421" w:rsidRPr="008E271B" w:rsidRDefault="003D2421" w:rsidP="003D2421">
      <w:pPr>
        <w:pStyle w:val="Beschriftung"/>
      </w:pPr>
      <w:bookmarkStart w:id="132" w:name="_Toc33705075"/>
      <w:proofErr w:type="spellStart"/>
      <w:r w:rsidRPr="008E271B">
        <w:t>Codeteil</w:t>
      </w:r>
      <w:proofErr w:type="spellEnd"/>
      <w:r w:rsidRPr="008E271B">
        <w:t xml:space="preserve"> </w:t>
      </w:r>
      <w:r w:rsidR="006F4465" w:rsidRPr="008E271B">
        <w:rPr>
          <w:noProof/>
        </w:rPr>
        <w:fldChar w:fldCharType="begin"/>
      </w:r>
      <w:r w:rsidR="006F4465" w:rsidRPr="008E271B">
        <w:rPr>
          <w:noProof/>
        </w:rPr>
        <w:instrText xml:space="preserve"> SEQ Codeteil \* ARABIC </w:instrText>
      </w:r>
      <w:r w:rsidR="006F4465" w:rsidRPr="008E271B">
        <w:rPr>
          <w:noProof/>
        </w:rPr>
        <w:fldChar w:fldCharType="separate"/>
      </w:r>
      <w:r w:rsidR="00CC7C9F">
        <w:rPr>
          <w:noProof/>
        </w:rPr>
        <w:t>2</w:t>
      </w:r>
      <w:r w:rsidR="006F4465" w:rsidRPr="008E271B">
        <w:rPr>
          <w:noProof/>
        </w:rPr>
        <w:fldChar w:fldCharType="end"/>
      </w:r>
      <w:r w:rsidRPr="008E271B">
        <w:t xml:space="preserve">: Bulkhead Fehlermeldung wenn der Threadpool </w:t>
      </w:r>
      <w:r w:rsidR="006F4465" w:rsidRPr="008E271B">
        <w:t>vollgelaufen</w:t>
      </w:r>
      <w:r w:rsidRPr="008E271B">
        <w:t xml:space="preserve"> ist.</w:t>
      </w:r>
      <w:bookmarkEnd w:id="132"/>
    </w:p>
    <w:p w14:paraId="3F72C197" w14:textId="77777777" w:rsidR="000E6EA9" w:rsidRPr="00CC7C9F" w:rsidRDefault="000E6EA9" w:rsidP="000E6EA9">
      <w:pPr>
        <w:pStyle w:val="Computerprogramm"/>
      </w:pPr>
      <w:proofErr w:type="gramStart"/>
      <w:r w:rsidRPr="00CC7C9F">
        <w:rPr>
          <w:color w:val="808000"/>
        </w:rPr>
        <w:t>@</w:t>
      </w:r>
      <w:proofErr w:type="spellStart"/>
      <w:r w:rsidRPr="00CC7C9F">
        <w:rPr>
          <w:color w:val="808000"/>
        </w:rPr>
        <w:t>GetMapping</w:t>
      </w:r>
      <w:proofErr w:type="spellEnd"/>
      <w:r w:rsidRPr="00CC7C9F">
        <w:t>(</w:t>
      </w:r>
      <w:proofErr w:type="gramEnd"/>
      <w:r w:rsidRPr="00CC7C9F">
        <w:t xml:space="preserve">path = </w:t>
      </w:r>
      <w:r w:rsidRPr="00CC7C9F">
        <w:rPr>
          <w:b/>
          <w:bCs/>
          <w:color w:val="008000"/>
        </w:rPr>
        <w:t>"resilience"</w:t>
      </w:r>
      <w:r w:rsidRPr="00CC7C9F">
        <w:t>)</w:t>
      </w:r>
      <w:r w:rsidRPr="00CC7C9F">
        <w:br/>
      </w:r>
      <w:r w:rsidRPr="00CC7C9F">
        <w:rPr>
          <w:color w:val="808000"/>
        </w:rPr>
        <w:t>@Bulkhead</w:t>
      </w:r>
      <w:r w:rsidRPr="00CC7C9F">
        <w:t>(name=</w:t>
      </w:r>
      <w:r w:rsidRPr="00CC7C9F">
        <w:rPr>
          <w:b/>
          <w:bCs/>
          <w:color w:val="008000"/>
        </w:rPr>
        <w:t>"</w:t>
      </w:r>
      <w:proofErr w:type="spellStart"/>
      <w:r w:rsidRPr="00CC7C9F">
        <w:rPr>
          <w:b/>
          <w:bCs/>
          <w:color w:val="008000"/>
        </w:rPr>
        <w:t>BACKEND"</w:t>
      </w:r>
      <w:r w:rsidRPr="00CC7C9F">
        <w:t>,type</w:t>
      </w:r>
      <w:proofErr w:type="spellEnd"/>
      <w:r w:rsidRPr="00CC7C9F">
        <w:t xml:space="preserve"> = </w:t>
      </w:r>
      <w:proofErr w:type="spellStart"/>
      <w:r w:rsidRPr="00CC7C9F">
        <w:rPr>
          <w:color w:val="808000"/>
        </w:rPr>
        <w:t>Bulkhead</w:t>
      </w:r>
      <w:r w:rsidRPr="00CC7C9F">
        <w:t>.Type.</w:t>
      </w:r>
      <w:r w:rsidRPr="00CC7C9F">
        <w:rPr>
          <w:b/>
          <w:bCs/>
          <w:i/>
          <w:iCs/>
          <w:color w:val="660E7A"/>
        </w:rPr>
        <w:t>THREADPOOL</w:t>
      </w:r>
      <w:proofErr w:type="spellEnd"/>
      <w:r w:rsidRPr="00CC7C9F">
        <w:t>)</w:t>
      </w:r>
      <w:r w:rsidRPr="00CC7C9F">
        <w:br/>
      </w:r>
      <w:r w:rsidRPr="00CC7C9F">
        <w:rPr>
          <w:b/>
          <w:bCs/>
          <w:color w:val="000080"/>
        </w:rPr>
        <w:t xml:space="preserve">public </w:t>
      </w:r>
      <w:proofErr w:type="spellStart"/>
      <w:r w:rsidRPr="00CC7C9F">
        <w:t>CompletableFuture</w:t>
      </w:r>
      <w:proofErr w:type="spellEnd"/>
      <w:r w:rsidRPr="00CC7C9F">
        <w:t>&lt;</w:t>
      </w:r>
      <w:proofErr w:type="spellStart"/>
      <w:r w:rsidRPr="00CC7C9F">
        <w:t>ModelAndView</w:t>
      </w:r>
      <w:proofErr w:type="spellEnd"/>
      <w:r w:rsidRPr="00CC7C9F">
        <w:t xml:space="preserve">&gt; </w:t>
      </w:r>
      <w:proofErr w:type="spellStart"/>
      <w:r w:rsidRPr="00CC7C9F">
        <w:t>getItems</w:t>
      </w:r>
      <w:proofErr w:type="spellEnd"/>
      <w:r w:rsidRPr="00CC7C9F">
        <w:t>()</w:t>
      </w:r>
      <w:r w:rsidRPr="00CC7C9F">
        <w:br/>
        <w:t>{</w:t>
      </w:r>
      <w:r w:rsidRPr="00CC7C9F">
        <w:br/>
        <w:t xml:space="preserve">    String </w:t>
      </w:r>
      <w:proofErr w:type="spellStart"/>
      <w:r w:rsidRPr="00CC7C9F">
        <w:t>MethodName</w:t>
      </w:r>
      <w:proofErr w:type="spellEnd"/>
      <w:r w:rsidRPr="00CC7C9F">
        <w:t xml:space="preserve"> = </w:t>
      </w:r>
      <w:r w:rsidRPr="00CC7C9F">
        <w:rPr>
          <w:b/>
          <w:bCs/>
          <w:color w:val="008000"/>
        </w:rPr>
        <w:t>"Standard"</w:t>
      </w:r>
      <w:r w:rsidRPr="00CC7C9F">
        <w:t>;</w:t>
      </w:r>
      <w:r w:rsidRPr="00CC7C9F">
        <w:br/>
        <w:t xml:space="preserve">    </w:t>
      </w:r>
      <w:r w:rsidRPr="00CC7C9F">
        <w:rPr>
          <w:b/>
          <w:bCs/>
          <w:color w:val="000080"/>
        </w:rPr>
        <w:t xml:space="preserve">return </w:t>
      </w:r>
      <w:proofErr w:type="spellStart"/>
      <w:r w:rsidRPr="00CC7C9F">
        <w:t>CompletableFuture.</w:t>
      </w:r>
      <w:r w:rsidRPr="00CC7C9F">
        <w:rPr>
          <w:i/>
          <w:iCs/>
        </w:rPr>
        <w:t>completedFuture</w:t>
      </w:r>
      <w:proofErr w:type="spellEnd"/>
      <w:r w:rsidRPr="00CC7C9F">
        <w:t>(</w:t>
      </w:r>
      <w:proofErr w:type="spellStart"/>
      <w:r w:rsidRPr="00CC7C9F">
        <w:t>getTodos</w:t>
      </w:r>
      <w:proofErr w:type="spellEnd"/>
      <w:r w:rsidRPr="00CC7C9F">
        <w:t>(</w:t>
      </w:r>
      <w:proofErr w:type="spellStart"/>
      <w:r w:rsidRPr="00CC7C9F">
        <w:t>MethodName</w:t>
      </w:r>
      <w:proofErr w:type="spellEnd"/>
      <w:r w:rsidRPr="00CC7C9F">
        <w:t>));</w:t>
      </w:r>
      <w:r w:rsidRPr="00CC7C9F">
        <w:br/>
        <w:t>}</w:t>
      </w:r>
    </w:p>
    <w:p w14:paraId="2B4B6697" w14:textId="52F535B1" w:rsidR="000E6EA9" w:rsidRPr="008E271B" w:rsidRDefault="000E6EA9" w:rsidP="000E6EA9">
      <w:pPr>
        <w:pStyle w:val="Beschriftung"/>
      </w:pPr>
      <w:bookmarkStart w:id="133" w:name="_Ref29484612"/>
      <w:bookmarkStart w:id="134" w:name="_Toc33705076"/>
      <w:proofErr w:type="spellStart"/>
      <w:r w:rsidRPr="008E271B">
        <w:t>Codeteil</w:t>
      </w:r>
      <w:proofErr w:type="spellEnd"/>
      <w:r w:rsidRPr="008E271B">
        <w:t xml:space="preserve"> </w:t>
      </w:r>
      <w:r w:rsidR="00621C0E" w:rsidRPr="008E271B">
        <w:rPr>
          <w:noProof/>
        </w:rPr>
        <w:fldChar w:fldCharType="begin"/>
      </w:r>
      <w:r w:rsidR="00621C0E" w:rsidRPr="008E271B">
        <w:rPr>
          <w:noProof/>
        </w:rPr>
        <w:instrText xml:space="preserve"> SEQ Codeteil \* ARABIC </w:instrText>
      </w:r>
      <w:r w:rsidR="00621C0E" w:rsidRPr="008E271B">
        <w:rPr>
          <w:noProof/>
        </w:rPr>
        <w:fldChar w:fldCharType="separate"/>
      </w:r>
      <w:r w:rsidR="00CC7C9F">
        <w:rPr>
          <w:noProof/>
        </w:rPr>
        <w:t>3</w:t>
      </w:r>
      <w:r w:rsidR="00621C0E" w:rsidRPr="008E271B">
        <w:rPr>
          <w:noProof/>
        </w:rPr>
        <w:fldChar w:fldCharType="end"/>
      </w:r>
      <w:bookmarkEnd w:id="133"/>
      <w:r w:rsidRPr="008E271B">
        <w:t>:</w:t>
      </w:r>
      <w:r w:rsidR="006E510B" w:rsidRPr="008E271B">
        <w:t xml:space="preserve"> </w:t>
      </w:r>
      <w:r w:rsidRPr="008E271B">
        <w:t>Resilient4j mit Spring Boot 2</w:t>
      </w:r>
      <w:r w:rsidR="00321FBC" w:rsidRPr="008E271B">
        <w:t>.</w:t>
      </w:r>
      <w:bookmarkEnd w:id="134"/>
    </w:p>
    <w:p w14:paraId="3EC9AC3C" w14:textId="0F7F687A" w:rsidR="006E510B" w:rsidRPr="008E271B" w:rsidRDefault="006E510B" w:rsidP="00321FBC">
      <w:r w:rsidRPr="008E271B">
        <w:t xml:space="preserve">Durch die Verknüpfung von Resilient4j mit Spring Boot 2 wird die Verwendung der </w:t>
      </w:r>
      <w:proofErr w:type="spellStart"/>
      <w:r w:rsidR="002B5B1B">
        <w:t>R</w:t>
      </w:r>
      <w:r w:rsidRPr="008E271B">
        <w:t>esilient</w:t>
      </w:r>
      <w:proofErr w:type="spellEnd"/>
      <w:r w:rsidR="002B5B1B">
        <w:t>-</w:t>
      </w:r>
      <w:r w:rsidRPr="008E271B">
        <w:t xml:space="preserve">Mechanismen um einiges einfacher </w:t>
      </w:r>
      <w:r w:rsidR="002B5B1B">
        <w:t>wie</w:t>
      </w:r>
      <w:r w:rsidRPr="008E271B">
        <w:t xml:space="preserve"> zuv</w:t>
      </w:r>
      <w:r w:rsidR="004662D6" w:rsidRPr="008E271B">
        <w:t>or im rei</w:t>
      </w:r>
      <w:r w:rsidRPr="008E271B">
        <w:t xml:space="preserve">nen </w:t>
      </w:r>
      <w:proofErr w:type="spellStart"/>
      <w:r w:rsidRPr="008E271B">
        <w:t>Javacode</w:t>
      </w:r>
      <w:proofErr w:type="spellEnd"/>
      <w:r w:rsidR="004662D6" w:rsidRPr="008E271B">
        <w:t xml:space="preserve"> </w:t>
      </w:r>
      <w:r w:rsidR="00247CC3">
        <w:t>(siehe</w:t>
      </w:r>
      <w:r w:rsidRPr="008E271B">
        <w:t xml:space="preserve"> </w:t>
      </w:r>
      <w:r w:rsidRPr="008E271B">
        <w:fldChar w:fldCharType="begin"/>
      </w:r>
      <w:r w:rsidRPr="008E271B">
        <w:instrText xml:space="preserve"> REF _Ref29484612 \h </w:instrText>
      </w:r>
      <w:r w:rsidRPr="008E271B">
        <w:fldChar w:fldCharType="separate"/>
      </w:r>
      <w:proofErr w:type="spellStart"/>
      <w:r w:rsidR="00E204E2" w:rsidRPr="008E271B">
        <w:t>Codeteil</w:t>
      </w:r>
      <w:proofErr w:type="spellEnd"/>
      <w:r w:rsidR="00E204E2" w:rsidRPr="008E271B">
        <w:t xml:space="preserve"> </w:t>
      </w:r>
      <w:r w:rsidR="00E204E2" w:rsidRPr="008E271B">
        <w:rPr>
          <w:noProof/>
        </w:rPr>
        <w:t>3</w:t>
      </w:r>
      <w:r w:rsidRPr="008E271B">
        <w:fldChar w:fldCharType="end"/>
      </w:r>
      <w:r w:rsidR="00247CC3">
        <w:t>)</w:t>
      </w:r>
      <w:r w:rsidRPr="008E271B">
        <w:t>. Die alleinige Voraussetzung zur Nutzung des Threadpool Bulkheads anstel</w:t>
      </w:r>
      <w:r w:rsidR="004662D6" w:rsidRPr="008E271B">
        <w:t>le des Semaphoren Bulkheads ist</w:t>
      </w:r>
      <w:r w:rsidRPr="008E271B">
        <w:t xml:space="preserve"> die</w:t>
      </w:r>
      <w:r w:rsidR="004662D6" w:rsidRPr="008E271B">
        <w:t>,</w:t>
      </w:r>
      <w:r w:rsidRPr="008E271B">
        <w:t xml:space="preserve"> das</w:t>
      </w:r>
      <w:r w:rsidR="00247CC3">
        <w:t>s</w:t>
      </w:r>
      <w:r w:rsidRPr="008E271B">
        <w:t xml:space="preserve"> ein </w:t>
      </w:r>
      <w:proofErr w:type="spellStart"/>
      <w:r w:rsidRPr="008E271B">
        <w:t>CompletableFutur</w:t>
      </w:r>
      <w:r w:rsidR="00837F1E" w:rsidRPr="008E271B">
        <w:t>e</w:t>
      </w:r>
      <w:proofErr w:type="spellEnd"/>
      <w:r w:rsidRPr="008E271B">
        <w:t xml:space="preserve"> Objekt </w:t>
      </w:r>
      <w:r w:rsidR="00837F1E" w:rsidRPr="008E271B">
        <w:t>benutzt wird</w:t>
      </w:r>
      <w:r w:rsidR="009A6BAE">
        <w:t>.</w:t>
      </w:r>
      <w:r w:rsidR="00837F1E" w:rsidRPr="008E271B">
        <w:t xml:space="preserve"> </w:t>
      </w:r>
      <w:r w:rsidR="009A6BAE">
        <w:t xml:space="preserve">Dies ist </w:t>
      </w:r>
      <w:r w:rsidR="00837F1E" w:rsidRPr="008E271B">
        <w:t>sehr einfach realisierbar</w:t>
      </w:r>
      <w:r w:rsidR="009A6BAE">
        <w:t>,</w:t>
      </w:r>
      <w:r w:rsidR="00837F1E" w:rsidRPr="008E271B">
        <w:t xml:space="preserve"> </w:t>
      </w:r>
      <w:r w:rsidR="009A6BAE">
        <w:t>weil</w:t>
      </w:r>
      <w:r w:rsidR="00837F1E" w:rsidRPr="008E271B">
        <w:t xml:space="preserve"> </w:t>
      </w:r>
      <w:r w:rsidR="00280119">
        <w:t>das Objekt</w:t>
      </w:r>
      <w:r w:rsidR="00837F1E" w:rsidRPr="008E271B">
        <w:t xml:space="preserve"> von der Methode zurückgegeben w</w:t>
      </w:r>
      <w:r w:rsidR="008033CA">
        <w:t>erden kann</w:t>
      </w:r>
      <w:r w:rsidR="00837F1E" w:rsidRPr="008E271B">
        <w:t xml:space="preserve">. Das </w:t>
      </w:r>
      <w:proofErr w:type="spellStart"/>
      <w:r w:rsidR="00837F1E" w:rsidRPr="008E271B">
        <w:t>CompletabelFuture</w:t>
      </w:r>
      <w:proofErr w:type="spellEnd"/>
      <w:r w:rsidR="00837F1E" w:rsidRPr="008E271B">
        <w:t xml:space="preserve"> Objekt</w:t>
      </w:r>
      <w:r w:rsidR="00746E87" w:rsidRPr="008E271B">
        <w:t xml:space="preserve"> wird in Java für asynchrone Verarbeitung verwendet und erleichtert dies seit Java 8 mit einer reichhaltigen API</w:t>
      </w:r>
      <w:r w:rsidR="00837F1E" w:rsidRPr="008E271B">
        <w:t>. Die</w:t>
      </w:r>
      <w:r w:rsidRPr="008E271B">
        <w:t xml:space="preserve"> Einstellungen</w:t>
      </w:r>
      <w:r w:rsidR="00746E87" w:rsidRPr="008E271B">
        <w:t xml:space="preserve"> für das Bulkhead,</w:t>
      </w:r>
      <w:r w:rsidRPr="008E271B">
        <w:t xml:space="preserve"> werden in einer </w:t>
      </w:r>
      <w:proofErr w:type="spellStart"/>
      <w:r w:rsidRPr="008E271B">
        <w:t>application.properties</w:t>
      </w:r>
      <w:proofErr w:type="spellEnd"/>
      <w:r w:rsidRPr="008E271B">
        <w:t xml:space="preserve"> oder .</w:t>
      </w:r>
      <w:proofErr w:type="spellStart"/>
      <w:r w:rsidRPr="008E271B">
        <w:t>yml</w:t>
      </w:r>
      <w:proofErr w:type="spellEnd"/>
      <w:r w:rsidRPr="008E271B">
        <w:t xml:space="preserve"> Datei festgelegt und bieten viel Spielraum zum Einstellen der Funktionalität. Falls mehrere </w:t>
      </w:r>
      <w:proofErr w:type="spellStart"/>
      <w:r w:rsidR="00280119">
        <w:t>R</w:t>
      </w:r>
      <w:r w:rsidRPr="008E271B">
        <w:t>esilient</w:t>
      </w:r>
      <w:proofErr w:type="spellEnd"/>
      <w:r w:rsidR="00280119">
        <w:t>-</w:t>
      </w:r>
      <w:r w:rsidR="00AD1C9A">
        <w:t xml:space="preserve"> Funktionalitäten verbindet werden</w:t>
      </w:r>
      <w:r w:rsidRPr="008E271B">
        <w:t xml:space="preserve"> möchte</w:t>
      </w:r>
      <w:r w:rsidR="00AD1C9A">
        <w:t>n,</w:t>
      </w:r>
      <w:r w:rsidRPr="008E271B">
        <w:t xml:space="preserve"> geschieht dies von Haus aus in folgender Reihenfolge: </w:t>
      </w:r>
    </w:p>
    <w:p w14:paraId="63D95FCB" w14:textId="59E150DD" w:rsidR="00321FBC" w:rsidRPr="00CC7C9F" w:rsidRDefault="006E510B" w:rsidP="00321FBC">
      <w:pPr>
        <w:rPr>
          <w:lang w:val="en-US"/>
        </w:rPr>
      </w:pPr>
      <w:r w:rsidRPr="00CC7C9F">
        <w:rPr>
          <w:lang w:val="en-US"/>
        </w:rPr>
        <w:t xml:space="preserve">Retry </w:t>
      </w:r>
      <w:proofErr w:type="gramStart"/>
      <w:r w:rsidRPr="00CC7C9F">
        <w:rPr>
          <w:lang w:val="en-US"/>
        </w:rPr>
        <w:t xml:space="preserve">( </w:t>
      </w:r>
      <w:proofErr w:type="spellStart"/>
      <w:r w:rsidRPr="00CC7C9F">
        <w:rPr>
          <w:lang w:val="en-US"/>
        </w:rPr>
        <w:t>CircuitBreaker</w:t>
      </w:r>
      <w:proofErr w:type="spellEnd"/>
      <w:proofErr w:type="gramEnd"/>
      <w:r w:rsidRPr="00CC7C9F">
        <w:rPr>
          <w:lang w:val="en-US"/>
        </w:rPr>
        <w:t xml:space="preserve"> ( </w:t>
      </w:r>
      <w:proofErr w:type="spellStart"/>
      <w:r w:rsidRPr="00CC7C9F">
        <w:rPr>
          <w:lang w:val="en-US"/>
        </w:rPr>
        <w:t>RateLimiter</w:t>
      </w:r>
      <w:proofErr w:type="spellEnd"/>
      <w:r w:rsidRPr="00CC7C9F">
        <w:rPr>
          <w:lang w:val="en-US"/>
        </w:rPr>
        <w:t xml:space="preserve"> ( Bulkhead ( Function ) ) ) ).</w:t>
      </w:r>
    </w:p>
    <w:p w14:paraId="50701345" w14:textId="1A06D211" w:rsidR="006F4465" w:rsidRPr="008E271B" w:rsidRDefault="006F4465" w:rsidP="00E204E2">
      <w:pPr>
        <w:pStyle w:val="berschrift5"/>
      </w:pPr>
      <w:r w:rsidRPr="008E271B">
        <w:t xml:space="preserve">Bulkhead </w:t>
      </w:r>
      <w:r w:rsidR="00E204E2" w:rsidRPr="008E271B">
        <w:t xml:space="preserve">in </w:t>
      </w:r>
      <w:r w:rsidRPr="008E271B">
        <w:t>Kubernetes</w:t>
      </w:r>
      <w:r w:rsidR="00E204E2" w:rsidRPr="008E271B">
        <w:t>/</w:t>
      </w:r>
      <w:proofErr w:type="spellStart"/>
      <w:r w:rsidR="00E204E2" w:rsidRPr="008E271B">
        <w:t>Istio</w:t>
      </w:r>
      <w:proofErr w:type="spellEnd"/>
    </w:p>
    <w:p w14:paraId="4B33C670" w14:textId="6C7BCD5F" w:rsidR="006F4465" w:rsidRPr="008E271B" w:rsidRDefault="00E204E2" w:rsidP="006F4465">
      <w:r w:rsidRPr="008E271B">
        <w:t>Beide Fälle befinden sich in der Netzwerk-Ebene, wodurch ein Eingreifen in Prozesse einer Anwendung praktisch unmöglich wird. Dementsprechend handelt es sich,</w:t>
      </w:r>
      <w:r w:rsidR="00E305EE">
        <w:t xml:space="preserve"> </w:t>
      </w:r>
      <w:r w:rsidRPr="008E271B">
        <w:t>wenn immer von Bulkheads im Zusammenhang mit einem der Beiden gesprochen wird</w:t>
      </w:r>
      <w:r w:rsidR="00E305EE">
        <w:t>,</w:t>
      </w:r>
      <w:r w:rsidRPr="008E271B">
        <w:t xml:space="preserve"> nicht um Bulkheads, sondern viel eher um ein Rate</w:t>
      </w:r>
      <w:r w:rsidR="00E305EE">
        <w:t>-</w:t>
      </w:r>
      <w:proofErr w:type="spellStart"/>
      <w:r w:rsidRPr="008E271B">
        <w:t>Limiting</w:t>
      </w:r>
      <w:proofErr w:type="spellEnd"/>
      <w:r w:rsidRPr="008E271B">
        <w:t xml:space="preserve">. </w:t>
      </w:r>
    </w:p>
    <w:p w14:paraId="1332F071" w14:textId="4D7610BD" w:rsidR="00E204E2" w:rsidRPr="008E271B" w:rsidRDefault="00124347" w:rsidP="006F4465">
      <w:r>
        <w:t xml:space="preserve">Auf </w:t>
      </w:r>
      <w:r w:rsidR="00E204E2" w:rsidRPr="008E271B">
        <w:t xml:space="preserve">Rate </w:t>
      </w:r>
      <w:proofErr w:type="spellStart"/>
      <w:r w:rsidR="00E204E2" w:rsidRPr="008E271B">
        <w:t>Limiting</w:t>
      </w:r>
      <w:proofErr w:type="spellEnd"/>
      <w:r w:rsidR="00E204E2" w:rsidRPr="008E271B">
        <w:t xml:space="preserve"> wiederum wird später </w:t>
      </w:r>
      <w:r>
        <w:t>im</w:t>
      </w:r>
      <w:r w:rsidR="00E305EE">
        <w:t xml:space="preserve"> </w:t>
      </w:r>
      <w:r>
        <w:t>Kapitel</w:t>
      </w:r>
      <w:r w:rsidR="00E204E2" w:rsidRPr="008E271B">
        <w:t xml:space="preserve"> </w:t>
      </w:r>
      <w:r w:rsidR="00E204E2" w:rsidRPr="008E271B">
        <w:fldChar w:fldCharType="begin"/>
      </w:r>
      <w:r w:rsidR="00E204E2" w:rsidRPr="008E271B">
        <w:instrText xml:space="preserve"> REF _Ref33462520 \w \h </w:instrText>
      </w:r>
      <w:r w:rsidR="00E204E2" w:rsidRPr="008E271B">
        <w:fldChar w:fldCharType="separate"/>
      </w:r>
      <w:r w:rsidR="00E204E2" w:rsidRPr="008E271B">
        <w:t>4.3.6</w:t>
      </w:r>
      <w:r w:rsidR="00E204E2" w:rsidRPr="008E271B">
        <w:fldChar w:fldCharType="end"/>
      </w:r>
      <w:r w:rsidR="00E204E2" w:rsidRPr="008E271B">
        <w:t xml:space="preserve"> </w:t>
      </w:r>
      <w:r w:rsidR="00E204E2" w:rsidRPr="008E271B">
        <w:fldChar w:fldCharType="begin"/>
      </w:r>
      <w:r w:rsidR="00E204E2" w:rsidRPr="008E271B">
        <w:instrText xml:space="preserve"> REF _Ref33462526 \h </w:instrText>
      </w:r>
      <w:r w:rsidR="00E204E2" w:rsidRPr="008E271B">
        <w:fldChar w:fldCharType="separate"/>
      </w:r>
      <w:r w:rsidR="00E204E2" w:rsidRPr="008E271B">
        <w:t xml:space="preserve">Rate </w:t>
      </w:r>
      <w:proofErr w:type="spellStart"/>
      <w:r w:rsidR="00E204E2" w:rsidRPr="008E271B">
        <w:t>Limiting</w:t>
      </w:r>
      <w:proofErr w:type="spellEnd"/>
      <w:r w:rsidR="00E204E2" w:rsidRPr="008E271B">
        <w:fldChar w:fldCharType="end"/>
      </w:r>
      <w:r w:rsidR="00E204E2" w:rsidRPr="008E271B">
        <w:t xml:space="preserve"> genauer </w:t>
      </w:r>
      <w:r>
        <w:t>eingegangen.</w:t>
      </w:r>
    </w:p>
    <w:p w14:paraId="42A6BBBB" w14:textId="22D9E466" w:rsidR="00B81308" w:rsidRPr="008E271B" w:rsidRDefault="006E25E1" w:rsidP="00181B3A">
      <w:pPr>
        <w:pStyle w:val="berschrift3"/>
      </w:pPr>
      <w:bookmarkStart w:id="135" w:name="_Toc33725620"/>
      <w:r w:rsidRPr="008E271B">
        <w:t xml:space="preserve">Circuit </w:t>
      </w:r>
      <w:proofErr w:type="spellStart"/>
      <w:r w:rsidR="00362D99">
        <w:t>Breaker</w:t>
      </w:r>
      <w:bookmarkEnd w:id="135"/>
      <w:proofErr w:type="spellEnd"/>
    </w:p>
    <w:p w14:paraId="356F84D0" w14:textId="040D124E" w:rsidR="00F10726" w:rsidRPr="008E271B" w:rsidRDefault="00126FB7" w:rsidP="00F10726">
      <w:pPr>
        <w:pStyle w:val="berschrift4"/>
      </w:pPr>
      <w:r>
        <w:t>Ausfallursachen</w:t>
      </w:r>
      <w:r w:rsidR="00F10726" w:rsidRPr="008E271B">
        <w:t xml:space="preserve"> in Softwaresystemen</w:t>
      </w:r>
    </w:p>
    <w:p w14:paraId="6B778827" w14:textId="06DF68F6" w:rsidR="00F10726" w:rsidRPr="008E271B" w:rsidRDefault="00126FB7" w:rsidP="00F10726">
      <w:r>
        <w:t>Ein Ausfall</w:t>
      </w:r>
      <w:r w:rsidR="00F10726" w:rsidRPr="008E271B">
        <w:t xml:space="preserve"> </w:t>
      </w:r>
      <w:r w:rsidR="00A624B3">
        <w:t>k</w:t>
      </w:r>
      <w:r>
        <w:t>ann sich entwickeln</w:t>
      </w:r>
      <w:r w:rsidR="00F10726" w:rsidRPr="008E271B">
        <w:t>, wenn zu viel Last/Strom auf einer</w:t>
      </w:r>
      <w:r w:rsidR="00843449" w:rsidRPr="008E271B">
        <w:t xml:space="preserve"> elektrischen</w:t>
      </w:r>
      <w:r w:rsidR="00F10726" w:rsidRPr="008E271B">
        <w:t xml:space="preserve"> Leitung </w:t>
      </w:r>
      <w:r w:rsidR="002C613A">
        <w:t>liegt</w:t>
      </w:r>
      <w:r w:rsidR="00F10726" w:rsidRPr="008E271B">
        <w:t xml:space="preserve"> und diese</w:t>
      </w:r>
      <w:r w:rsidR="00843449" w:rsidRPr="008E271B">
        <w:t xml:space="preserve"> </w:t>
      </w:r>
      <w:r w:rsidR="00015AC0" w:rsidRPr="008E271B">
        <w:t>infolgedessen</w:t>
      </w:r>
      <w:r w:rsidR="00F10726" w:rsidRPr="008E271B">
        <w:t xml:space="preserve"> durchbrennen</w:t>
      </w:r>
      <w:r w:rsidR="0044415F">
        <w:t xml:space="preserve"> würde</w:t>
      </w:r>
      <w:r w:rsidR="00843449" w:rsidRPr="008E271B">
        <w:t xml:space="preserve">, was </w:t>
      </w:r>
      <w:r>
        <w:t>in Folge zu</w:t>
      </w:r>
      <w:r w:rsidR="00843449" w:rsidRPr="008E271B">
        <w:t xml:space="preserve"> einem</w:t>
      </w:r>
      <w:r w:rsidR="00F10726" w:rsidRPr="008E271B">
        <w:t xml:space="preserve"> Feuer</w:t>
      </w:r>
      <w:r w:rsidR="00843449" w:rsidRPr="008E271B">
        <w:t xml:space="preserve"> führen kann. </w:t>
      </w:r>
      <w:r w:rsidR="00F10726" w:rsidRPr="008E271B">
        <w:t xml:space="preserve">In einem Softwaresystem sieht das </w:t>
      </w:r>
      <w:r w:rsidR="00843449" w:rsidRPr="008E271B">
        <w:t>etwas anders aus</w:t>
      </w:r>
      <w:r w:rsidR="00015AC0">
        <w:t>.</w:t>
      </w:r>
      <w:r w:rsidR="00843449" w:rsidRPr="008E271B">
        <w:t xml:space="preserve"> </w:t>
      </w:r>
      <w:r>
        <w:t>Ausfälle</w:t>
      </w:r>
      <w:r w:rsidR="00843449" w:rsidRPr="008E271B">
        <w:t xml:space="preserve"> geschehen hier</w:t>
      </w:r>
      <w:r w:rsidR="00015AC0">
        <w:t>,</w:t>
      </w:r>
      <w:r w:rsidR="00843449" w:rsidRPr="008E271B">
        <w:t xml:space="preserve"> wenn</w:t>
      </w:r>
      <w:r w:rsidR="00F10726" w:rsidRPr="008E271B">
        <w:t xml:space="preserve"> so viel Last an einem Service anliegt</w:t>
      </w:r>
      <w:r w:rsidR="002C613A">
        <w:t>,</w:t>
      </w:r>
      <w:r w:rsidR="00F10726" w:rsidRPr="008E271B">
        <w:t xml:space="preserve"> das</w:t>
      </w:r>
      <w:r w:rsidR="002C613A">
        <w:t>s</w:t>
      </w:r>
      <w:r w:rsidR="00F10726" w:rsidRPr="008E271B">
        <w:t xml:space="preserve"> dieser</w:t>
      </w:r>
      <w:r w:rsidR="00843449" w:rsidRPr="008E271B">
        <w:t xml:space="preserve"> zum Absturz gebracht wird</w:t>
      </w:r>
      <w:r w:rsidR="00F10726" w:rsidRPr="008E271B">
        <w:t xml:space="preserve"> und </w:t>
      </w:r>
      <w:r w:rsidR="00843449" w:rsidRPr="008E271B">
        <w:t>dieser infolgedessen versucht neu zu starten. Während der Startphase des Service wir</w:t>
      </w:r>
      <w:r w:rsidR="00900A52">
        <w:t>kt</w:t>
      </w:r>
      <w:r w:rsidR="00843449" w:rsidRPr="008E271B">
        <w:t xml:space="preserve"> nun weiterhin so viel Last auf den Service </w:t>
      </w:r>
      <w:r w:rsidR="00900A52">
        <w:t>ein,</w:t>
      </w:r>
      <w:r w:rsidR="00843449" w:rsidRPr="008E271B">
        <w:t xml:space="preserve"> das</w:t>
      </w:r>
      <w:r w:rsidR="00900A52">
        <w:t>s</w:t>
      </w:r>
      <w:r w:rsidR="00843449" w:rsidRPr="008E271B">
        <w:t xml:space="preserve"> dieser sofort wieder </w:t>
      </w:r>
      <w:r w:rsidR="00900A52">
        <w:t>a</w:t>
      </w:r>
      <w:r w:rsidR="00843449" w:rsidRPr="008E271B">
        <w:t xml:space="preserve">bstürzt und sich nicht </w:t>
      </w:r>
      <w:r w:rsidR="00843449" w:rsidRPr="008E271B">
        <w:lastRenderedPageBreak/>
        <w:t>wieder erholen kann</w:t>
      </w:r>
      <w:r w:rsidR="00900A52">
        <w:t>,</w:t>
      </w:r>
      <w:r w:rsidR="00843449" w:rsidRPr="008E271B">
        <w:t xml:space="preserve"> wodurch ein dauerhafter </w:t>
      </w:r>
      <w:r w:rsidR="00900A52">
        <w:t>Ausfall</w:t>
      </w:r>
      <w:r w:rsidR="00843449" w:rsidRPr="008E271B">
        <w:t xml:space="preserve"> oder nicht erreichbarer Service entsteht.</w:t>
      </w:r>
    </w:p>
    <w:p w14:paraId="087C672D" w14:textId="3792FA7B" w:rsidR="00F10726" w:rsidRPr="008E271B" w:rsidRDefault="00843449" w:rsidP="00F10726">
      <w:pPr>
        <w:pStyle w:val="berschrift4"/>
      </w:pPr>
      <w:r w:rsidRPr="008E271B">
        <w:t xml:space="preserve">Was sind </w:t>
      </w:r>
      <w:r w:rsidR="00A64301">
        <w:t>C</w:t>
      </w:r>
      <w:r w:rsidRPr="008E271B">
        <w:t xml:space="preserve">ircuit </w:t>
      </w:r>
      <w:proofErr w:type="spellStart"/>
      <w:r w:rsidR="00A64301">
        <w:t>B</w:t>
      </w:r>
      <w:r w:rsidRPr="008E271B">
        <w:t>reaker</w:t>
      </w:r>
      <w:proofErr w:type="spellEnd"/>
    </w:p>
    <w:p w14:paraId="5F8A44B6" w14:textId="133179C8" w:rsidR="006E25E1" w:rsidRPr="008E271B" w:rsidRDefault="006E25E1" w:rsidP="006E25E1">
      <w:r w:rsidRPr="008E271B">
        <w:t>C</w:t>
      </w:r>
      <w:r w:rsidR="00933539" w:rsidRPr="008E271B">
        <w:t xml:space="preserve">ircuit </w:t>
      </w:r>
      <w:proofErr w:type="spellStart"/>
      <w:r w:rsidR="00A64301">
        <w:t>B</w:t>
      </w:r>
      <w:r w:rsidR="00933539" w:rsidRPr="008E271B">
        <w:t>reaker</w:t>
      </w:r>
      <w:proofErr w:type="spellEnd"/>
      <w:r w:rsidR="00933539" w:rsidRPr="008E271B">
        <w:t xml:space="preserve">, </w:t>
      </w:r>
      <w:proofErr w:type="spellStart"/>
      <w:r w:rsidR="00A64301">
        <w:t>zu</w:t>
      </w:r>
      <w:r w:rsidR="00933539" w:rsidRPr="008E271B">
        <w:t xml:space="preserve"> </w:t>
      </w:r>
      <w:proofErr w:type="gramStart"/>
      <w:r w:rsidR="00A64301">
        <w:t>d</w:t>
      </w:r>
      <w:r w:rsidRPr="008E271B">
        <w:t>eutsch</w:t>
      </w:r>
      <w:proofErr w:type="spellEnd"/>
      <w:proofErr w:type="gramEnd"/>
      <w:r w:rsidRPr="008E271B">
        <w:t xml:space="preserve"> Sicherung, kommen ursprünglich aus dem elektrischen Bereich. Sicherungen sind kleine Drähte oder Widerstände</w:t>
      </w:r>
      <w:r w:rsidR="00A64301">
        <w:t>,</w:t>
      </w:r>
      <w:r w:rsidRPr="008E271B">
        <w:t xml:space="preserve"> welche bei einer </w:t>
      </w:r>
      <w:r w:rsidR="00244517">
        <w:t>vorgegebenen</w:t>
      </w:r>
      <w:r w:rsidRPr="008E271B">
        <w:t xml:space="preserve"> </w:t>
      </w:r>
      <w:r w:rsidR="00244517">
        <w:t>Überlast</w:t>
      </w:r>
      <w:r w:rsidRPr="008E271B">
        <w:t xml:space="preserve"> durchbrennen</w:t>
      </w:r>
      <w:r w:rsidR="00F10726" w:rsidRPr="008E271B">
        <w:t>,</w:t>
      </w:r>
      <w:r w:rsidRPr="008E271B">
        <w:t xml:space="preserve"> bevor Hauptleitungen z. B. in der Wand  </w:t>
      </w:r>
      <w:r w:rsidR="00244517">
        <w:t xml:space="preserve">durch übermäßige Erwärmung </w:t>
      </w:r>
      <w:r w:rsidRPr="008E271B">
        <w:t>ein Feuer auslösen können. Dies hat ursprünglich öfters zu Hausbränden geführt. Genauso werden sie als Not</w:t>
      </w:r>
      <w:r w:rsidR="00CC24AE">
        <w:t>abschaltung</w:t>
      </w:r>
      <w:r w:rsidRPr="008E271B">
        <w:t xml:space="preserve"> benutzt, um größere Schäden zu verhindern.</w:t>
      </w:r>
    </w:p>
    <w:p w14:paraId="567AD933" w14:textId="336FF6E5" w:rsidR="006E25E1" w:rsidRPr="008E271B" w:rsidRDefault="00CC7C9F" w:rsidP="006E25E1">
      <w:bookmarkStart w:id="136" w:name="_CTVK0014e1c2975c68e4d29b232a1c6da72662e"/>
      <w:r w:rsidRPr="008E271B">
        <w:rPr>
          <w:noProof/>
        </w:rPr>
        <w:drawing>
          <wp:anchor distT="0" distB="0" distL="114300" distR="114300" simplePos="0" relativeHeight="251648000" behindDoc="0" locked="0" layoutInCell="1" allowOverlap="1" wp14:anchorId="528D6C8F" wp14:editId="2087BB7A">
            <wp:simplePos x="0" y="0"/>
            <wp:positionH relativeFrom="column">
              <wp:posOffset>556260</wp:posOffset>
            </wp:positionH>
            <wp:positionV relativeFrom="paragraph">
              <wp:posOffset>1242402</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30">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136"/>
      <w:r w:rsidR="006E25E1" w:rsidRPr="008E271B">
        <w:t>Dieses Prinzip, w</w:t>
      </w:r>
      <w:r w:rsidR="00CC24AE">
        <w:t>u</w:t>
      </w:r>
      <w:r w:rsidR="006E25E1" w:rsidRPr="008E271B">
        <w:t xml:space="preserve">rde nun anhand eines Programmiermusters in der Software übernommen, umso eine erhöhte Stabilität zu gewehrleisten. Wie in der </w:t>
      </w:r>
      <w:r w:rsidR="00CC24AE">
        <w:t>Elektrotechnik</w:t>
      </w:r>
      <w:r w:rsidR="006E25E1" w:rsidRPr="008E271B">
        <w:t xml:space="preserve"> gibt es auch hier mehrere </w:t>
      </w:r>
      <w:r w:rsidR="00CC24AE">
        <w:t>Z</w:t>
      </w:r>
      <w:r w:rsidR="006E25E1" w:rsidRPr="008E271B">
        <w:t xml:space="preserve">ustände </w:t>
      </w:r>
      <w:r w:rsidR="00CC24AE">
        <w:t>eines</w:t>
      </w:r>
      <w:r w:rsidR="006E25E1" w:rsidRPr="008E271B">
        <w:t xml:space="preserve"> „Schaltkreises“. Er kann </w:t>
      </w:r>
      <w:r w:rsidR="00CC24AE">
        <w:t>o</w:t>
      </w:r>
      <w:r w:rsidR="006E25E1" w:rsidRPr="008E271B">
        <w:t xml:space="preserve">ffen, geschlossen oder </w:t>
      </w:r>
      <w:r w:rsidR="00F226A8">
        <w:t>z</w:t>
      </w:r>
      <w:r w:rsidR="006E25E1" w:rsidRPr="008E271B">
        <w:t>usätzlich halb-offen sein. Die Einzelnen Zustände werden nun anhand des Folgenden Bildes</w:t>
      </w:r>
      <w:r w:rsidR="00D15055" w:rsidRPr="008E271B">
        <w:t xml:space="preserve"> (siehe</w:t>
      </w:r>
      <w:r w:rsidR="00181B3A" w:rsidRPr="008E271B">
        <w:t xml:space="preserve"> </w:t>
      </w:r>
      <w:r w:rsidR="00181B3A" w:rsidRPr="008E271B">
        <w:fldChar w:fldCharType="begin"/>
      </w:r>
      <w:r w:rsidR="00181B3A" w:rsidRPr="008E271B">
        <w:instrText xml:space="preserve"> REF _Ref26263016 \h </w:instrText>
      </w:r>
      <w:r w:rsidR="00181B3A" w:rsidRPr="008E271B">
        <w:fldChar w:fldCharType="separate"/>
      </w:r>
      <w:r w:rsidRPr="008E271B">
        <w:t xml:space="preserve">Abbildung </w:t>
      </w:r>
      <w:r>
        <w:rPr>
          <w:noProof/>
        </w:rPr>
        <w:t>19</w:t>
      </w:r>
      <w:r w:rsidR="00181B3A" w:rsidRPr="008E271B">
        <w:fldChar w:fldCharType="end"/>
      </w:r>
      <w:r w:rsidR="00D15055" w:rsidRPr="008E271B">
        <w:t>)</w:t>
      </w:r>
      <w:r w:rsidR="006E25E1" w:rsidRPr="008E271B">
        <w:t xml:space="preserve"> erklärt. </w:t>
      </w:r>
    </w:p>
    <w:p w14:paraId="45A5C220" w14:textId="247DAA69" w:rsidR="00CC7C9F" w:rsidRPr="008E271B" w:rsidRDefault="00CC7C9F" w:rsidP="00CC7C9F">
      <w:pPr>
        <w:pStyle w:val="Beschriftung"/>
      </w:pPr>
      <w:bookmarkStart w:id="137" w:name="_Ref26263016"/>
      <w:bookmarkStart w:id="138" w:name="_Toc33705039"/>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Pr>
          <w:noProof/>
        </w:rPr>
        <w:t>19</w:t>
      </w:r>
      <w:r w:rsidRPr="008E271B">
        <w:rPr>
          <w:noProof/>
        </w:rPr>
        <w:fldChar w:fldCharType="end"/>
      </w:r>
      <w:bookmarkEnd w:id="137"/>
      <w:r w:rsidRPr="008E271B">
        <w:t xml:space="preserve">: Circuit </w:t>
      </w:r>
      <w:proofErr w:type="spellStart"/>
      <w:r w:rsidRPr="008E271B">
        <w:t>Breaker</w:t>
      </w:r>
      <w:proofErr w:type="spellEnd"/>
      <w:r w:rsidRPr="008E271B">
        <w:t xml:space="preserve"> Zustände </w:t>
      </w:r>
      <w:sdt>
        <w:sdtPr>
          <w:alias w:val="Don't edit this field"/>
          <w:tag w:val="CitaviPlaceholder#b87a0311-7011-4967-85bc-13292189e76d"/>
          <w:id w:val="479350373"/>
          <w:placeholder>
            <w:docPart w:val="90F786D39CEB44118C970B67C7958BE7"/>
          </w:placeholder>
        </w:sdtPr>
        <w:sdtContent>
          <w:r w:rsidRPr="008E271B">
            <w:fldChar w:fldCharType="begin"/>
          </w:r>
          <w:r w:rsidR="001629B0">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QvMTA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QvMT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DaXJjdWl0QnJlYWtlci5odG1s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IwLTAxLTExVDE0OjMwOjU5IiwiUHJvamVjdCI6eyIkcmVmIjoiNSJ9fV0sIk9ubGluZUFkZHJlc3MiOiJodHRwczovL21hcnRpbmZvd2xlci5jb20vYmxpa2kvQ2lyY3VpdEJyZWFrZXIuaHRtbC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ItMjdUMTQ6MTk6NTc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rsidRPr="008E271B">
            <w:fldChar w:fldCharType="separate"/>
          </w:r>
          <w:r w:rsidR="001629B0">
            <w:t>(Fowler 2014)</w:t>
          </w:r>
          <w:r w:rsidRPr="008E271B">
            <w:fldChar w:fldCharType="end"/>
          </w:r>
        </w:sdtContent>
      </w:sdt>
      <w:bookmarkEnd w:id="138"/>
    </w:p>
    <w:p w14:paraId="41EB66A0" w14:textId="44BA2025" w:rsidR="006E25E1" w:rsidRPr="008E271B" w:rsidRDefault="006E25E1" w:rsidP="006E25E1">
      <w:proofErr w:type="spellStart"/>
      <w:r w:rsidRPr="008E271B">
        <w:rPr>
          <w:b/>
        </w:rPr>
        <w:t>Closed</w:t>
      </w:r>
      <w:proofErr w:type="spellEnd"/>
      <w:r w:rsidRPr="008E271B">
        <w:rPr>
          <w:b/>
        </w:rPr>
        <w:t xml:space="preserve"> </w:t>
      </w:r>
      <w:r w:rsidRPr="008E271B">
        <w:t xml:space="preserve">ist zuallererst der Zustand, welcher den </w:t>
      </w:r>
      <w:r w:rsidR="00F226A8">
        <w:t>n</w:t>
      </w:r>
      <w:r w:rsidRPr="008E271B">
        <w:t xml:space="preserve">ormalen </w:t>
      </w:r>
      <w:r w:rsidR="00F226A8">
        <w:t>B</w:t>
      </w:r>
      <w:r w:rsidRPr="008E271B">
        <w:t>etrieb widerspiegelt</w:t>
      </w:r>
      <w:r w:rsidR="00181B3A" w:rsidRPr="008E271B">
        <w:t xml:space="preserve"> [1]</w:t>
      </w:r>
      <w:r w:rsidRPr="008E271B">
        <w:t>, dieser wird nur verlassen, wenn eine entsprechende Anzahl an Fehlern in einer festgelegten Zeit überschritten wird (</w:t>
      </w:r>
      <w:r w:rsidR="00181B3A" w:rsidRPr="008E271B">
        <w:t xml:space="preserve">[2] </w:t>
      </w:r>
      <w:proofErr w:type="spellStart"/>
      <w:r w:rsidRPr="008E271B">
        <w:t>threshold</w:t>
      </w:r>
      <w:proofErr w:type="spellEnd"/>
      <w:r w:rsidRPr="008E271B">
        <w:t>).</w:t>
      </w:r>
      <w:r w:rsidR="00B81308" w:rsidRPr="008E271B">
        <w:t xml:space="preserve"> Verlassen bedeutet</w:t>
      </w:r>
      <w:r w:rsidR="00F226A8">
        <w:t>,</w:t>
      </w:r>
      <w:r w:rsidR="00B81308" w:rsidRPr="008E271B">
        <w:t xml:space="preserve"> in den Open Status zu wechseln</w:t>
      </w:r>
      <w:r w:rsidR="00181B3A" w:rsidRPr="008E271B">
        <w:t xml:space="preserve"> [3]</w:t>
      </w:r>
      <w:r w:rsidR="00B81308" w:rsidRPr="008E271B">
        <w:t xml:space="preserve">. </w:t>
      </w:r>
      <w:r w:rsidR="0050039F" w:rsidRPr="008E271B">
        <w:t xml:space="preserve">Hierbei ist es wichtig zu unterscheiden um welche Arten von Fehlern es sich dabei </w:t>
      </w:r>
      <w:r w:rsidR="00F226A8">
        <w:lastRenderedPageBreak/>
        <w:t>h</w:t>
      </w:r>
      <w:r w:rsidR="0050039F" w:rsidRPr="008E271B">
        <w:t>andelt. So kann es sich</w:t>
      </w:r>
      <w:r w:rsidR="00B81308" w:rsidRPr="008E271B">
        <w:t xml:space="preserve"> z.B.</w:t>
      </w:r>
      <w:r w:rsidR="0050039F" w:rsidRPr="008E271B">
        <w:t xml:space="preserve"> nur um Verbindungsfehler</w:t>
      </w:r>
      <w:r w:rsidR="00C24D0A" w:rsidRPr="008E271B">
        <w:t>,</w:t>
      </w:r>
      <w:r w:rsidR="0050039F" w:rsidRPr="008E271B">
        <w:t xml:space="preserve"> </w:t>
      </w:r>
      <w:r w:rsidR="00C24D0A" w:rsidRPr="008E271B">
        <w:t>um Zeitüberschreitungen oder andere Fehler handeln</w:t>
      </w:r>
      <w:r w:rsidR="00B81308" w:rsidRPr="008E271B">
        <w:t>.</w:t>
      </w:r>
    </w:p>
    <w:p w14:paraId="16B19F8F" w14:textId="35B8C7DF" w:rsidR="00B81308" w:rsidRPr="008E271B" w:rsidRDefault="006E25E1" w:rsidP="006E25E1">
      <w:r w:rsidRPr="008E271B">
        <w:rPr>
          <w:b/>
        </w:rPr>
        <w:t>Open</w:t>
      </w:r>
      <w:r w:rsidRPr="008E271B">
        <w:t>, blockt erst einmal jeglichen Datenverkehr</w:t>
      </w:r>
      <w:r w:rsidR="00181B3A" w:rsidRPr="008E271B">
        <w:t xml:space="preserve"> [4]</w:t>
      </w:r>
      <w:r w:rsidRPr="008E271B">
        <w:t xml:space="preserve"> und schaltet erst nach einer gewissen Zeit auf Half</w:t>
      </w:r>
      <w:r w:rsidR="0050039F" w:rsidRPr="008E271B">
        <w:t>-Open um</w:t>
      </w:r>
      <w:r w:rsidR="00181B3A" w:rsidRPr="008E271B">
        <w:t xml:space="preserve"> [5]</w:t>
      </w:r>
      <w:r w:rsidR="001B631B">
        <w:t xml:space="preserve">. </w:t>
      </w:r>
      <w:r w:rsidR="007D35C3">
        <w:t>Im Status OPEN werden</w:t>
      </w:r>
      <w:r w:rsidR="0050039F" w:rsidRPr="008E271B">
        <w:t xml:space="preserve"> sofort</w:t>
      </w:r>
      <w:r w:rsidRPr="008E271B">
        <w:t xml:space="preserve"> </w:t>
      </w:r>
      <w:r w:rsidR="0050039F" w:rsidRPr="008E271B">
        <w:t>Fehler</w:t>
      </w:r>
      <w:r w:rsidR="001B631B">
        <w:t>m</w:t>
      </w:r>
      <w:r w:rsidR="0050039F" w:rsidRPr="008E271B">
        <w:t>eldungen</w:t>
      </w:r>
      <w:r w:rsidRPr="008E271B">
        <w:t xml:space="preserve"> </w:t>
      </w:r>
      <w:r w:rsidR="00A976CC">
        <w:t>an die anfordernde</w:t>
      </w:r>
      <w:r w:rsidR="00A0550F">
        <w:t>n Aufrufer</w:t>
      </w:r>
      <w:r w:rsidR="00A976CC">
        <w:t xml:space="preserve"> abgesetzt</w:t>
      </w:r>
      <w:r w:rsidRPr="008E271B">
        <w:t>. In dieser Zeit soll sich der Service, von dem a</w:t>
      </w:r>
      <w:r w:rsidR="00BA4630">
        <w:t>uf</w:t>
      </w:r>
      <w:r w:rsidRPr="008E271B">
        <w:t>kommenden Datenverkehr erholen können oder Zeit haben neu zu starten. Die Wiederherstellung der Verbindung wird in der Regel von externen System</w:t>
      </w:r>
      <w:r w:rsidR="00A0550F">
        <w:t>en</w:t>
      </w:r>
      <w:r w:rsidRPr="008E271B">
        <w:t xml:space="preserve"> übernommen und findet nicht im Circuit </w:t>
      </w:r>
      <w:proofErr w:type="spellStart"/>
      <w:r w:rsidR="00C20073">
        <w:t>B</w:t>
      </w:r>
      <w:r w:rsidRPr="008E271B">
        <w:t>reaker</w:t>
      </w:r>
      <w:proofErr w:type="spellEnd"/>
      <w:r w:rsidRPr="008E271B">
        <w:t xml:space="preserve"> statt.</w:t>
      </w:r>
    </w:p>
    <w:p w14:paraId="0FD1279E" w14:textId="23504075" w:rsidR="00B81308" w:rsidRPr="008E271B" w:rsidRDefault="006E25E1" w:rsidP="0050039F">
      <w:r w:rsidRPr="00CC7C9F">
        <w:rPr>
          <w:b/>
        </w:rPr>
        <w:t>Half-Open</w:t>
      </w:r>
      <w:r w:rsidRPr="00CC7C9F">
        <w:t xml:space="preserve"> testet den Service. </w:t>
      </w:r>
      <w:r w:rsidRPr="008E271B">
        <w:t>Es werden</w:t>
      </w:r>
      <w:r w:rsidR="00181B3A" w:rsidRPr="008E271B">
        <w:t xml:space="preserve"> hierbei ein</w:t>
      </w:r>
      <w:r w:rsidR="00E16BA1">
        <w:t xml:space="preserve">e </w:t>
      </w:r>
      <w:r w:rsidR="0044415F">
        <w:t>kleine</w:t>
      </w:r>
      <w:r w:rsidR="00460856">
        <w:t xml:space="preserve"> Anzahl</w:t>
      </w:r>
      <w:r w:rsidR="0044415F">
        <w:t xml:space="preserve"> an</w:t>
      </w:r>
      <w:r w:rsidRPr="008E271B">
        <w:t xml:space="preserve"> Anfragen angenommen</w:t>
      </w:r>
      <w:r w:rsidR="00460856">
        <w:t xml:space="preserve"> die</w:t>
      </w:r>
      <w:r w:rsidRPr="008E271B">
        <w:t xml:space="preserve"> normalerweise geringer</w:t>
      </w:r>
      <w:r w:rsidR="00460856">
        <w:t xml:space="preserve"> ist</w:t>
      </w:r>
      <w:r w:rsidRPr="008E271B">
        <w:t xml:space="preserve"> als im </w:t>
      </w:r>
      <w:r w:rsidR="00E16BA1">
        <w:t>u</w:t>
      </w:r>
      <w:r w:rsidRPr="008E271B">
        <w:t xml:space="preserve">rsprünglichen </w:t>
      </w:r>
      <w:proofErr w:type="spellStart"/>
      <w:r w:rsidRPr="008E271B">
        <w:t>Closed</w:t>
      </w:r>
      <w:proofErr w:type="spellEnd"/>
      <w:r w:rsidRPr="008E271B">
        <w:t xml:space="preserve"> Status. Wenn dieser Test </w:t>
      </w:r>
      <w:r w:rsidR="00E16BA1">
        <w:t>e</w:t>
      </w:r>
      <w:r w:rsidRPr="008E271B">
        <w:t xml:space="preserve">rfolgreich verlaufen ist, wird wieder in den </w:t>
      </w:r>
      <w:proofErr w:type="spellStart"/>
      <w:r w:rsidRPr="008E271B">
        <w:t>Closed</w:t>
      </w:r>
      <w:proofErr w:type="spellEnd"/>
      <w:r w:rsidRPr="008E271B">
        <w:t xml:space="preserve"> Zustand gewechselt</w:t>
      </w:r>
      <w:r w:rsidR="00181B3A" w:rsidRPr="008E271B">
        <w:t xml:space="preserve"> [7]</w:t>
      </w:r>
      <w:r w:rsidRPr="008E271B">
        <w:t xml:space="preserve">. Falls die Anfragen weiterhin </w:t>
      </w:r>
      <w:r w:rsidR="00E16BA1">
        <w:t>f</w:t>
      </w:r>
      <w:r w:rsidRPr="008E271B">
        <w:t>ehlschlagen wird wieder zurück in den Open Status gewechselt</w:t>
      </w:r>
      <w:r w:rsidR="00181B3A" w:rsidRPr="008E271B">
        <w:t xml:space="preserve"> [6]</w:t>
      </w:r>
      <w:r w:rsidRPr="008E271B">
        <w:t>.</w:t>
      </w:r>
    </w:p>
    <w:p w14:paraId="488B29C4" w14:textId="29113BAD" w:rsidR="006E25E1" w:rsidRPr="008E271B" w:rsidRDefault="006E25E1" w:rsidP="006E25E1">
      <w:pPr>
        <w:pStyle w:val="berschrift4"/>
      </w:pPr>
      <w:r w:rsidRPr="008E271B">
        <w:t xml:space="preserve">Unterschiedliche Arten/Ebenen von Circuit </w:t>
      </w:r>
      <w:proofErr w:type="spellStart"/>
      <w:r w:rsidR="00326B72">
        <w:t>B</w:t>
      </w:r>
      <w:r w:rsidRPr="008E271B">
        <w:t>reakern</w:t>
      </w:r>
      <w:proofErr w:type="spellEnd"/>
    </w:p>
    <w:p w14:paraId="1DCE1487" w14:textId="7AE2747D" w:rsidR="006E25E1" w:rsidRPr="008E271B" w:rsidRDefault="006E25E1" w:rsidP="006E25E1">
      <w:r w:rsidRPr="008E271B">
        <w:t xml:space="preserve">Man kann im Allgemeinen </w:t>
      </w:r>
      <w:r w:rsidR="00326B72">
        <w:t>z</w:t>
      </w:r>
      <w:r w:rsidRPr="008E271B">
        <w:t xml:space="preserve">wei unterschiedliche Arten von Circuit </w:t>
      </w:r>
      <w:proofErr w:type="spellStart"/>
      <w:r w:rsidRPr="008E271B">
        <w:t>Breakern</w:t>
      </w:r>
      <w:proofErr w:type="spellEnd"/>
      <w:r w:rsidRPr="008E271B">
        <w:t xml:space="preserve"> unterscheiden. </w:t>
      </w:r>
      <w:r w:rsidR="00A4224A">
        <w:t>Unterschieden wird</w:t>
      </w:r>
      <w:r w:rsidRPr="008E271B">
        <w:t xml:space="preserve"> </w:t>
      </w:r>
      <w:r w:rsidR="00A4224A">
        <w:t>nach erforderlichem</w:t>
      </w:r>
      <w:r w:rsidRPr="008E271B">
        <w:t xml:space="preserve"> Managementaufwand und möglicher Einflussname, w</w:t>
      </w:r>
      <w:r w:rsidR="00A4224A">
        <w:t>as</w:t>
      </w:r>
      <w:r w:rsidRPr="008E271B">
        <w:t xml:space="preserve"> </w:t>
      </w:r>
      <w:r w:rsidR="00A575CC">
        <w:t xml:space="preserve">Hand in Hand </w:t>
      </w:r>
      <w:r w:rsidRPr="008E271B">
        <w:t xml:space="preserve">mit erhöhtem Programmieraufwand geht. </w:t>
      </w:r>
    </w:p>
    <w:p w14:paraId="05F64E19" w14:textId="1F82CFEF" w:rsidR="006E25E1" w:rsidRPr="008E271B" w:rsidRDefault="006E25E1" w:rsidP="006E25E1">
      <w:pPr>
        <w:pStyle w:val="berschrift4"/>
      </w:pPr>
      <w:r w:rsidRPr="008E271B">
        <w:t xml:space="preserve">Zentral Verwaltete Circuit </w:t>
      </w:r>
      <w:proofErr w:type="spellStart"/>
      <w:r w:rsidR="00A575CC">
        <w:t>B</w:t>
      </w:r>
      <w:r w:rsidRPr="008E271B">
        <w:t>reaker</w:t>
      </w:r>
      <w:proofErr w:type="spellEnd"/>
    </w:p>
    <w:p w14:paraId="551EBA65" w14:textId="7D480603" w:rsidR="006E25E1" w:rsidRPr="008E271B" w:rsidRDefault="002851D6" w:rsidP="006E25E1">
      <w:r>
        <w:t xml:space="preserve">Diese Art eines Circuit </w:t>
      </w:r>
      <w:proofErr w:type="spellStart"/>
      <w:r>
        <w:t>Breakers</w:t>
      </w:r>
      <w:proofErr w:type="spellEnd"/>
      <w:r>
        <w:t xml:space="preserve"> b</w:t>
      </w:r>
      <w:r w:rsidR="006E25E1" w:rsidRPr="008E271B">
        <w:t xml:space="preserve">eschreibt einen von einer Middleware verwalteten Circuit </w:t>
      </w:r>
      <w:proofErr w:type="spellStart"/>
      <w:r>
        <w:t>B</w:t>
      </w:r>
      <w:r w:rsidR="006E25E1" w:rsidRPr="008E271B">
        <w:t>reaker</w:t>
      </w:r>
      <w:proofErr w:type="spellEnd"/>
      <w:r w:rsidR="006E25E1" w:rsidRPr="008E271B">
        <w:t xml:space="preserve">. Normalerweise ist dies ein API Gateway, ein Service Mesh oder ein Reverse Proxy. In diesen Fällen </w:t>
      </w:r>
      <w:r w:rsidR="006960C8">
        <w:t>läuft</w:t>
      </w:r>
      <w:r w:rsidR="006E25E1" w:rsidRPr="008E271B">
        <w:t xml:space="preserve"> der gesamte Datenverkehr </w:t>
      </w:r>
      <w:r w:rsidR="006960C8">
        <w:t>über</w:t>
      </w:r>
      <w:r w:rsidR="006E25E1" w:rsidRPr="008E271B">
        <w:t xml:space="preserve"> diese Middleware und wird </w:t>
      </w:r>
      <w:r w:rsidR="006960C8">
        <w:t xml:space="preserve">von </w:t>
      </w:r>
      <w:r w:rsidR="006E25E1" w:rsidRPr="008E271B">
        <w:t>dort wei</w:t>
      </w:r>
      <w:r w:rsidR="00C24D0A" w:rsidRPr="008E271B">
        <w:t>tergeleitet. Das größte Problem ist</w:t>
      </w:r>
      <w:r w:rsidR="006E25E1" w:rsidRPr="008E271B">
        <w:t xml:space="preserve"> die Gefahr</w:t>
      </w:r>
      <w:r w:rsidR="00C24D0A" w:rsidRPr="008E271B">
        <w:t>,</w:t>
      </w:r>
      <w:r w:rsidR="006E25E1" w:rsidRPr="008E271B">
        <w:t xml:space="preserve"> da</w:t>
      </w:r>
      <w:r w:rsidR="00C24D0A" w:rsidRPr="008E271B">
        <w:t>s</w:t>
      </w:r>
      <w:r w:rsidR="006E25E1" w:rsidRPr="008E271B">
        <w:t>s dies zu eine</w:t>
      </w:r>
      <w:r w:rsidR="00C24D0A" w:rsidRPr="008E271B">
        <w:t xml:space="preserve">r einzelnen Schwachstelle </w:t>
      </w:r>
      <w:r w:rsidR="006E25E1" w:rsidRPr="008E271B">
        <w:t>für das ge</w:t>
      </w:r>
      <w:r w:rsidR="00C24D0A" w:rsidRPr="008E271B">
        <w:t>samte System</w:t>
      </w:r>
      <w:r w:rsidR="006E25E1" w:rsidRPr="008E271B">
        <w:t xml:space="preserve"> werden kann. </w:t>
      </w:r>
      <w:r w:rsidR="00C24D0A" w:rsidRPr="008E271B">
        <w:t>Die</w:t>
      </w:r>
      <w:r w:rsidR="006E25E1" w:rsidRPr="008E271B">
        <w:t xml:space="preserve"> Infrastruktur Architekt</w:t>
      </w:r>
      <w:r w:rsidR="00C24D0A" w:rsidRPr="008E271B">
        <w:t>en</w:t>
      </w:r>
      <w:r w:rsidR="006E25E1" w:rsidRPr="008E271B">
        <w:t xml:space="preserve"> sollte</w:t>
      </w:r>
      <w:r w:rsidR="00C24D0A" w:rsidRPr="008E271B">
        <w:t>n hier immer</w:t>
      </w:r>
      <w:r w:rsidR="006E25E1" w:rsidRPr="008E271B">
        <w:t xml:space="preserve"> besonders darauf achten</w:t>
      </w:r>
      <w:r w:rsidR="006960C8">
        <w:t>,</w:t>
      </w:r>
      <w:r w:rsidR="006E25E1" w:rsidRPr="008E271B">
        <w:t xml:space="preserve"> das</w:t>
      </w:r>
      <w:r w:rsidR="006960C8">
        <w:t>s</w:t>
      </w:r>
      <w:r w:rsidR="006E25E1" w:rsidRPr="008E271B">
        <w:t xml:space="preserve"> diese Schwachstelle</w:t>
      </w:r>
      <w:r w:rsidR="00C24D0A" w:rsidRPr="008E271B">
        <w:t>n</w:t>
      </w:r>
      <w:r w:rsidR="006E25E1" w:rsidRPr="008E271B">
        <w:t xml:space="preserve"> möglichst </w:t>
      </w:r>
      <w:r w:rsidR="006960C8">
        <w:t>a</w:t>
      </w:r>
      <w:r w:rsidR="006E25E1" w:rsidRPr="008E271B">
        <w:t xml:space="preserve">usfallsicher betrieben </w:t>
      </w:r>
      <w:r w:rsidR="00C24D0A" w:rsidRPr="008E271B">
        <w:t>werden</w:t>
      </w:r>
      <w:r w:rsidR="006E25E1" w:rsidRPr="008E271B">
        <w:t xml:space="preserve">. </w:t>
      </w:r>
      <w:r w:rsidR="00C24D0A" w:rsidRPr="008E271B">
        <w:t>Auf der anderen Seite hilft es den</w:t>
      </w:r>
      <w:r w:rsidR="006E25E1" w:rsidRPr="008E271B">
        <w:t xml:space="preserve"> Entwickler</w:t>
      </w:r>
      <w:r w:rsidR="00C24D0A" w:rsidRPr="008E271B">
        <w:t>n, da sie</w:t>
      </w:r>
      <w:r w:rsidR="006E25E1" w:rsidRPr="008E271B">
        <w:t xml:space="preserve"> sich weniger mit diesem zusätzlichen Konstrukt beschäftigen bzw. dieses </w:t>
      </w:r>
      <w:r w:rsidR="006960C8">
        <w:t>e</w:t>
      </w:r>
      <w:r w:rsidR="006E25E1" w:rsidRPr="008E271B">
        <w:t xml:space="preserve">ntwickeln </w:t>
      </w:r>
      <w:r w:rsidR="00C24D0A" w:rsidRPr="008E271B">
        <w:t>müssen</w:t>
      </w:r>
      <w:r w:rsidR="006E25E1" w:rsidRPr="008E271B">
        <w:t>.</w:t>
      </w:r>
    </w:p>
    <w:p w14:paraId="16E1A011" w14:textId="2A04AB38" w:rsidR="006E25E1" w:rsidRPr="008E271B" w:rsidRDefault="006E25E1" w:rsidP="006E25E1">
      <w:pPr>
        <w:pStyle w:val="berschrift4"/>
      </w:pPr>
      <w:r w:rsidRPr="008E271B">
        <w:t xml:space="preserve">Unabhängig Verwaltete Circuit </w:t>
      </w:r>
      <w:proofErr w:type="spellStart"/>
      <w:r w:rsidR="00362D99">
        <w:t>B</w:t>
      </w:r>
      <w:r w:rsidRPr="008E271B">
        <w:t>reaker</w:t>
      </w:r>
      <w:proofErr w:type="spellEnd"/>
    </w:p>
    <w:p w14:paraId="68C66AD0" w14:textId="365B52AD" w:rsidR="006E25E1" w:rsidRPr="008E271B" w:rsidRDefault="006E25E1" w:rsidP="006E25E1">
      <w:r w:rsidRPr="008E271B">
        <w:t xml:space="preserve">Ein </w:t>
      </w:r>
      <w:r w:rsidR="006960C8">
        <w:t>u</w:t>
      </w:r>
      <w:r w:rsidRPr="008E271B">
        <w:t xml:space="preserve">nabhängig </w:t>
      </w:r>
      <w:r w:rsidR="006960C8">
        <w:t>v</w:t>
      </w:r>
      <w:r w:rsidRPr="008E271B">
        <w:t xml:space="preserve">erwalteter Circuit </w:t>
      </w:r>
      <w:proofErr w:type="spellStart"/>
      <w:r w:rsidR="006960C8">
        <w:t>B</w:t>
      </w:r>
      <w:r w:rsidRPr="008E271B">
        <w:t>reaker</w:t>
      </w:r>
      <w:proofErr w:type="spellEnd"/>
      <w:r w:rsidRPr="008E271B">
        <w:t xml:space="preserve"> steht für einen im Service selbst implementierten Circuit </w:t>
      </w:r>
      <w:proofErr w:type="spellStart"/>
      <w:r w:rsidR="00A56C2A">
        <w:t>B</w:t>
      </w:r>
      <w:r w:rsidRPr="008E271B">
        <w:t>reaker</w:t>
      </w:r>
      <w:proofErr w:type="spellEnd"/>
      <w:r w:rsidRPr="008E271B">
        <w:t xml:space="preserve"> welcher den </w:t>
      </w:r>
      <w:r w:rsidR="00A56C2A">
        <w:t>a</w:t>
      </w:r>
      <w:r w:rsidRPr="008E271B">
        <w:t xml:space="preserve">nkommenden Datenverkehr </w:t>
      </w:r>
      <w:r w:rsidR="00A56C2A">
        <w:t>r</w:t>
      </w:r>
      <w:r w:rsidRPr="008E271B">
        <w:t xml:space="preserve">egelt. </w:t>
      </w:r>
      <w:r w:rsidR="00C24D0A" w:rsidRPr="008E271B">
        <w:t>Ein</w:t>
      </w:r>
      <w:r w:rsidRPr="008E271B">
        <w:t xml:space="preserve"> große</w:t>
      </w:r>
      <w:r w:rsidR="00C24D0A" w:rsidRPr="008E271B">
        <w:t>r</w:t>
      </w:r>
      <w:r w:rsidRPr="008E271B">
        <w:t xml:space="preserve"> Vorteil</w:t>
      </w:r>
      <w:r w:rsidR="00C24D0A" w:rsidRPr="008E271B">
        <w:t xml:space="preserve"> hierbei</w:t>
      </w:r>
      <w:r w:rsidRPr="008E271B">
        <w:t xml:space="preserve"> ist, das</w:t>
      </w:r>
      <w:r w:rsidR="00C24D0A" w:rsidRPr="008E271B">
        <w:t>s</w:t>
      </w:r>
      <w:r w:rsidRPr="008E271B">
        <w:t xml:space="preserve"> auf diese Art und </w:t>
      </w:r>
      <w:r w:rsidR="00A56C2A">
        <w:t>W</w:t>
      </w:r>
      <w:r w:rsidRPr="008E271B">
        <w:t>ei</w:t>
      </w:r>
      <w:r w:rsidR="00A56C2A">
        <w:t>s</w:t>
      </w:r>
      <w:r w:rsidRPr="008E271B">
        <w:t>e keine einzelne</w:t>
      </w:r>
      <w:r w:rsidR="00C24D0A" w:rsidRPr="008E271B">
        <w:t>n</w:t>
      </w:r>
      <w:r w:rsidRPr="008E271B">
        <w:t xml:space="preserve"> große</w:t>
      </w:r>
      <w:r w:rsidR="00C24D0A" w:rsidRPr="008E271B">
        <w:t>n</w:t>
      </w:r>
      <w:r w:rsidRPr="008E271B">
        <w:t xml:space="preserve"> Schwachstelle</w:t>
      </w:r>
      <w:r w:rsidR="00C24D0A" w:rsidRPr="008E271B">
        <w:t>n</w:t>
      </w:r>
      <w:r w:rsidRPr="008E271B">
        <w:t xml:space="preserve"> mehr </w:t>
      </w:r>
      <w:r w:rsidR="00AD1C9A">
        <w:t>vorhanden sind</w:t>
      </w:r>
      <w:r w:rsidRPr="008E271B">
        <w:t>, da die</w:t>
      </w:r>
      <w:r w:rsidR="00C24D0A" w:rsidRPr="008E271B">
        <w:t>se nach unten auf die Services ver</w:t>
      </w:r>
      <w:r w:rsidRPr="008E271B">
        <w:t>schoben</w:t>
      </w:r>
      <w:r w:rsidR="00C24D0A" w:rsidRPr="008E271B">
        <w:t xml:space="preserve"> werden, was</w:t>
      </w:r>
      <w:r w:rsidRPr="008E271B">
        <w:t xml:space="preserve"> speziell in hoch </w:t>
      </w:r>
      <w:r w:rsidR="00A56C2A">
        <w:t>v</w:t>
      </w:r>
      <w:r w:rsidRPr="008E271B">
        <w:t xml:space="preserve">erfügbaren Systemen </w:t>
      </w:r>
      <w:r w:rsidR="00A56C2A">
        <w:t>w</w:t>
      </w:r>
      <w:r w:rsidRPr="008E271B">
        <w:t>ichtig</w:t>
      </w:r>
      <w:r w:rsidR="00C24D0A" w:rsidRPr="008E271B">
        <w:t xml:space="preserve"> wird</w:t>
      </w:r>
      <w:r w:rsidRPr="008E271B">
        <w:t>. Der Nachteil ist die erhöhte Komplexität</w:t>
      </w:r>
      <w:r w:rsidR="00A56C2A">
        <w:t>,</w:t>
      </w:r>
      <w:r w:rsidRPr="008E271B">
        <w:t xml:space="preserve"> welche für die Entwickler </w:t>
      </w:r>
      <w:r w:rsidR="00161A08" w:rsidRPr="008E271B">
        <w:t>hinzukommt</w:t>
      </w:r>
      <w:r w:rsidR="00E723AA">
        <w:t>.</w:t>
      </w:r>
      <w:r w:rsidRPr="008E271B">
        <w:t xml:space="preserve"> </w:t>
      </w:r>
      <w:r w:rsidR="00E723AA">
        <w:t>Das ist</w:t>
      </w:r>
      <w:r w:rsidRPr="008E271B">
        <w:t xml:space="preserve"> vor allem der Fall</w:t>
      </w:r>
      <w:r w:rsidR="00E723AA">
        <w:t>,</w:t>
      </w:r>
      <w:r w:rsidRPr="008E271B">
        <w:t xml:space="preserve"> wenn unterschiedliche Service</w:t>
      </w:r>
      <w:r w:rsidR="00C24D0A" w:rsidRPr="008E271B">
        <w:t xml:space="preserve"> in</w:t>
      </w:r>
      <w:r w:rsidRPr="008E271B">
        <w:t xml:space="preserve"> verschiedene</w:t>
      </w:r>
      <w:r w:rsidR="00C24D0A" w:rsidRPr="008E271B">
        <w:t>n</w:t>
      </w:r>
      <w:r w:rsidRPr="008E271B">
        <w:t xml:space="preserve"> Programmiersprachen </w:t>
      </w:r>
      <w:r w:rsidR="00C24D0A" w:rsidRPr="008E271B">
        <w:t>geschrieben werden</w:t>
      </w:r>
      <w:r w:rsidRPr="008E271B">
        <w:t xml:space="preserve"> oder Entwickl</w:t>
      </w:r>
      <w:r w:rsidR="00C24D0A" w:rsidRPr="008E271B">
        <w:t xml:space="preserve">er noch </w:t>
      </w:r>
      <w:r w:rsidR="00E723AA">
        <w:t>unerfahren auf dem Gebiet</w:t>
      </w:r>
      <w:r w:rsidR="00C24D0A" w:rsidRPr="008E271B">
        <w:t xml:space="preserve"> der w</w:t>
      </w:r>
      <w:r w:rsidRPr="008E271B">
        <w:t xml:space="preserve">eiterführenden Fehler sind. Es gibt allerdings in </w:t>
      </w:r>
      <w:r w:rsidRPr="008E271B">
        <w:lastRenderedPageBreak/>
        <w:t>allerlei Sprachen gut geschriebene Bibliotheken</w:t>
      </w:r>
      <w:r w:rsidR="00E723AA">
        <w:t>,</w:t>
      </w:r>
      <w:r w:rsidRPr="008E271B">
        <w:t xml:space="preserve"> welche weit verbreitet</w:t>
      </w:r>
      <w:r w:rsidR="00C24D0A" w:rsidRPr="008E271B">
        <w:t xml:space="preserve"> sind und</w:t>
      </w:r>
      <w:r w:rsidRPr="008E271B">
        <w:t xml:space="preserve"> </w:t>
      </w:r>
      <w:r w:rsidR="00E723AA">
        <w:t>b</w:t>
      </w:r>
      <w:r w:rsidRPr="008E271B">
        <w:t>enutzt werden</w:t>
      </w:r>
      <w:r w:rsidR="008E27DE">
        <w:t xml:space="preserve"> können</w:t>
      </w:r>
      <w:r w:rsidR="00C24D0A" w:rsidRPr="008E271B">
        <w:t>, was dabei hilft</w:t>
      </w:r>
      <w:r w:rsidR="008E27DE">
        <w:t>,</w:t>
      </w:r>
      <w:r w:rsidR="00C24D0A" w:rsidRPr="008E271B">
        <w:t xml:space="preserve"> diese Probleme </w:t>
      </w:r>
      <w:r w:rsidR="00E723AA">
        <w:t>in den Griff zu bekommen</w:t>
      </w:r>
      <w:r w:rsidRPr="008E271B">
        <w:t xml:space="preserve">. </w:t>
      </w:r>
    </w:p>
    <w:p w14:paraId="66D80D34" w14:textId="14A5E9F3" w:rsidR="00340446" w:rsidRPr="008E271B" w:rsidRDefault="00650208" w:rsidP="00340446">
      <w:pPr>
        <w:pStyle w:val="berschrift4"/>
      </w:pPr>
      <w:bookmarkStart w:id="139" w:name="_Ref29474343"/>
      <w:r w:rsidRPr="008E271B">
        <w:tab/>
      </w:r>
      <w:r w:rsidR="006F4465" w:rsidRPr="008E271B">
        <w:t>Umsetzung</w:t>
      </w:r>
      <w:bookmarkEnd w:id="139"/>
    </w:p>
    <w:p w14:paraId="069E8329" w14:textId="49B5E9E0" w:rsidR="00B8207E" w:rsidRPr="008E271B" w:rsidRDefault="00B8207E" w:rsidP="00B8207E">
      <w:r w:rsidRPr="008E271B">
        <w:t xml:space="preserve">Da Circuit </w:t>
      </w:r>
      <w:proofErr w:type="spellStart"/>
      <w:r w:rsidR="008E27DE">
        <w:t>B</w:t>
      </w:r>
      <w:r w:rsidRPr="008E271B">
        <w:t>reaker</w:t>
      </w:r>
      <w:proofErr w:type="spellEnd"/>
      <w:r w:rsidRPr="008E271B">
        <w:t xml:space="preserve"> mit Nachrichten arbeiten, können diese auf fast allen gängigen Ebenen eingesetzt werden. </w:t>
      </w:r>
      <w:r w:rsidR="008E27DE">
        <w:t>Sie</w:t>
      </w:r>
      <w:r w:rsidRPr="008E271B">
        <w:t xml:space="preserve"> unterscheiden sich </w:t>
      </w:r>
      <w:r w:rsidR="008E27DE">
        <w:t xml:space="preserve">bezüglich </w:t>
      </w:r>
      <w:r w:rsidR="00C87A0D">
        <w:t>des Ortes</w:t>
      </w:r>
      <w:r w:rsidRPr="008E271B">
        <w:t xml:space="preserve"> </w:t>
      </w:r>
      <w:r w:rsidR="00C87A0D">
        <w:t>an dem</w:t>
      </w:r>
      <w:r w:rsidRPr="008E271B">
        <w:t xml:space="preserve"> sie ausgeführt werden, wie spezifisch diese </w:t>
      </w:r>
      <w:r w:rsidR="00C87A0D">
        <w:t>e</w:t>
      </w:r>
      <w:r w:rsidRPr="008E271B">
        <w:t xml:space="preserve">ingestellt werden können und wie einfach die </w:t>
      </w:r>
      <w:r w:rsidR="00C87A0D">
        <w:t>An</w:t>
      </w:r>
      <w:r w:rsidRPr="008E271B">
        <w:t xml:space="preserve">wendung ist. Es kann </w:t>
      </w:r>
      <w:r w:rsidR="00C87A0D">
        <w:t>von Vorteil</w:t>
      </w:r>
      <w:r w:rsidRPr="008E271B">
        <w:t xml:space="preserve"> sein einen Circuit </w:t>
      </w:r>
      <w:proofErr w:type="spellStart"/>
      <w:r w:rsidR="00C87A0D">
        <w:t>B</w:t>
      </w:r>
      <w:r w:rsidRPr="008E271B">
        <w:t>reaker</w:t>
      </w:r>
      <w:proofErr w:type="spellEnd"/>
      <w:r w:rsidRPr="008E271B">
        <w:t xml:space="preserve"> möglichst früh im eigenen Netzwerk einzubauen</w:t>
      </w:r>
      <w:r w:rsidR="00C87A0D">
        <w:t>,</w:t>
      </w:r>
      <w:r w:rsidRPr="008E271B">
        <w:t xml:space="preserve"> um darunterliegende Systeme zu sch</w:t>
      </w:r>
      <w:r w:rsidR="00CC49F8">
        <w:t>ützen</w:t>
      </w:r>
      <w:r w:rsidRPr="008E271B">
        <w:t>.</w:t>
      </w:r>
    </w:p>
    <w:p w14:paraId="305D64FE" w14:textId="04B1D0F0" w:rsidR="006F4465" w:rsidRPr="008E271B" w:rsidRDefault="004E4CC7" w:rsidP="00E204E2">
      <w:pPr>
        <w:pStyle w:val="berschrift5"/>
      </w:pPr>
      <w:r w:rsidRPr="008E271B">
        <w:t>E</w:t>
      </w:r>
      <w:r w:rsidR="00FC2865" w:rsidRPr="008E271B">
        <w:t xml:space="preserve">ine Code Umsetzung in Java mit </w:t>
      </w:r>
      <w:r w:rsidR="002671FD" w:rsidRPr="008E271B">
        <w:t>Resilient4j und Spring Boot 2</w:t>
      </w:r>
      <w:r w:rsidR="00FC2865" w:rsidRPr="008E271B">
        <w:t>.</w:t>
      </w:r>
    </w:p>
    <w:p w14:paraId="457C7880" w14:textId="3B5E12A8" w:rsidR="00621C0E" w:rsidRPr="008E271B" w:rsidRDefault="00621C0E" w:rsidP="006F4465">
      <w:r w:rsidRPr="008E271B">
        <w:t>Um Resilient4j mit Spring Boot 2 benutzen zu können müssen lediglich einige Abhängigkeiten erfüllt werden</w:t>
      </w:r>
      <w:r w:rsidR="00DD69D5">
        <w:t>,</w:t>
      </w:r>
      <w:r w:rsidR="007729E3" w:rsidRPr="008E271B">
        <w:t xml:space="preserve"> sowie</w:t>
      </w:r>
      <w:r w:rsidRPr="008E271B">
        <w:t xml:space="preserve"> die </w:t>
      </w:r>
      <w:r w:rsidR="007729E3" w:rsidRPr="008E271B">
        <w:t>e</w:t>
      </w:r>
      <w:r w:rsidRPr="008E271B">
        <w:t xml:space="preserve">ntsprechenden Methoden </w:t>
      </w:r>
      <w:r w:rsidR="007729E3" w:rsidRPr="008E271B">
        <w:t>mit Circuit</w:t>
      </w:r>
      <w:r w:rsidR="00DD69D5">
        <w:t xml:space="preserve"> </w:t>
      </w:r>
      <w:proofErr w:type="spellStart"/>
      <w:r w:rsidR="007729E3" w:rsidRPr="008E271B">
        <w:t>Breaker</w:t>
      </w:r>
      <w:proofErr w:type="spellEnd"/>
      <w:r w:rsidR="007729E3" w:rsidRPr="008E271B">
        <w:t xml:space="preserve"> Annotation und </w:t>
      </w:r>
      <w:r w:rsidRPr="008E271B">
        <w:t xml:space="preserve">entsprechenden Namen </w:t>
      </w:r>
      <w:r w:rsidR="007729E3" w:rsidRPr="008E271B">
        <w:t xml:space="preserve">versehen werden </w:t>
      </w:r>
      <w:r w:rsidR="00DD69D5">
        <w:t>(</w:t>
      </w:r>
      <w:r w:rsidR="007729E3" w:rsidRPr="008E271B">
        <w:t>siehe</w:t>
      </w:r>
      <w:r w:rsidR="00161A08">
        <w:t xml:space="preserve"> </w:t>
      </w:r>
      <w:r w:rsidR="00161A08">
        <w:fldChar w:fldCharType="begin"/>
      </w:r>
      <w:r w:rsidR="00161A08">
        <w:instrText xml:space="preserve"> REF _Ref29473322 \h </w:instrText>
      </w:r>
      <w:r w:rsidR="00161A08">
        <w:fldChar w:fldCharType="separate"/>
      </w:r>
      <w:proofErr w:type="spellStart"/>
      <w:r w:rsidR="00161A08" w:rsidRPr="008E271B">
        <w:t>Codeteil</w:t>
      </w:r>
      <w:proofErr w:type="spellEnd"/>
      <w:r w:rsidR="00161A08" w:rsidRPr="008E271B">
        <w:t xml:space="preserve"> </w:t>
      </w:r>
      <w:r w:rsidR="00161A08">
        <w:rPr>
          <w:noProof/>
        </w:rPr>
        <w:t>4</w:t>
      </w:r>
      <w:r w:rsidR="00161A08">
        <w:fldChar w:fldCharType="end"/>
      </w:r>
      <w:r w:rsidR="00161A08">
        <w:t xml:space="preserve">). </w:t>
      </w:r>
      <w:r w:rsidR="007729E3" w:rsidRPr="008E271B">
        <w:t>Die jeweiligen Namen</w:t>
      </w:r>
      <w:r w:rsidR="007C223C" w:rsidRPr="008E271B">
        <w:t xml:space="preserve"> sowie Einstellungen</w:t>
      </w:r>
      <w:r w:rsidR="00B73D6D">
        <w:t>,</w:t>
      </w:r>
      <w:r w:rsidR="007C223C" w:rsidRPr="008E271B">
        <w:t xml:space="preserve"> für jegliche Eigenschaften</w:t>
      </w:r>
      <w:r w:rsidR="007729E3" w:rsidRPr="008E271B">
        <w:t xml:space="preserve"> werden in einer </w:t>
      </w:r>
      <w:proofErr w:type="spellStart"/>
      <w:r w:rsidR="007729E3" w:rsidRPr="008E271B">
        <w:t>application</w:t>
      </w:r>
      <w:r w:rsidR="007C223C" w:rsidRPr="008E271B">
        <w:t>.properties</w:t>
      </w:r>
      <w:proofErr w:type="spellEnd"/>
      <w:r w:rsidR="007C223C" w:rsidRPr="008E271B">
        <w:t xml:space="preserve"> oder </w:t>
      </w:r>
      <w:proofErr w:type="spellStart"/>
      <w:r w:rsidR="007C223C" w:rsidRPr="008E271B">
        <w:t>application.yml</w:t>
      </w:r>
      <w:proofErr w:type="spellEnd"/>
      <w:r w:rsidR="007C223C" w:rsidRPr="008E271B">
        <w:t xml:space="preserve"> Datei festgelegt</w:t>
      </w:r>
      <w:r w:rsidR="00B73D6D">
        <w:t>,</w:t>
      </w:r>
      <w:r w:rsidR="007C223C" w:rsidRPr="008E271B">
        <w:t xml:space="preserve"> wie im </w:t>
      </w:r>
      <w:r w:rsidR="007C223C" w:rsidRPr="008E271B">
        <w:fldChar w:fldCharType="begin"/>
      </w:r>
      <w:r w:rsidR="007C223C" w:rsidRPr="008E271B">
        <w:instrText xml:space="preserve"> REF _Ref29490274 \h </w:instrText>
      </w:r>
      <w:r w:rsidR="007C223C" w:rsidRPr="008E271B">
        <w:fldChar w:fldCharType="separate"/>
      </w:r>
      <w:proofErr w:type="spellStart"/>
      <w:r w:rsidR="00E204E2" w:rsidRPr="008E271B">
        <w:t>Codeteil</w:t>
      </w:r>
      <w:proofErr w:type="spellEnd"/>
      <w:r w:rsidR="00E204E2" w:rsidRPr="008E271B">
        <w:t xml:space="preserve"> </w:t>
      </w:r>
      <w:r w:rsidR="00E204E2" w:rsidRPr="008E271B">
        <w:rPr>
          <w:noProof/>
        </w:rPr>
        <w:t>5</w:t>
      </w:r>
      <w:r w:rsidR="007C223C" w:rsidRPr="008E271B">
        <w:fldChar w:fldCharType="end"/>
      </w:r>
      <w:r w:rsidR="007C223C" w:rsidRPr="008E271B">
        <w:t xml:space="preserve"> zu sehen ist, wobei BACKEND den Namen des Circuit </w:t>
      </w:r>
      <w:proofErr w:type="spellStart"/>
      <w:r w:rsidR="00B73D6D">
        <w:t>B</w:t>
      </w:r>
      <w:r w:rsidR="007C223C" w:rsidRPr="008E271B">
        <w:t>reakers</w:t>
      </w:r>
      <w:proofErr w:type="spellEnd"/>
      <w:r w:rsidR="007C223C" w:rsidRPr="008E271B">
        <w:t xml:space="preserve"> widerspiegelt.</w:t>
      </w:r>
    </w:p>
    <w:p w14:paraId="48CC20A0" w14:textId="77777777" w:rsidR="00933539" w:rsidRPr="008E271B" w:rsidRDefault="00933539" w:rsidP="00621C0E">
      <w:pPr>
        <w:pStyle w:val="Computerprogramm"/>
        <w:rPr>
          <w:color w:val="808000"/>
          <w:lang w:val="de-DE"/>
        </w:rPr>
      </w:pPr>
    </w:p>
    <w:p w14:paraId="6259B63A" w14:textId="027F6EB0" w:rsidR="00621C0E" w:rsidRPr="00CC7C9F" w:rsidRDefault="00621C0E" w:rsidP="00621C0E">
      <w:pPr>
        <w:pStyle w:val="Computerprogramm"/>
      </w:pPr>
      <w:proofErr w:type="gramStart"/>
      <w:r w:rsidRPr="00CC7C9F">
        <w:rPr>
          <w:color w:val="808000"/>
        </w:rPr>
        <w:t>@</w:t>
      </w:r>
      <w:proofErr w:type="spellStart"/>
      <w:r w:rsidRPr="00CC7C9F">
        <w:rPr>
          <w:color w:val="808000"/>
        </w:rPr>
        <w:t>GetMapping</w:t>
      </w:r>
      <w:proofErr w:type="spellEnd"/>
      <w:r w:rsidRPr="00CC7C9F">
        <w:t>(</w:t>
      </w:r>
      <w:proofErr w:type="gramEnd"/>
      <w:r w:rsidRPr="00CC7C9F">
        <w:t xml:space="preserve">path = </w:t>
      </w:r>
      <w:r w:rsidRPr="00CC7C9F">
        <w:rPr>
          <w:b/>
          <w:bCs/>
          <w:color w:val="008000"/>
        </w:rPr>
        <w:t>"</w:t>
      </w:r>
      <w:proofErr w:type="spellStart"/>
      <w:r w:rsidR="00933539" w:rsidRPr="00CC7C9F">
        <w:rPr>
          <w:b/>
          <w:bCs/>
          <w:color w:val="008000"/>
        </w:rPr>
        <w:t>cb</w:t>
      </w:r>
      <w:proofErr w:type="spellEnd"/>
      <w:r w:rsidRPr="00CC7C9F">
        <w:rPr>
          <w:b/>
          <w:bCs/>
          <w:color w:val="008000"/>
        </w:rPr>
        <w:t>"</w:t>
      </w:r>
      <w:r w:rsidRPr="00CC7C9F">
        <w:t>)</w:t>
      </w:r>
      <w:r w:rsidRPr="00CC7C9F">
        <w:br/>
      </w:r>
      <w:r w:rsidRPr="00CC7C9F">
        <w:rPr>
          <w:color w:val="808000"/>
        </w:rPr>
        <w:t>@</w:t>
      </w:r>
      <w:proofErr w:type="spellStart"/>
      <w:r w:rsidRPr="00CC7C9F">
        <w:rPr>
          <w:color w:val="808000"/>
        </w:rPr>
        <w:t>CircuitBreaker</w:t>
      </w:r>
      <w:proofErr w:type="spellEnd"/>
      <w:r w:rsidRPr="00CC7C9F">
        <w:t>(name=</w:t>
      </w:r>
      <w:r w:rsidRPr="00CC7C9F">
        <w:rPr>
          <w:b/>
          <w:bCs/>
          <w:color w:val="008000"/>
        </w:rPr>
        <w:t>"BACKEND"</w:t>
      </w:r>
      <w:r w:rsidRPr="00CC7C9F">
        <w:t>)</w:t>
      </w:r>
      <w:r w:rsidRPr="00CC7C9F">
        <w:br/>
      </w:r>
      <w:r w:rsidRPr="00CC7C9F">
        <w:rPr>
          <w:b/>
          <w:bCs/>
          <w:color w:val="000080"/>
        </w:rPr>
        <w:t xml:space="preserve">public </w:t>
      </w:r>
      <w:proofErr w:type="spellStart"/>
      <w:r w:rsidRPr="00CC7C9F">
        <w:t>ModelAndView</w:t>
      </w:r>
      <w:proofErr w:type="spellEnd"/>
      <w:r w:rsidRPr="00CC7C9F">
        <w:t xml:space="preserve"> </w:t>
      </w:r>
      <w:proofErr w:type="spellStart"/>
      <w:r w:rsidRPr="00CC7C9F">
        <w:t>getItems</w:t>
      </w:r>
      <w:proofErr w:type="spellEnd"/>
      <w:r w:rsidRPr="00CC7C9F">
        <w:t>()</w:t>
      </w:r>
      <w:r w:rsidRPr="00CC7C9F">
        <w:br/>
        <w:t>{</w:t>
      </w:r>
    </w:p>
    <w:p w14:paraId="40FF066F" w14:textId="0A923AEF" w:rsidR="0048113D" w:rsidRPr="008E271B" w:rsidRDefault="00CC65E6" w:rsidP="007C223C">
      <w:pPr>
        <w:jc w:val="center"/>
      </w:pPr>
      <w:bookmarkStart w:id="140" w:name="_Ref29473322"/>
      <w:bookmarkStart w:id="141" w:name="_Ref29489868"/>
      <w:bookmarkStart w:id="142" w:name="_Toc33705077"/>
      <w:proofErr w:type="spellStart"/>
      <w:r w:rsidRPr="008E271B">
        <w:t>Codeteil</w:t>
      </w:r>
      <w:proofErr w:type="spellEnd"/>
      <w:r w:rsidRPr="008E271B">
        <w:t xml:space="preserve"> </w:t>
      </w:r>
      <w:r w:rsidR="00D076B8" w:rsidRPr="008E271B">
        <w:rPr>
          <w:noProof/>
        </w:rPr>
        <w:fldChar w:fldCharType="begin"/>
      </w:r>
      <w:r w:rsidR="00D076B8" w:rsidRPr="008E271B">
        <w:rPr>
          <w:noProof/>
        </w:rPr>
        <w:instrText xml:space="preserve"> SEQ Codeteil \* ARABIC </w:instrText>
      </w:r>
      <w:r w:rsidR="00D076B8" w:rsidRPr="008E271B">
        <w:rPr>
          <w:noProof/>
        </w:rPr>
        <w:fldChar w:fldCharType="separate"/>
      </w:r>
      <w:r w:rsidR="00CC7C9F">
        <w:rPr>
          <w:noProof/>
        </w:rPr>
        <w:t>4</w:t>
      </w:r>
      <w:r w:rsidR="00D076B8" w:rsidRPr="008E271B">
        <w:rPr>
          <w:noProof/>
        </w:rPr>
        <w:fldChar w:fldCharType="end"/>
      </w:r>
      <w:bookmarkEnd w:id="140"/>
      <w:r w:rsidRPr="008E271B">
        <w:t xml:space="preserve">: Methode welche </w:t>
      </w:r>
      <w:r w:rsidR="00D257C3" w:rsidRPr="008E271B">
        <w:t xml:space="preserve">mit </w:t>
      </w:r>
      <w:proofErr w:type="spellStart"/>
      <w:r w:rsidR="00351E32" w:rsidRPr="008E271B">
        <w:t>Resilient</w:t>
      </w:r>
      <w:proofErr w:type="spellEnd"/>
      <w:r w:rsidR="00D257C3" w:rsidRPr="008E271B">
        <w:t xml:space="preserve"> Annotationen des Circuit </w:t>
      </w:r>
      <w:proofErr w:type="spellStart"/>
      <w:r w:rsidR="00B73D6D">
        <w:t>B</w:t>
      </w:r>
      <w:r w:rsidR="00D257C3" w:rsidRPr="008E271B">
        <w:t>reakers</w:t>
      </w:r>
      <w:proofErr w:type="spellEnd"/>
      <w:r w:rsidR="00D257C3" w:rsidRPr="008E271B">
        <w:t xml:space="preserve"> versehen ist.</w:t>
      </w:r>
      <w:bookmarkEnd w:id="141"/>
      <w:bookmarkEnd w:id="142"/>
    </w:p>
    <w:p w14:paraId="2902CDDB" w14:textId="77777777" w:rsidR="00621C0E" w:rsidRPr="00CC7C9F"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143" w:name="_Ref29474025"/>
      <w:proofErr w:type="gramStart"/>
      <w:r w:rsidRPr="00CC7C9F">
        <w:rPr>
          <w:rFonts w:ascii="Consolas" w:hAnsi="Consolas" w:cs="Courier New"/>
          <w:b/>
          <w:bCs/>
          <w:color w:val="000080"/>
          <w:sz w:val="20"/>
          <w:lang w:val="en-US"/>
        </w:rPr>
        <w:t>resilience4j.circuitbreaker.instances.BACKEND.wait-duration-in-open-state</w:t>
      </w:r>
      <w:r w:rsidRPr="00CC7C9F">
        <w:rPr>
          <w:rFonts w:ascii="Consolas" w:hAnsi="Consolas" w:cs="Courier New"/>
          <w:color w:val="000000"/>
          <w:sz w:val="20"/>
          <w:lang w:val="en-US"/>
        </w:rPr>
        <w:t>=</w:t>
      </w:r>
      <w:proofErr w:type="gramEnd"/>
      <w:r w:rsidRPr="00CC7C9F">
        <w:rPr>
          <w:rFonts w:ascii="Consolas" w:hAnsi="Consolas" w:cs="Courier New"/>
          <w:b/>
          <w:bCs/>
          <w:color w:val="008000"/>
          <w:sz w:val="20"/>
          <w:lang w:val="en-US"/>
        </w:rPr>
        <w:t>500</w:t>
      </w:r>
      <w:r w:rsidRPr="00CC7C9F">
        <w:rPr>
          <w:rFonts w:ascii="Consolas" w:hAnsi="Consolas" w:cs="Courier New"/>
          <w:b/>
          <w:bCs/>
          <w:color w:val="008000"/>
          <w:sz w:val="20"/>
          <w:lang w:val="en-US"/>
        </w:rPr>
        <w:br/>
      </w:r>
      <w:r w:rsidRPr="00CC7C9F">
        <w:rPr>
          <w:rFonts w:ascii="Consolas" w:hAnsi="Consolas" w:cs="Courier New"/>
          <w:b/>
          <w:bCs/>
          <w:color w:val="000080"/>
          <w:sz w:val="20"/>
          <w:lang w:val="en-US"/>
        </w:rPr>
        <w:t>resilience4j.circuitbreaker.instances.BACKEND.permitted-number-of-calls-in-half-open-state</w:t>
      </w:r>
      <w:r w:rsidRPr="00CC7C9F">
        <w:rPr>
          <w:rFonts w:ascii="Consolas" w:hAnsi="Consolas" w:cs="Courier New"/>
          <w:color w:val="000000"/>
          <w:sz w:val="20"/>
          <w:lang w:val="en-US"/>
        </w:rPr>
        <w:t>=</w:t>
      </w:r>
      <w:r w:rsidRPr="00CC7C9F">
        <w:rPr>
          <w:rFonts w:ascii="Consolas" w:hAnsi="Consolas" w:cs="Courier New"/>
          <w:b/>
          <w:bCs/>
          <w:color w:val="0000FF"/>
          <w:sz w:val="20"/>
          <w:lang w:val="en-US"/>
        </w:rPr>
        <w:t>2</w:t>
      </w:r>
    </w:p>
    <w:p w14:paraId="5A3B36F4" w14:textId="7324372D" w:rsidR="00DC0B39" w:rsidRPr="008E271B" w:rsidRDefault="00CC65E6" w:rsidP="00DC0B39">
      <w:pPr>
        <w:jc w:val="center"/>
      </w:pPr>
      <w:bookmarkStart w:id="144" w:name="_Ref29490274"/>
      <w:bookmarkStart w:id="145" w:name="_Toc33705078"/>
      <w:proofErr w:type="spellStart"/>
      <w:r w:rsidRPr="008E271B">
        <w:t>Codeteil</w:t>
      </w:r>
      <w:proofErr w:type="spellEnd"/>
      <w:r w:rsidRPr="008E271B">
        <w:t xml:space="preserve"> </w:t>
      </w:r>
      <w:r w:rsidR="00D076B8" w:rsidRPr="008E271B">
        <w:rPr>
          <w:noProof/>
        </w:rPr>
        <w:fldChar w:fldCharType="begin"/>
      </w:r>
      <w:r w:rsidR="00D076B8" w:rsidRPr="008E271B">
        <w:rPr>
          <w:noProof/>
        </w:rPr>
        <w:instrText xml:space="preserve"> SEQ Codeteil \* ARABIC </w:instrText>
      </w:r>
      <w:r w:rsidR="00D076B8" w:rsidRPr="008E271B">
        <w:rPr>
          <w:noProof/>
        </w:rPr>
        <w:fldChar w:fldCharType="separate"/>
      </w:r>
      <w:r w:rsidR="00CC7C9F">
        <w:rPr>
          <w:noProof/>
        </w:rPr>
        <w:t>5</w:t>
      </w:r>
      <w:r w:rsidR="00D076B8" w:rsidRPr="008E271B">
        <w:rPr>
          <w:noProof/>
        </w:rPr>
        <w:fldChar w:fldCharType="end"/>
      </w:r>
      <w:bookmarkEnd w:id="143"/>
      <w:bookmarkEnd w:id="144"/>
      <w:r w:rsidRPr="008E271B">
        <w:t>: Circuit</w:t>
      </w:r>
      <w:r w:rsidR="003D7C7B" w:rsidRPr="008E271B">
        <w:t xml:space="preserve"> </w:t>
      </w:r>
      <w:proofErr w:type="spellStart"/>
      <w:r w:rsidR="00362D99">
        <w:t>Breaker</w:t>
      </w:r>
      <w:proofErr w:type="spellEnd"/>
      <w:r w:rsidRPr="008E271B">
        <w:t xml:space="preserve"> Einstellungen in der </w:t>
      </w:r>
      <w:proofErr w:type="spellStart"/>
      <w:r w:rsidRPr="008E271B">
        <w:t>application.properties</w:t>
      </w:r>
      <w:bookmarkEnd w:id="145"/>
      <w:proofErr w:type="spellEnd"/>
    </w:p>
    <w:p w14:paraId="2CB824A7" w14:textId="54F48CB5" w:rsidR="00DC0B39" w:rsidRPr="008E271B" w:rsidRDefault="00DC0B39" w:rsidP="00DC0B39">
      <w:pPr>
        <w:pStyle w:val="berschrift5"/>
      </w:pPr>
      <w:r w:rsidRPr="008E271B">
        <w:t xml:space="preserve">Circuit </w:t>
      </w:r>
      <w:proofErr w:type="spellStart"/>
      <w:r w:rsidR="00362D99">
        <w:t>Breaker</w:t>
      </w:r>
      <w:proofErr w:type="spellEnd"/>
      <w:r w:rsidRPr="008E271B">
        <w:t xml:space="preserve"> in </w:t>
      </w:r>
      <w:proofErr w:type="spellStart"/>
      <w:r w:rsidRPr="008E271B">
        <w:t>Istio</w:t>
      </w:r>
      <w:proofErr w:type="spellEnd"/>
    </w:p>
    <w:p w14:paraId="2F62F7BB" w14:textId="477CF961" w:rsidR="00DC0B39" w:rsidRPr="008E271B" w:rsidRDefault="00DC0B39" w:rsidP="00DC0B39">
      <w:r w:rsidRPr="008E271B">
        <w:t xml:space="preserve">Für die Anwendung in </w:t>
      </w:r>
      <w:proofErr w:type="spellStart"/>
      <w:r w:rsidRPr="008E271B">
        <w:t>Istio</w:t>
      </w:r>
      <w:proofErr w:type="spellEnd"/>
      <w:r w:rsidR="00AD1C9A">
        <w:t xml:space="preserve"> wird davon</w:t>
      </w:r>
      <w:r w:rsidRPr="008E271B">
        <w:t xml:space="preserve"> </w:t>
      </w:r>
      <w:r w:rsidR="00AD1C9A">
        <w:t>ausgegangen</w:t>
      </w:r>
      <w:r w:rsidRPr="008E271B">
        <w:t xml:space="preserve">, dass die </w:t>
      </w:r>
      <w:proofErr w:type="spellStart"/>
      <w:r w:rsidRPr="008E271B">
        <w:t>Pods</w:t>
      </w:r>
      <w:proofErr w:type="spellEnd"/>
      <w:r w:rsidRPr="008E271B">
        <w:t xml:space="preserve"> automatisch mit </w:t>
      </w:r>
      <w:proofErr w:type="spellStart"/>
      <w:r w:rsidR="00D401F9">
        <w:t>S</w:t>
      </w:r>
      <w:r w:rsidRPr="008E271B">
        <w:t>idecars</w:t>
      </w:r>
      <w:proofErr w:type="spellEnd"/>
      <w:r w:rsidRPr="008E271B">
        <w:t xml:space="preserve"> </w:t>
      </w:r>
      <w:r w:rsidR="00D401F9">
        <w:t>i</w:t>
      </w:r>
      <w:r w:rsidRPr="008E271B">
        <w:t xml:space="preserve">njiziert werden und keine gegenseitige Authentifizierung (mutual TLS) aktiviert ist. </w:t>
      </w:r>
    </w:p>
    <w:p w14:paraId="02C68B57" w14:textId="77777777" w:rsidR="00DC0B39" w:rsidRPr="00CC7C9F" w:rsidRDefault="00DC0B39" w:rsidP="00DC0B39">
      <w:pPr>
        <w:pStyle w:val="Computerprogramm"/>
      </w:pPr>
      <w:proofErr w:type="spellStart"/>
      <w:proofErr w:type="gramStart"/>
      <w:r w:rsidRPr="00CC7C9F">
        <w:rPr>
          <w:color w:val="800000"/>
        </w:rPr>
        <w:t>apiVersion</w:t>
      </w:r>
      <w:proofErr w:type="spellEnd"/>
      <w:proofErr w:type="gramEnd"/>
      <w:r w:rsidRPr="00CC7C9F">
        <w:t>: networking.istio.io/v1alpha3</w:t>
      </w:r>
    </w:p>
    <w:p w14:paraId="15DC4A3F" w14:textId="77777777" w:rsidR="00DC0B39" w:rsidRPr="00CC7C9F" w:rsidRDefault="00DC0B39" w:rsidP="00DC0B39">
      <w:pPr>
        <w:pStyle w:val="Computerprogramm"/>
      </w:pPr>
      <w:proofErr w:type="gramStart"/>
      <w:r w:rsidRPr="00CC7C9F">
        <w:rPr>
          <w:color w:val="800000"/>
        </w:rPr>
        <w:t>kind</w:t>
      </w:r>
      <w:proofErr w:type="gramEnd"/>
      <w:r w:rsidRPr="00CC7C9F">
        <w:t>: </w:t>
      </w:r>
      <w:proofErr w:type="spellStart"/>
      <w:r w:rsidRPr="00CC7C9F">
        <w:t>DestinationRule</w:t>
      </w:r>
      <w:proofErr w:type="spellEnd"/>
    </w:p>
    <w:p w14:paraId="3F190ADC" w14:textId="77777777" w:rsidR="00DC0B39" w:rsidRPr="00CC7C9F" w:rsidRDefault="00DC0B39" w:rsidP="00DC0B39">
      <w:pPr>
        <w:pStyle w:val="Computerprogramm"/>
      </w:pPr>
      <w:proofErr w:type="gramStart"/>
      <w:r w:rsidRPr="00CC7C9F">
        <w:rPr>
          <w:color w:val="800000"/>
        </w:rPr>
        <w:t>metadata</w:t>
      </w:r>
      <w:proofErr w:type="gramEnd"/>
      <w:r w:rsidRPr="00CC7C9F">
        <w:t>:</w:t>
      </w:r>
    </w:p>
    <w:p w14:paraId="3EC27EB3" w14:textId="77777777" w:rsidR="00DC0B39" w:rsidRPr="00CC7C9F" w:rsidRDefault="00DC0B39" w:rsidP="00DC0B39">
      <w:pPr>
        <w:pStyle w:val="Computerprogramm"/>
      </w:pPr>
      <w:r w:rsidRPr="00CC7C9F">
        <w:t>  </w:t>
      </w:r>
      <w:proofErr w:type="gramStart"/>
      <w:r w:rsidRPr="00CC7C9F">
        <w:rPr>
          <w:color w:val="800000"/>
        </w:rPr>
        <w:t>name</w:t>
      </w:r>
      <w:proofErr w:type="gramEnd"/>
      <w:r w:rsidRPr="00CC7C9F">
        <w:t>: </w:t>
      </w:r>
      <w:proofErr w:type="spellStart"/>
      <w:r w:rsidRPr="00CC7C9F">
        <w:t>myService</w:t>
      </w:r>
      <w:proofErr w:type="spellEnd"/>
    </w:p>
    <w:p w14:paraId="46837EA1" w14:textId="77777777" w:rsidR="00DC0B39" w:rsidRPr="00CC7C9F" w:rsidRDefault="00DC0B39" w:rsidP="00DC0B39">
      <w:pPr>
        <w:pStyle w:val="Computerprogramm"/>
      </w:pPr>
      <w:proofErr w:type="gramStart"/>
      <w:r w:rsidRPr="00CC7C9F">
        <w:rPr>
          <w:color w:val="800000"/>
        </w:rPr>
        <w:t>spec</w:t>
      </w:r>
      <w:proofErr w:type="gramEnd"/>
      <w:r w:rsidRPr="00CC7C9F">
        <w:t>:</w:t>
      </w:r>
    </w:p>
    <w:p w14:paraId="3D9DCC04" w14:textId="77777777" w:rsidR="00DC0B39" w:rsidRPr="00CC7C9F" w:rsidRDefault="00DC0B39" w:rsidP="00DC0B39">
      <w:pPr>
        <w:pStyle w:val="Computerprogramm"/>
      </w:pPr>
      <w:r w:rsidRPr="00CC7C9F">
        <w:t>  </w:t>
      </w:r>
      <w:proofErr w:type="gramStart"/>
      <w:r w:rsidRPr="00CC7C9F">
        <w:rPr>
          <w:color w:val="800000"/>
        </w:rPr>
        <w:t>host</w:t>
      </w:r>
      <w:proofErr w:type="gramEnd"/>
      <w:r w:rsidRPr="00CC7C9F">
        <w:t>: </w:t>
      </w:r>
      <w:proofErr w:type="spellStart"/>
      <w:r w:rsidRPr="00CC7C9F">
        <w:t>myService</w:t>
      </w:r>
      <w:proofErr w:type="spellEnd"/>
    </w:p>
    <w:p w14:paraId="69A89403" w14:textId="77777777" w:rsidR="00DC0B39" w:rsidRPr="00CC7C9F" w:rsidRDefault="00DC0B39" w:rsidP="00DC0B39">
      <w:pPr>
        <w:pStyle w:val="Computerprogramm"/>
      </w:pPr>
      <w:r w:rsidRPr="00CC7C9F">
        <w:t>  </w:t>
      </w:r>
      <w:proofErr w:type="spellStart"/>
      <w:proofErr w:type="gramStart"/>
      <w:r w:rsidRPr="00CC7C9F">
        <w:rPr>
          <w:color w:val="800000"/>
        </w:rPr>
        <w:t>trafficPolicy</w:t>
      </w:r>
      <w:proofErr w:type="spellEnd"/>
      <w:proofErr w:type="gramEnd"/>
      <w:r w:rsidRPr="00CC7C9F">
        <w:t>:</w:t>
      </w:r>
    </w:p>
    <w:p w14:paraId="034319C6" w14:textId="77777777" w:rsidR="00DC0B39" w:rsidRPr="00CC7C9F" w:rsidRDefault="00DC0B39" w:rsidP="00DC0B39">
      <w:pPr>
        <w:pStyle w:val="Computerprogramm"/>
      </w:pPr>
      <w:r w:rsidRPr="00CC7C9F">
        <w:t>    </w:t>
      </w:r>
      <w:proofErr w:type="spellStart"/>
      <w:proofErr w:type="gramStart"/>
      <w:r w:rsidRPr="00CC7C9F">
        <w:rPr>
          <w:color w:val="800000"/>
        </w:rPr>
        <w:t>connectionPool</w:t>
      </w:r>
      <w:proofErr w:type="spellEnd"/>
      <w:proofErr w:type="gramEnd"/>
      <w:r w:rsidRPr="00CC7C9F">
        <w:t>:</w:t>
      </w:r>
    </w:p>
    <w:p w14:paraId="40407CDF" w14:textId="77777777" w:rsidR="00DC0B39" w:rsidRPr="00CC7C9F" w:rsidRDefault="00DC0B39" w:rsidP="00DC0B39">
      <w:pPr>
        <w:pStyle w:val="Computerprogramm"/>
      </w:pPr>
      <w:r w:rsidRPr="00CC7C9F">
        <w:t>      </w:t>
      </w:r>
      <w:proofErr w:type="spellStart"/>
      <w:proofErr w:type="gramStart"/>
      <w:r w:rsidRPr="00CC7C9F">
        <w:rPr>
          <w:color w:val="800000"/>
        </w:rPr>
        <w:t>tcp</w:t>
      </w:r>
      <w:proofErr w:type="spellEnd"/>
      <w:proofErr w:type="gramEnd"/>
      <w:r w:rsidRPr="00CC7C9F">
        <w:t>:</w:t>
      </w:r>
    </w:p>
    <w:p w14:paraId="05035CD8" w14:textId="77777777" w:rsidR="00DC0B39" w:rsidRPr="00CC7C9F" w:rsidRDefault="00DC0B39" w:rsidP="00DC0B39">
      <w:pPr>
        <w:pStyle w:val="Computerprogramm"/>
      </w:pPr>
      <w:r w:rsidRPr="00CC7C9F">
        <w:t>        </w:t>
      </w:r>
      <w:proofErr w:type="spellStart"/>
      <w:proofErr w:type="gramStart"/>
      <w:r w:rsidRPr="00CC7C9F">
        <w:rPr>
          <w:color w:val="800000"/>
        </w:rPr>
        <w:t>maxConnections</w:t>
      </w:r>
      <w:proofErr w:type="spellEnd"/>
      <w:proofErr w:type="gramEnd"/>
      <w:r w:rsidRPr="00CC7C9F">
        <w:t>: </w:t>
      </w:r>
      <w:r w:rsidRPr="00CC7C9F">
        <w:rPr>
          <w:color w:val="098658"/>
        </w:rPr>
        <w:t>1</w:t>
      </w:r>
    </w:p>
    <w:p w14:paraId="6D0D8F2D" w14:textId="77777777" w:rsidR="00DC0B39" w:rsidRPr="00CC7C9F" w:rsidRDefault="00DC0B39" w:rsidP="00DC0B39">
      <w:pPr>
        <w:pStyle w:val="Computerprogramm"/>
      </w:pPr>
      <w:r w:rsidRPr="00CC7C9F">
        <w:t>      </w:t>
      </w:r>
      <w:proofErr w:type="gramStart"/>
      <w:r w:rsidRPr="00CC7C9F">
        <w:rPr>
          <w:color w:val="800000"/>
        </w:rPr>
        <w:t>http</w:t>
      </w:r>
      <w:proofErr w:type="gramEnd"/>
      <w:r w:rsidRPr="00CC7C9F">
        <w:t>:</w:t>
      </w:r>
    </w:p>
    <w:p w14:paraId="3C3AA0D7" w14:textId="77777777" w:rsidR="00DC0B39" w:rsidRPr="00CC7C9F" w:rsidRDefault="00DC0B39" w:rsidP="00DC0B39">
      <w:pPr>
        <w:pStyle w:val="Computerprogramm"/>
      </w:pPr>
      <w:r w:rsidRPr="00CC7C9F">
        <w:t>        </w:t>
      </w:r>
      <w:r w:rsidRPr="00CC7C9F">
        <w:rPr>
          <w:color w:val="800000"/>
        </w:rPr>
        <w:t>http1MaxPendingRequests</w:t>
      </w:r>
      <w:r w:rsidRPr="00CC7C9F">
        <w:t>: </w:t>
      </w:r>
      <w:r w:rsidRPr="00CC7C9F">
        <w:rPr>
          <w:color w:val="098658"/>
        </w:rPr>
        <w:t>1</w:t>
      </w:r>
    </w:p>
    <w:p w14:paraId="30393CBC" w14:textId="77777777" w:rsidR="00DC0B39" w:rsidRPr="00CC7C9F" w:rsidRDefault="00DC0B39" w:rsidP="00DC0B39">
      <w:pPr>
        <w:pStyle w:val="Computerprogramm"/>
      </w:pPr>
      <w:r w:rsidRPr="00CC7C9F">
        <w:t>        </w:t>
      </w:r>
      <w:proofErr w:type="spellStart"/>
      <w:proofErr w:type="gramStart"/>
      <w:r w:rsidRPr="00CC7C9F">
        <w:rPr>
          <w:color w:val="800000"/>
        </w:rPr>
        <w:t>maxRequestsPerConnection</w:t>
      </w:r>
      <w:proofErr w:type="spellEnd"/>
      <w:proofErr w:type="gramEnd"/>
      <w:r w:rsidRPr="00CC7C9F">
        <w:t>: </w:t>
      </w:r>
      <w:r w:rsidRPr="00CC7C9F">
        <w:rPr>
          <w:color w:val="098658"/>
        </w:rPr>
        <w:t>1</w:t>
      </w:r>
    </w:p>
    <w:p w14:paraId="1EDBCFF7" w14:textId="77777777" w:rsidR="00DC0B39" w:rsidRPr="00CC7C9F" w:rsidRDefault="00DC0B39" w:rsidP="00DC0B39">
      <w:pPr>
        <w:pStyle w:val="Computerprogramm"/>
      </w:pPr>
      <w:r w:rsidRPr="00CC7C9F">
        <w:t>    </w:t>
      </w:r>
      <w:proofErr w:type="spellStart"/>
      <w:proofErr w:type="gramStart"/>
      <w:r w:rsidRPr="00CC7C9F">
        <w:rPr>
          <w:color w:val="800000"/>
        </w:rPr>
        <w:t>outlierDetection</w:t>
      </w:r>
      <w:proofErr w:type="spellEnd"/>
      <w:proofErr w:type="gramEnd"/>
      <w:r w:rsidRPr="00CC7C9F">
        <w:t>:</w:t>
      </w:r>
    </w:p>
    <w:p w14:paraId="71C5FE22" w14:textId="77777777" w:rsidR="00DC0B39" w:rsidRPr="00CC7C9F" w:rsidRDefault="00DC0B39" w:rsidP="00DC0B39">
      <w:pPr>
        <w:pStyle w:val="Computerprogramm"/>
      </w:pPr>
      <w:r w:rsidRPr="00CC7C9F">
        <w:t>      </w:t>
      </w:r>
      <w:proofErr w:type="spellStart"/>
      <w:proofErr w:type="gramStart"/>
      <w:r w:rsidRPr="00CC7C9F">
        <w:rPr>
          <w:color w:val="800000"/>
        </w:rPr>
        <w:t>consecutiveErrors</w:t>
      </w:r>
      <w:proofErr w:type="spellEnd"/>
      <w:proofErr w:type="gramEnd"/>
      <w:r w:rsidRPr="00CC7C9F">
        <w:t>: </w:t>
      </w:r>
      <w:r w:rsidRPr="00CC7C9F">
        <w:rPr>
          <w:color w:val="098658"/>
        </w:rPr>
        <w:t>1</w:t>
      </w:r>
    </w:p>
    <w:p w14:paraId="53B36286" w14:textId="77777777" w:rsidR="00DC0B39" w:rsidRPr="00CC7C9F" w:rsidRDefault="00DC0B39" w:rsidP="00DC0B39">
      <w:pPr>
        <w:pStyle w:val="Computerprogramm"/>
      </w:pPr>
      <w:r w:rsidRPr="00CC7C9F">
        <w:t>      </w:t>
      </w:r>
      <w:proofErr w:type="gramStart"/>
      <w:r w:rsidRPr="00CC7C9F">
        <w:rPr>
          <w:color w:val="800000"/>
        </w:rPr>
        <w:t>interval</w:t>
      </w:r>
      <w:proofErr w:type="gramEnd"/>
      <w:r w:rsidRPr="00CC7C9F">
        <w:t>: 1s</w:t>
      </w:r>
    </w:p>
    <w:p w14:paraId="23D79868" w14:textId="77777777" w:rsidR="00DC0B39" w:rsidRPr="00CC7C9F" w:rsidRDefault="00DC0B39" w:rsidP="00DC0B39">
      <w:pPr>
        <w:pStyle w:val="Computerprogramm"/>
      </w:pPr>
      <w:r w:rsidRPr="00CC7C9F">
        <w:lastRenderedPageBreak/>
        <w:t>      </w:t>
      </w:r>
      <w:proofErr w:type="spellStart"/>
      <w:proofErr w:type="gramStart"/>
      <w:r w:rsidRPr="00CC7C9F">
        <w:rPr>
          <w:color w:val="800000"/>
        </w:rPr>
        <w:t>baseEjectionTime</w:t>
      </w:r>
      <w:proofErr w:type="spellEnd"/>
      <w:proofErr w:type="gramEnd"/>
      <w:r w:rsidRPr="00CC7C9F">
        <w:t>: 3m</w:t>
      </w:r>
    </w:p>
    <w:p w14:paraId="20FE8C93" w14:textId="77777777" w:rsidR="00DC0B39" w:rsidRPr="00CC7C9F" w:rsidRDefault="00DC0B39" w:rsidP="00DC0B39">
      <w:pPr>
        <w:pStyle w:val="Computerprogramm"/>
      </w:pPr>
      <w:r w:rsidRPr="00CC7C9F">
        <w:t>      </w:t>
      </w:r>
      <w:proofErr w:type="spellStart"/>
      <w:proofErr w:type="gramStart"/>
      <w:r w:rsidRPr="00CC7C9F">
        <w:rPr>
          <w:color w:val="800000"/>
        </w:rPr>
        <w:t>maxEjectionPercent</w:t>
      </w:r>
      <w:proofErr w:type="spellEnd"/>
      <w:proofErr w:type="gramEnd"/>
      <w:r w:rsidRPr="00CC7C9F">
        <w:t>: </w:t>
      </w:r>
      <w:r w:rsidRPr="00CC7C9F">
        <w:rPr>
          <w:color w:val="098658"/>
        </w:rPr>
        <w:t>100</w:t>
      </w:r>
    </w:p>
    <w:p w14:paraId="60639F1E" w14:textId="1A11447F" w:rsidR="00DC0B39" w:rsidRPr="001629B0" w:rsidRDefault="00DC0B39" w:rsidP="00DC0B39">
      <w:pPr>
        <w:pStyle w:val="Beschriftung"/>
        <w:rPr>
          <w:lang w:val="en-US"/>
        </w:rPr>
      </w:pPr>
      <w:bookmarkStart w:id="146" w:name="_Ref33463520"/>
      <w:bookmarkStart w:id="147" w:name="_Toc33476688"/>
      <w:bookmarkStart w:id="148" w:name="_Toc33705079"/>
      <w:proofErr w:type="spellStart"/>
      <w:r w:rsidRPr="001629B0">
        <w:rPr>
          <w:lang w:val="en-US"/>
        </w:rPr>
        <w:t>Codeteil</w:t>
      </w:r>
      <w:proofErr w:type="spellEnd"/>
      <w:r w:rsidRPr="001629B0">
        <w:rPr>
          <w:lang w:val="en-US"/>
        </w:rPr>
        <w:t xml:space="preserve"> </w:t>
      </w:r>
      <w:r w:rsidR="00CC7C9F">
        <w:rPr>
          <w:noProof/>
        </w:rPr>
        <w:fldChar w:fldCharType="begin"/>
      </w:r>
      <w:r w:rsidR="00CC7C9F" w:rsidRPr="001629B0">
        <w:rPr>
          <w:noProof/>
          <w:lang w:val="en-US"/>
        </w:rPr>
        <w:instrText xml:space="preserve"> SEQ Codeteil \* ARABIC </w:instrText>
      </w:r>
      <w:r w:rsidR="00CC7C9F">
        <w:rPr>
          <w:noProof/>
        </w:rPr>
        <w:fldChar w:fldCharType="separate"/>
      </w:r>
      <w:r w:rsidR="00CC7C9F" w:rsidRPr="001629B0">
        <w:rPr>
          <w:noProof/>
          <w:lang w:val="en-US"/>
        </w:rPr>
        <w:t>6</w:t>
      </w:r>
      <w:r w:rsidR="00CC7C9F">
        <w:rPr>
          <w:noProof/>
        </w:rPr>
        <w:fldChar w:fldCharType="end"/>
      </w:r>
      <w:bookmarkEnd w:id="146"/>
      <w:r w:rsidRPr="001629B0">
        <w:rPr>
          <w:lang w:val="en-US"/>
        </w:rPr>
        <w:t xml:space="preserve">: </w:t>
      </w:r>
      <w:proofErr w:type="spellStart"/>
      <w:r w:rsidRPr="001629B0">
        <w:rPr>
          <w:lang w:val="en-US"/>
        </w:rPr>
        <w:t>Cicuit</w:t>
      </w:r>
      <w:proofErr w:type="spellEnd"/>
      <w:r w:rsidRPr="001629B0">
        <w:rPr>
          <w:lang w:val="en-US"/>
        </w:rPr>
        <w:t xml:space="preserve"> </w:t>
      </w:r>
      <w:r w:rsidR="00362D99" w:rsidRPr="001629B0">
        <w:rPr>
          <w:lang w:val="en-US"/>
        </w:rPr>
        <w:t>Breaker</w:t>
      </w:r>
      <w:r w:rsidRPr="001629B0">
        <w:rPr>
          <w:lang w:val="en-US"/>
        </w:rPr>
        <w:t xml:space="preserve"> </w:t>
      </w:r>
      <w:proofErr w:type="spellStart"/>
      <w:r w:rsidRPr="001629B0">
        <w:rPr>
          <w:lang w:val="en-US"/>
        </w:rPr>
        <w:t>durch</w:t>
      </w:r>
      <w:proofErr w:type="spellEnd"/>
      <w:r w:rsidRPr="001629B0">
        <w:rPr>
          <w:lang w:val="en-US"/>
        </w:rPr>
        <w:t xml:space="preserve"> </w:t>
      </w:r>
      <w:proofErr w:type="spellStart"/>
      <w:r w:rsidRPr="001629B0">
        <w:rPr>
          <w:lang w:val="en-US"/>
        </w:rPr>
        <w:t>eine</w:t>
      </w:r>
      <w:proofErr w:type="spellEnd"/>
      <w:r w:rsidRPr="001629B0">
        <w:rPr>
          <w:lang w:val="en-US"/>
        </w:rPr>
        <w:t xml:space="preserve"> destination Rule in </w:t>
      </w:r>
      <w:proofErr w:type="spellStart"/>
      <w:r w:rsidRPr="001629B0">
        <w:rPr>
          <w:lang w:val="en-US"/>
        </w:rPr>
        <w:t>Istio</w:t>
      </w:r>
      <w:bookmarkEnd w:id="147"/>
      <w:bookmarkEnd w:id="148"/>
      <w:proofErr w:type="spellEnd"/>
    </w:p>
    <w:p w14:paraId="1DA3FC2F" w14:textId="66306A8A" w:rsidR="00DC0B39" w:rsidRPr="008E271B" w:rsidRDefault="00DC0B39" w:rsidP="00710AD7">
      <w:r w:rsidRPr="008E271B">
        <w:t xml:space="preserve">Im </w:t>
      </w:r>
      <w:r w:rsidRPr="008E271B">
        <w:fldChar w:fldCharType="begin"/>
      </w:r>
      <w:r w:rsidRPr="008E271B">
        <w:instrText xml:space="preserve"> REF _Ref33463520 \h </w:instrText>
      </w:r>
      <w:r w:rsidRPr="008E271B">
        <w:fldChar w:fldCharType="separate"/>
      </w:r>
      <w:proofErr w:type="spellStart"/>
      <w:r w:rsidRPr="008E271B">
        <w:t>Codeteil</w:t>
      </w:r>
      <w:proofErr w:type="spellEnd"/>
      <w:r w:rsidRPr="008E271B">
        <w:t xml:space="preserve"> </w:t>
      </w:r>
      <w:r w:rsidRPr="008E271B">
        <w:rPr>
          <w:noProof/>
        </w:rPr>
        <w:t>6</w:t>
      </w:r>
      <w:r w:rsidRPr="008E271B">
        <w:fldChar w:fldCharType="end"/>
      </w:r>
      <w:r w:rsidRPr="008E271B">
        <w:t xml:space="preserve"> sieht man eine </w:t>
      </w:r>
      <w:proofErr w:type="spellStart"/>
      <w:r w:rsidRPr="008E271B">
        <w:t>yaml</w:t>
      </w:r>
      <w:proofErr w:type="spellEnd"/>
      <w:r w:rsidRPr="008E271B">
        <w:t xml:space="preserve"> Datei</w:t>
      </w:r>
      <w:r w:rsidR="00D401F9">
        <w:t>,</w:t>
      </w:r>
      <w:r w:rsidRPr="008E271B">
        <w:t xml:space="preserve"> welche eine Destination </w:t>
      </w:r>
      <w:proofErr w:type="spellStart"/>
      <w:r w:rsidRPr="008E271B">
        <w:t>Rule</w:t>
      </w:r>
      <w:proofErr w:type="spellEnd"/>
      <w:r w:rsidRPr="008E271B">
        <w:t xml:space="preserve"> für einen Service definiert. Destination </w:t>
      </w:r>
      <w:proofErr w:type="spellStart"/>
      <w:r w:rsidRPr="008E271B">
        <w:t>rules</w:t>
      </w:r>
      <w:proofErr w:type="spellEnd"/>
      <w:r w:rsidRPr="008E271B">
        <w:t xml:space="preserve">, wenden </w:t>
      </w:r>
      <w:r w:rsidR="00CD4FAB">
        <w:t>R</w:t>
      </w:r>
      <w:r w:rsidRPr="008E271B">
        <w:t xml:space="preserve">egeln auf den Netzwerkverkehr von Services an nachdem das eigentliche Routing geschehen ist. Der Servicename ist in diesem Fall </w:t>
      </w:r>
      <w:proofErr w:type="spellStart"/>
      <w:r w:rsidR="00161A08">
        <w:t>myService</w:t>
      </w:r>
      <w:proofErr w:type="spellEnd"/>
      <w:r w:rsidRPr="008E271B">
        <w:t xml:space="preserve"> und läuft unter den zuvor beschriebenen Parametern. Der Circuit </w:t>
      </w:r>
      <w:proofErr w:type="spellStart"/>
      <w:r w:rsidR="00CD4FAB">
        <w:t>B</w:t>
      </w:r>
      <w:r w:rsidRPr="008E271B">
        <w:t>reaker</w:t>
      </w:r>
      <w:proofErr w:type="spellEnd"/>
      <w:r w:rsidRPr="008E271B">
        <w:t xml:space="preserve"> befindet sich unter dem </w:t>
      </w:r>
      <w:proofErr w:type="spellStart"/>
      <w:r w:rsidR="00CD4FAB">
        <w:t>O</w:t>
      </w:r>
      <w:r w:rsidRPr="008E271B">
        <w:t>utlier</w:t>
      </w:r>
      <w:proofErr w:type="spellEnd"/>
      <w:r w:rsidR="00AD526D">
        <w:t xml:space="preserve"> </w:t>
      </w:r>
      <w:proofErr w:type="spellStart"/>
      <w:r w:rsidRPr="008E271B">
        <w:t>Detection</w:t>
      </w:r>
      <w:proofErr w:type="spellEnd"/>
      <w:r w:rsidRPr="008E271B">
        <w:t xml:space="preserve"> Feld, worunter dieser auch </w:t>
      </w:r>
      <w:r w:rsidR="00AD526D">
        <w:t>e</w:t>
      </w:r>
      <w:r w:rsidRPr="008E271B">
        <w:t xml:space="preserve">ingestellt wird. Der </w:t>
      </w:r>
      <w:r w:rsidR="00AD526D">
        <w:t>C</w:t>
      </w:r>
      <w:r w:rsidRPr="008E271B">
        <w:t>onnection</w:t>
      </w:r>
      <w:r w:rsidR="00AD526D">
        <w:t xml:space="preserve"> </w:t>
      </w:r>
      <w:r w:rsidRPr="008E271B">
        <w:t>Pool Parameter und seine Kinder definier</w:t>
      </w:r>
      <w:r w:rsidR="00AD526D">
        <w:t>en</w:t>
      </w:r>
      <w:r w:rsidRPr="008E271B">
        <w:t xml:space="preserve"> hierbei nur wie viele Verbindungen zum Service aufgebaut werden dürfen. </w:t>
      </w:r>
      <w:r w:rsidR="00AD526D">
        <w:t xml:space="preserve">In </w:t>
      </w:r>
      <w:proofErr w:type="spellStart"/>
      <w:r w:rsidR="00AD526D">
        <w:t>Istio</w:t>
      </w:r>
      <w:proofErr w:type="spellEnd"/>
      <w:r w:rsidRPr="008E271B">
        <w:t xml:space="preserve"> ist kein Wort wörtlicher Circuit </w:t>
      </w:r>
      <w:proofErr w:type="spellStart"/>
      <w:r w:rsidR="00362D99">
        <w:t>Breaker</w:t>
      </w:r>
      <w:proofErr w:type="spellEnd"/>
      <w:r w:rsidRPr="008E271B">
        <w:t xml:space="preserve"> vorhanden, s</w:t>
      </w:r>
      <w:r w:rsidR="00DE2941">
        <w:t>tattdessen</w:t>
      </w:r>
      <w:r w:rsidRPr="008E271B">
        <w:t xml:space="preserve"> wird dies durch Netzwerkregeln gelöst</w:t>
      </w:r>
      <w:r w:rsidR="00DE2941">
        <w:t>,</w:t>
      </w:r>
      <w:r w:rsidRPr="008E271B">
        <w:t xml:space="preserve"> welche z.B. in Spring in einer </w:t>
      </w:r>
      <w:proofErr w:type="spellStart"/>
      <w:r w:rsidR="00DE2941">
        <w:t>a</w:t>
      </w:r>
      <w:r w:rsidRPr="008E271B">
        <w:t>pplication.</w:t>
      </w:r>
      <w:r w:rsidR="00DE2941">
        <w:t>p</w:t>
      </w:r>
      <w:r w:rsidRPr="008E271B">
        <w:t>roperties</w:t>
      </w:r>
      <w:proofErr w:type="spellEnd"/>
      <w:r w:rsidRPr="008E271B">
        <w:t xml:space="preserve"> Datei festgelegt</w:t>
      </w:r>
      <w:r w:rsidR="00DE2941">
        <w:t xml:space="preserve"> werden</w:t>
      </w:r>
      <w:r w:rsidRPr="008E271B">
        <w:t xml:space="preserve">. Circuit </w:t>
      </w:r>
      <w:proofErr w:type="spellStart"/>
      <w:r w:rsidR="00DE2941">
        <w:t>B</w:t>
      </w:r>
      <w:r w:rsidRPr="008E271B">
        <w:t>reaker</w:t>
      </w:r>
      <w:proofErr w:type="spellEnd"/>
      <w:r w:rsidRPr="008E271B">
        <w:t xml:space="preserve"> werden in </w:t>
      </w:r>
      <w:proofErr w:type="spellStart"/>
      <w:r w:rsidRPr="008E271B">
        <w:t>Istio</w:t>
      </w:r>
      <w:proofErr w:type="spellEnd"/>
      <w:r w:rsidRPr="008E271B">
        <w:t xml:space="preserve"> außerdem direkt für einen ganzen Services festgelegt und können nicht für </w:t>
      </w:r>
      <w:r w:rsidR="009339E6">
        <w:t xml:space="preserve">eine </w:t>
      </w:r>
      <w:r w:rsidRPr="008E271B">
        <w:t xml:space="preserve">spezifische Route definiert oder spezifiziert werden. Da die Regeln sich stärker auf das Netzwerk beziehen sind im Falle von </w:t>
      </w:r>
      <w:proofErr w:type="spellStart"/>
      <w:r w:rsidRPr="008E271B">
        <w:t>Istio</w:t>
      </w:r>
      <w:proofErr w:type="spellEnd"/>
      <w:r w:rsidRPr="008E271B">
        <w:t xml:space="preserve"> nicht ganz so viele Einstellungsmöglichkeiten vorhanden, was die Bedienung allerdings </w:t>
      </w:r>
      <w:r w:rsidR="009339E6">
        <w:t>vereinfachen</w:t>
      </w:r>
      <w:r w:rsidRPr="008E271B">
        <w:t xml:space="preserve"> kann. Die oben zu sehende</w:t>
      </w:r>
      <w:r w:rsidR="00DD26FC">
        <w:t>n</w:t>
      </w:r>
      <w:r w:rsidRPr="008E271B">
        <w:t xml:space="preserve"> Regeln m</w:t>
      </w:r>
      <w:r w:rsidR="00DD26FC">
        <w:t>ü</w:t>
      </w:r>
      <w:r w:rsidRPr="008E271B">
        <w:t>ss</w:t>
      </w:r>
      <w:r w:rsidR="00DD26FC">
        <w:t>en</w:t>
      </w:r>
      <w:r w:rsidRPr="008E271B">
        <w:t xml:space="preserve"> nur per Kommando: </w:t>
      </w:r>
      <w:proofErr w:type="spellStart"/>
      <w:r w:rsidRPr="008E271B">
        <w:rPr>
          <w:i/>
        </w:rPr>
        <w:t>kubectl</w:t>
      </w:r>
      <w:proofErr w:type="spellEnd"/>
      <w:r w:rsidRPr="008E271B">
        <w:rPr>
          <w:i/>
        </w:rPr>
        <w:t xml:space="preserve"> </w:t>
      </w:r>
      <w:proofErr w:type="spellStart"/>
      <w:r w:rsidRPr="008E271B">
        <w:rPr>
          <w:i/>
        </w:rPr>
        <w:t>apply</w:t>
      </w:r>
      <w:proofErr w:type="spellEnd"/>
      <w:r w:rsidRPr="008E271B">
        <w:rPr>
          <w:i/>
        </w:rPr>
        <w:t xml:space="preserve"> -f .\</w:t>
      </w:r>
      <w:proofErr w:type="spellStart"/>
      <w:r w:rsidRPr="008E271B">
        <w:rPr>
          <w:i/>
        </w:rPr>
        <w:t>destinationRule.yaml</w:t>
      </w:r>
      <w:proofErr w:type="spellEnd"/>
      <w:r w:rsidRPr="008E271B">
        <w:t xml:space="preserve"> angewendet werden</w:t>
      </w:r>
      <w:r w:rsidR="00DD26FC">
        <w:t>,</w:t>
      </w:r>
      <w:r w:rsidRPr="008E271B">
        <w:t xml:space="preserve"> um anschließend für den entsprechenden Service in Kraft zu treten. </w:t>
      </w:r>
    </w:p>
    <w:p w14:paraId="559BB4F0" w14:textId="77777777" w:rsidR="003B319F" w:rsidRPr="008E271B" w:rsidRDefault="003B319F" w:rsidP="003B319F">
      <w:pPr>
        <w:pStyle w:val="berschrift3"/>
      </w:pPr>
      <w:bookmarkStart w:id="149" w:name="_Toc31640676"/>
      <w:bookmarkStart w:id="150" w:name="_Toc33725621"/>
      <w:proofErr w:type="spellStart"/>
      <w:r w:rsidRPr="008E271B">
        <w:t>Retry</w:t>
      </w:r>
      <w:bookmarkEnd w:id="149"/>
      <w:bookmarkEnd w:id="150"/>
      <w:proofErr w:type="spellEnd"/>
    </w:p>
    <w:p w14:paraId="517950F9" w14:textId="77777777" w:rsidR="003B319F" w:rsidRPr="008E271B" w:rsidRDefault="003B319F" w:rsidP="003B319F">
      <w:pPr>
        <w:pStyle w:val="berschrift4"/>
      </w:pPr>
      <w:r w:rsidRPr="008E271B">
        <w:t>Das zu Lösende Problem</w:t>
      </w:r>
    </w:p>
    <w:p w14:paraId="36244EFA" w14:textId="77777777" w:rsidR="003B319F" w:rsidRPr="008E271B" w:rsidRDefault="003B319F" w:rsidP="003B319F">
      <w:r w:rsidRPr="008E271B">
        <w:t xml:space="preserve">Wenn Anwendungen über das Netzwerk miteinander kommunizieren, kann es immer wieder vorkommen, dass gewisse Fehler auftreten. </w:t>
      </w:r>
      <w:r>
        <w:t xml:space="preserve">Beispielsweise können </w:t>
      </w:r>
      <w:r w:rsidRPr="008E271B">
        <w:t>Anfragen  verloren gehen, das Ziel kann momentan nicht erreichbar sein oder ein Service vorübergehend ausgelastet sein. Solche Fehler verschwinden mit der Zeit</w:t>
      </w:r>
      <w:r>
        <w:t>,</w:t>
      </w:r>
      <w:r w:rsidRPr="008E271B">
        <w:t xml:space="preserve"> für gewöhnlich</w:t>
      </w:r>
      <w:r>
        <w:t>,</w:t>
      </w:r>
      <w:r w:rsidRPr="008E271B">
        <w:t xml:space="preserve"> von alleine. Wir brauchen allerdings einen Mechanismus, der dies </w:t>
      </w:r>
      <w:r>
        <w:t>m</w:t>
      </w:r>
      <w:r w:rsidRPr="008E271B">
        <w:t>öglichst einfach umsetzbar macht, ohne zu große weitere Probleme zu verursachen.</w:t>
      </w:r>
    </w:p>
    <w:p w14:paraId="29F6A397" w14:textId="77777777" w:rsidR="003B319F" w:rsidRPr="008E271B" w:rsidRDefault="003B319F" w:rsidP="003B319F">
      <w:pPr>
        <w:pStyle w:val="berschrift4"/>
      </w:pPr>
      <w:r w:rsidRPr="008E271B">
        <w:t>Lösungsansatz für das Problems</w:t>
      </w:r>
    </w:p>
    <w:p w14:paraId="75EE985E" w14:textId="5107A6EA" w:rsidR="003B319F" w:rsidRPr="008E271B" w:rsidRDefault="003B319F" w:rsidP="003B319F">
      <w:r w:rsidRPr="008E271B">
        <w:t xml:space="preserve">Es </w:t>
      </w:r>
      <w:r>
        <w:t>kann nun also vermerkt werden</w:t>
      </w:r>
      <w:r w:rsidRPr="008E271B">
        <w:t>, das</w:t>
      </w:r>
      <w:r>
        <w:t>s</w:t>
      </w:r>
      <w:r w:rsidRPr="008E271B">
        <w:t xml:space="preserve"> Fehler immer wieder auftreten</w:t>
      </w:r>
      <w:r>
        <w:t>, welche gehandhabt werden müssen</w:t>
      </w:r>
      <w:r w:rsidRPr="008E271B">
        <w:t xml:space="preserve">. </w:t>
      </w:r>
      <w:r>
        <w:t>Stellt die</w:t>
      </w:r>
      <w:r w:rsidRPr="008E271B">
        <w:t xml:space="preserve"> Anwendung also fest, dass ein Fehler aufgetreten ist, </w:t>
      </w:r>
      <w:r>
        <w:t>beim Versuch</w:t>
      </w:r>
      <w:r w:rsidRPr="008E271B">
        <w:t xml:space="preserve"> einen Aufruf auszuführen</w:t>
      </w:r>
      <w:r w:rsidR="00AD1C9A">
        <w:t xml:space="preserve"> besteht</w:t>
      </w:r>
      <w:r w:rsidRPr="008E271B">
        <w:t xml:space="preserve"> eine Reihe an Möglichkeiten d</w:t>
      </w:r>
      <w:r>
        <w:t>amit zu verfahren</w:t>
      </w:r>
      <w:r w:rsidRPr="008E271B">
        <w:t>:</w:t>
      </w:r>
    </w:p>
    <w:p w14:paraId="5D58370C" w14:textId="77777777" w:rsidR="003B319F" w:rsidRPr="008E271B" w:rsidRDefault="003B319F" w:rsidP="003B319F">
      <w:pPr>
        <w:pStyle w:val="Listenabsatz"/>
        <w:numPr>
          <w:ilvl w:val="0"/>
          <w:numId w:val="42"/>
        </w:numPr>
      </w:pPr>
      <w:r w:rsidRPr="008E271B">
        <w:t>Abbruch: Falls erkennbar ist</w:t>
      </w:r>
      <w:r>
        <w:t>,</w:t>
      </w:r>
      <w:r w:rsidRPr="008E271B">
        <w:t xml:space="preserve"> das</w:t>
      </w:r>
      <w:r>
        <w:t>s</w:t>
      </w:r>
      <w:r w:rsidRPr="008E271B">
        <w:t xml:space="preserve"> der Fehler sich nicht mit einer Wartezeit beheben lässt oder mit dem Kommunikationsweg zu tun hat, sollte die Aktion abgebrochen und eine </w:t>
      </w:r>
      <w:proofErr w:type="spellStart"/>
      <w:r w:rsidRPr="008E271B">
        <w:t>Exception</w:t>
      </w:r>
      <w:proofErr w:type="spellEnd"/>
      <w:r w:rsidRPr="008E271B">
        <w:t xml:space="preserve"> ausgelöst werden. W</w:t>
      </w:r>
      <w:r>
        <w:t>ird</w:t>
      </w:r>
      <w:r w:rsidRPr="008E271B">
        <w:t xml:space="preserve"> </w:t>
      </w:r>
      <w:r>
        <w:t>b</w:t>
      </w:r>
      <w:r w:rsidRPr="008E271B">
        <w:t xml:space="preserve">eispielsweise ein Login mehrfach mit den </w:t>
      </w:r>
      <w:r>
        <w:t>f</w:t>
      </w:r>
      <w:r w:rsidRPr="008E271B">
        <w:t xml:space="preserve">alschen Daten ausgeführt, macht es keinen Sinn diesen überhaupt abzusenden. </w:t>
      </w:r>
    </w:p>
    <w:p w14:paraId="1C44AC97" w14:textId="77777777" w:rsidR="003B319F" w:rsidRPr="008E271B" w:rsidRDefault="003B319F" w:rsidP="003B319F">
      <w:pPr>
        <w:pStyle w:val="Listenabsatz"/>
        <w:numPr>
          <w:ilvl w:val="0"/>
          <w:numId w:val="42"/>
        </w:numPr>
      </w:pPr>
      <w:bookmarkStart w:id="151" w:name="_CTVK001af507f1be95d421eaeb80dc7d771e74e"/>
      <w:r w:rsidRPr="008E271B">
        <w:rPr>
          <w:noProof/>
        </w:rPr>
        <w:lastRenderedPageBreak/>
        <w:drawing>
          <wp:anchor distT="0" distB="0" distL="114300" distR="114300" simplePos="0" relativeHeight="251675648" behindDoc="0" locked="0" layoutInCell="1" allowOverlap="1" wp14:anchorId="4A257488" wp14:editId="19F4743A">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31">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151"/>
      <w:proofErr w:type="spellStart"/>
      <w:r w:rsidRPr="008E271B">
        <w:t>Retry</w:t>
      </w:r>
      <w:proofErr w:type="spellEnd"/>
      <w:r w:rsidRPr="008E271B">
        <w:t xml:space="preserve">: </w:t>
      </w:r>
      <w:r>
        <w:t>Kommt</w:t>
      </w:r>
      <w:r w:rsidRPr="008E271B">
        <w:t xml:space="preserve"> </w:t>
      </w:r>
      <w:r>
        <w:t>ein</w:t>
      </w:r>
      <w:r w:rsidRPr="008E271B">
        <w:t xml:space="preserve"> Fehler nur selten vo</w:t>
      </w:r>
      <w:r>
        <w:t>r</w:t>
      </w:r>
      <w:r w:rsidRPr="008E271B">
        <w:t xml:space="preserve"> und </w:t>
      </w:r>
      <w:r>
        <w:t xml:space="preserve">weist </w:t>
      </w:r>
      <w:r w:rsidRPr="008E271B">
        <w:t xml:space="preserve">keine Rückschlüsse auf konkrete Fehler auf, sollte dieser einfach sofort wiederholt werden, da hier mit erhöhter Wahrscheinlichkeit das Netzwerk die </w:t>
      </w:r>
      <w:r>
        <w:t>t</w:t>
      </w:r>
      <w:r w:rsidRPr="008E271B">
        <w:t xml:space="preserve">atsächliche Fehlerquelle </w:t>
      </w:r>
      <w:r>
        <w:t>darstellt</w:t>
      </w:r>
      <w:r w:rsidRPr="008E271B">
        <w:t>, was bedeutet</w:t>
      </w:r>
      <w:r>
        <w:t>,</w:t>
      </w:r>
      <w:r w:rsidRPr="008E271B">
        <w:t xml:space="preserve"> das</w:t>
      </w:r>
      <w:r>
        <w:t>s</w:t>
      </w:r>
      <w:r w:rsidRPr="008E271B">
        <w:t xml:space="preserve"> der Fehler nicht nochmal auftreten wird </w:t>
      </w:r>
      <w:r>
        <w:t>(</w:t>
      </w:r>
      <w:r w:rsidRPr="008E271B">
        <w:t xml:space="preserve">Bsp. </w:t>
      </w:r>
      <w:r w:rsidRPr="008E271B">
        <w:fldChar w:fldCharType="begin"/>
      </w:r>
      <w:r w:rsidRPr="008E271B">
        <w:instrText xml:space="preserve"> REF _Ref26274448 \h </w:instrText>
      </w:r>
      <w:r w:rsidRPr="008E271B">
        <w:fldChar w:fldCharType="separate"/>
      </w:r>
      <w:r w:rsidRPr="008E271B">
        <w:t xml:space="preserve">Abbildung </w:t>
      </w:r>
      <w:r w:rsidRPr="008E271B">
        <w:rPr>
          <w:noProof/>
        </w:rPr>
        <w:t>20</w:t>
      </w:r>
      <w:r w:rsidRPr="008E271B">
        <w:fldChar w:fldCharType="end"/>
      </w:r>
      <w:r>
        <w:t>)</w:t>
      </w:r>
      <w:r w:rsidRPr="008E271B">
        <w:t>.</w:t>
      </w:r>
    </w:p>
    <w:p w14:paraId="119DDF8B" w14:textId="2CB4824A" w:rsidR="003B319F" w:rsidRPr="008E271B" w:rsidRDefault="003B319F" w:rsidP="003B319F">
      <w:pPr>
        <w:pStyle w:val="Beschriftung"/>
        <w:ind w:left="720"/>
      </w:pPr>
      <w:bookmarkStart w:id="152" w:name="_Ref26274448"/>
      <w:bookmarkStart w:id="153" w:name="_Toc31640621"/>
      <w:bookmarkStart w:id="154" w:name="_Toc33705040"/>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sidRPr="008E271B">
        <w:rPr>
          <w:noProof/>
        </w:rPr>
        <w:t>20</w:t>
      </w:r>
      <w:r w:rsidRPr="008E271B">
        <w:rPr>
          <w:noProof/>
        </w:rPr>
        <w:fldChar w:fldCharType="end"/>
      </w:r>
      <w:bookmarkEnd w:id="152"/>
      <w:r w:rsidRPr="008E271B">
        <w:t xml:space="preserve">: </w:t>
      </w:r>
      <w:proofErr w:type="spellStart"/>
      <w:r w:rsidRPr="008E271B">
        <w:t>Retry</w:t>
      </w:r>
      <w:proofErr w:type="spellEnd"/>
      <w:r w:rsidRPr="008E271B">
        <w:t xml:space="preserve"> Pattern </w:t>
      </w:r>
      <w:sdt>
        <w:sdtPr>
          <w:alias w:val="Don't edit this field"/>
          <w:tag w:val="CitaviPlaceholder#0a3fe9a8-1f55-4343-b37a-74ab0f512bbb"/>
          <w:id w:val="-473680108"/>
          <w:placeholder>
            <w:docPart w:val="1CD78BFF53D24CDAAD19EFEFC727D213"/>
          </w:placeholder>
        </w:sdtPr>
        <w:sdtContent>
          <w:r w:rsidRPr="008E271B">
            <w:fldChar w:fldCharType="begin"/>
          </w:r>
          <w:r w:rsidR="001629B0">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}</w:instrText>
          </w:r>
          <w:r w:rsidRPr="008E271B">
            <w:fldChar w:fldCharType="separate"/>
          </w:r>
          <w:r w:rsidR="001629B0">
            <w:t>(Microsoft)</w:t>
          </w:r>
          <w:r w:rsidRPr="008E271B">
            <w:fldChar w:fldCharType="end"/>
          </w:r>
        </w:sdtContent>
      </w:sdt>
      <w:bookmarkEnd w:id="153"/>
      <w:bookmarkEnd w:id="154"/>
    </w:p>
    <w:p w14:paraId="7095A44C" w14:textId="77777777" w:rsidR="003B319F" w:rsidRPr="008E271B" w:rsidRDefault="003B319F" w:rsidP="003B319F">
      <w:pPr>
        <w:pStyle w:val="Listenabsatz"/>
        <w:numPr>
          <w:ilvl w:val="0"/>
          <w:numId w:val="42"/>
        </w:numPr>
      </w:pPr>
      <w:proofErr w:type="spellStart"/>
      <w:r w:rsidRPr="008E271B">
        <w:t>Retry</w:t>
      </w:r>
      <w:proofErr w:type="spellEnd"/>
      <w:r w:rsidRPr="008E271B">
        <w:t xml:space="preserve"> mit Verzögerung: Falls es sich um einen eher gewöhnlichere</w:t>
      </w:r>
      <w:r>
        <w:t>n</w:t>
      </w:r>
      <w:r w:rsidRPr="008E271B">
        <w:t xml:space="preserve"> Fehler handelt, z. B. der </w:t>
      </w:r>
      <w:r>
        <w:t>a</w:t>
      </w:r>
      <w:r w:rsidRPr="008E271B">
        <w:t xml:space="preserve">ngefragte Service oder das Netzwerk sind </w:t>
      </w:r>
      <w:r>
        <w:t>ü</w:t>
      </w:r>
      <w:r w:rsidRPr="008E271B">
        <w:t>berlaufen</w:t>
      </w:r>
      <w:r>
        <w:t>,</w:t>
      </w:r>
      <w:r w:rsidRPr="008E271B">
        <w:t xml:space="preserve"> </w:t>
      </w:r>
      <w:r>
        <w:t>i</w:t>
      </w:r>
      <w:r w:rsidRPr="008E271B">
        <w:t>st die beste Option die Anfrage mit ein</w:t>
      </w:r>
      <w:r>
        <w:t>er</w:t>
      </w:r>
      <w:r w:rsidRPr="008E271B">
        <w:t xml:space="preserve"> gewissen Verzögerung erneut zu </w:t>
      </w:r>
      <w:r>
        <w:t>s</w:t>
      </w:r>
      <w:r w:rsidRPr="008E271B">
        <w:t>enden.</w:t>
      </w:r>
    </w:p>
    <w:p w14:paraId="37CCD86B" w14:textId="77777777" w:rsidR="003B319F" w:rsidRPr="008E271B" w:rsidRDefault="003B319F" w:rsidP="003B319F">
      <w:pPr>
        <w:pStyle w:val="berschrift4"/>
      </w:pPr>
      <w:r w:rsidRPr="008E271B">
        <w:t>Umsetzung</w:t>
      </w:r>
    </w:p>
    <w:p w14:paraId="48974E6C" w14:textId="77777777" w:rsidR="003B319F" w:rsidRPr="008E271B" w:rsidRDefault="003B319F" w:rsidP="003B319F">
      <w:pPr>
        <w:pStyle w:val="berschrift5"/>
      </w:pPr>
      <w:proofErr w:type="spellStart"/>
      <w:r w:rsidRPr="008E271B">
        <w:t>Retries</w:t>
      </w:r>
      <w:proofErr w:type="spellEnd"/>
      <w:r w:rsidRPr="008E271B">
        <w:t xml:space="preserve"> in Spring Boot 2 mit Resilient4j</w:t>
      </w:r>
    </w:p>
    <w:p w14:paraId="6FA85EFF" w14:textId="77777777" w:rsidR="003B319F" w:rsidRPr="008E271B" w:rsidRDefault="003B319F" w:rsidP="003B319F">
      <w:r w:rsidRPr="008E271B">
        <w:t xml:space="preserve">Die </w:t>
      </w:r>
      <w:proofErr w:type="spellStart"/>
      <w:r w:rsidRPr="008E271B">
        <w:t>Retry</w:t>
      </w:r>
      <w:proofErr w:type="spellEnd"/>
      <w:r w:rsidRPr="008E271B">
        <w:t xml:space="preserve"> Funktion von Resilient4j in Verbindung mit Spring Boot 2 ist sehr einfach einzubinden</w:t>
      </w:r>
      <w:r>
        <w:t xml:space="preserve"> und</w:t>
      </w:r>
      <w:r w:rsidRPr="008E271B">
        <w:t xml:space="preserve"> bietet auch einiges an zusätzlichen Einstellungen, welche bei anderen </w:t>
      </w:r>
      <w:r>
        <w:t>A</w:t>
      </w:r>
      <w:r w:rsidRPr="008E271B">
        <w:t xml:space="preserve">lternativen so nicht vorhanden sind. Hierfür wird jede Klasse oder Methode, wie in </w:t>
      </w:r>
      <w:r w:rsidRPr="008E271B">
        <w:fldChar w:fldCharType="begin"/>
      </w:r>
      <w:r w:rsidRPr="008E271B">
        <w:instrText xml:space="preserve"> REF _Ref33472872 \h </w:instrText>
      </w:r>
      <w:r w:rsidRPr="008E271B">
        <w:fldChar w:fldCharType="separate"/>
      </w:r>
      <w:proofErr w:type="spellStart"/>
      <w:r w:rsidRPr="008E271B">
        <w:t>Codeteil</w:t>
      </w:r>
      <w:proofErr w:type="spellEnd"/>
      <w:r w:rsidRPr="008E271B">
        <w:t xml:space="preserve"> </w:t>
      </w:r>
      <w:r w:rsidRPr="008E271B">
        <w:rPr>
          <w:noProof/>
        </w:rPr>
        <w:t>8</w:t>
      </w:r>
      <w:r w:rsidRPr="008E271B">
        <w:fldChar w:fldCharType="end"/>
      </w:r>
      <w:r w:rsidRPr="008E271B">
        <w:t xml:space="preserve"> zu sehen ist, </w:t>
      </w:r>
      <w:r>
        <w:t xml:space="preserve">zum einen </w:t>
      </w:r>
      <w:r w:rsidRPr="008E271B">
        <w:t>mit der entsprechenden Annotation erweitert, sowie mit einem Namen</w:t>
      </w:r>
      <w:r>
        <w:t>,</w:t>
      </w:r>
      <w:r w:rsidRPr="008E271B">
        <w:t xml:space="preserve"> und falls gewollt einer </w:t>
      </w:r>
      <w:proofErr w:type="spellStart"/>
      <w:r>
        <w:t>F</w:t>
      </w:r>
      <w:r w:rsidRPr="008E271B">
        <w:t>allback</w:t>
      </w:r>
      <w:proofErr w:type="spellEnd"/>
      <w:r w:rsidRPr="008E271B">
        <w:t xml:space="preserve"> Methode versehen. Wie im </w:t>
      </w:r>
      <w:r w:rsidRPr="008E271B">
        <w:fldChar w:fldCharType="begin"/>
      </w:r>
      <w:r w:rsidRPr="008E271B">
        <w:instrText xml:space="preserve"> REF _Ref33472898 \h </w:instrText>
      </w:r>
      <w:r w:rsidRPr="008E271B">
        <w:fldChar w:fldCharType="separate"/>
      </w:r>
      <w:proofErr w:type="spellStart"/>
      <w:r w:rsidRPr="008E271B">
        <w:t>Codeteil</w:t>
      </w:r>
      <w:proofErr w:type="spellEnd"/>
      <w:r w:rsidRPr="008E271B">
        <w:t xml:space="preserve"> </w:t>
      </w:r>
      <w:r w:rsidRPr="008E271B">
        <w:rPr>
          <w:noProof/>
        </w:rPr>
        <w:t>7</w:t>
      </w:r>
      <w:r w:rsidRPr="008E271B">
        <w:fldChar w:fldCharType="end"/>
      </w:r>
      <w:r w:rsidRPr="008E271B">
        <w:t xml:space="preserve"> zu sehen ist, wird das Verhalten des </w:t>
      </w:r>
      <w:proofErr w:type="spellStart"/>
      <w:r w:rsidRPr="008E271B">
        <w:t>Retry</w:t>
      </w:r>
      <w:proofErr w:type="spellEnd"/>
      <w:r w:rsidRPr="008E271B">
        <w:t xml:space="preserve"> Mechanismus in der </w:t>
      </w:r>
      <w:proofErr w:type="spellStart"/>
      <w:r w:rsidRPr="008E271B">
        <w:t>application.propteries</w:t>
      </w:r>
      <w:proofErr w:type="spellEnd"/>
      <w:r w:rsidRPr="008E271B">
        <w:t xml:space="preserve"> Datei dem Namen entsprechend festgelegt.</w:t>
      </w:r>
    </w:p>
    <w:p w14:paraId="29514DB5" w14:textId="77777777" w:rsidR="003B319F" w:rsidRPr="008E271B" w:rsidRDefault="003B319F" w:rsidP="003B3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b/>
          <w:bCs/>
          <w:color w:val="000080"/>
          <w:sz w:val="20"/>
        </w:rPr>
      </w:pPr>
    </w:p>
    <w:p w14:paraId="2F1ECFFA" w14:textId="77777777" w:rsidR="003B319F" w:rsidRPr="008E271B" w:rsidRDefault="003B319F" w:rsidP="003B319F">
      <w:pPr>
        <w:pStyle w:val="Computerprogramm"/>
        <w:rPr>
          <w:lang w:val="de-DE"/>
        </w:rPr>
      </w:pPr>
      <w:r w:rsidRPr="008E271B">
        <w:rPr>
          <w:lang w:val="de-DE"/>
        </w:rPr>
        <w:t>resilience4j.retry.instances.BACKEND.max-retry-attempts=</w:t>
      </w:r>
      <w:r w:rsidRPr="008E271B">
        <w:rPr>
          <w:color w:val="0000FF"/>
          <w:lang w:val="de-DE"/>
        </w:rPr>
        <w:t>2</w:t>
      </w:r>
      <w:r w:rsidRPr="008E271B">
        <w:rPr>
          <w:color w:val="0000FF"/>
          <w:lang w:val="de-DE"/>
        </w:rPr>
        <w:br/>
      </w:r>
      <w:r w:rsidRPr="008E271B">
        <w:rPr>
          <w:lang w:val="de-DE"/>
        </w:rPr>
        <w:t>resilience4j.retry.instances.BACKEND.wait-duration=</w:t>
      </w:r>
      <w:r w:rsidRPr="008E271B">
        <w:rPr>
          <w:color w:val="008000"/>
          <w:lang w:val="de-DE"/>
        </w:rPr>
        <w:t>10ms</w:t>
      </w:r>
    </w:p>
    <w:p w14:paraId="4C1D7EA4" w14:textId="77777777" w:rsidR="003B319F" w:rsidRPr="008E271B" w:rsidRDefault="003B319F" w:rsidP="003B319F">
      <w:pPr>
        <w:pStyle w:val="Beschriftung"/>
      </w:pPr>
      <w:bookmarkStart w:id="155" w:name="_Ref33472898"/>
      <w:bookmarkStart w:id="156" w:name="_Toc33476689"/>
      <w:bookmarkStart w:id="157" w:name="_Toc33705080"/>
      <w:proofErr w:type="spellStart"/>
      <w:r w:rsidRPr="008E271B">
        <w:t>Codeteil</w:t>
      </w:r>
      <w:proofErr w:type="spellEnd"/>
      <w:r w:rsidRPr="008E271B">
        <w:t xml:space="preserve"> </w:t>
      </w:r>
      <w:r w:rsidRPr="008E271B">
        <w:rPr>
          <w:noProof/>
        </w:rPr>
        <w:fldChar w:fldCharType="begin"/>
      </w:r>
      <w:r w:rsidRPr="008E271B">
        <w:rPr>
          <w:noProof/>
        </w:rPr>
        <w:instrText xml:space="preserve"> SEQ Codeteil \* ARABIC </w:instrText>
      </w:r>
      <w:r w:rsidRPr="008E271B">
        <w:rPr>
          <w:noProof/>
        </w:rPr>
        <w:fldChar w:fldCharType="separate"/>
      </w:r>
      <w:r w:rsidRPr="008E271B">
        <w:rPr>
          <w:noProof/>
        </w:rPr>
        <w:t>7</w:t>
      </w:r>
      <w:r w:rsidRPr="008E271B">
        <w:rPr>
          <w:noProof/>
        </w:rPr>
        <w:fldChar w:fldCharType="end"/>
      </w:r>
      <w:bookmarkEnd w:id="155"/>
      <w:r w:rsidRPr="008E271B">
        <w:t xml:space="preserve">: </w:t>
      </w:r>
      <w:proofErr w:type="spellStart"/>
      <w:r w:rsidRPr="008E271B">
        <w:t>Retries</w:t>
      </w:r>
      <w:proofErr w:type="spellEnd"/>
      <w:r w:rsidRPr="008E271B">
        <w:t xml:space="preserve"> Einstellungen</w:t>
      </w:r>
      <w:bookmarkEnd w:id="156"/>
      <w:bookmarkEnd w:id="157"/>
    </w:p>
    <w:p w14:paraId="229024BC" w14:textId="77777777" w:rsidR="003B319F" w:rsidRPr="004C6BA0" w:rsidRDefault="003B319F" w:rsidP="003B319F">
      <w:pPr>
        <w:pStyle w:val="Computerprogramm"/>
      </w:pPr>
      <w:proofErr w:type="gramStart"/>
      <w:r w:rsidRPr="004C6BA0">
        <w:rPr>
          <w:color w:val="808000"/>
        </w:rPr>
        <w:t>@Retry</w:t>
      </w:r>
      <w:r w:rsidRPr="004C6BA0">
        <w:t>(</w:t>
      </w:r>
      <w:proofErr w:type="gramEnd"/>
      <w:r w:rsidRPr="004C6BA0">
        <w:t>name=</w:t>
      </w:r>
      <w:r w:rsidRPr="004C6BA0">
        <w:rPr>
          <w:b/>
          <w:bCs/>
          <w:color w:val="008000"/>
        </w:rPr>
        <w:t>"BACKEND"</w:t>
      </w:r>
      <w:r w:rsidRPr="004C6BA0">
        <w:t>,</w:t>
      </w:r>
      <w:proofErr w:type="spellStart"/>
      <w:r w:rsidRPr="004C6BA0">
        <w:t>fallbackMethod</w:t>
      </w:r>
      <w:proofErr w:type="spellEnd"/>
      <w:r w:rsidRPr="004C6BA0">
        <w:t xml:space="preserve"> = </w:t>
      </w:r>
      <w:r w:rsidRPr="004C6BA0">
        <w:rPr>
          <w:b/>
          <w:bCs/>
          <w:color w:val="008000"/>
        </w:rPr>
        <w:t>"</w:t>
      </w:r>
      <w:proofErr w:type="spellStart"/>
      <w:r w:rsidRPr="004C6BA0">
        <w:rPr>
          <w:b/>
          <w:bCs/>
          <w:color w:val="008000"/>
        </w:rPr>
        <w:t>secondFallback</w:t>
      </w:r>
      <w:proofErr w:type="spellEnd"/>
      <w:r w:rsidRPr="004C6BA0">
        <w:rPr>
          <w:b/>
          <w:bCs/>
          <w:color w:val="008000"/>
        </w:rPr>
        <w:t>"</w:t>
      </w:r>
      <w:r w:rsidRPr="004C6BA0">
        <w:t>)</w:t>
      </w:r>
      <w:r w:rsidRPr="004C6BA0">
        <w:br/>
      </w:r>
      <w:r w:rsidRPr="004C6BA0">
        <w:rPr>
          <w:color w:val="808000"/>
        </w:rPr>
        <w:t>@</w:t>
      </w:r>
      <w:proofErr w:type="spellStart"/>
      <w:r w:rsidRPr="004C6BA0">
        <w:rPr>
          <w:color w:val="808000"/>
        </w:rPr>
        <w:t>GetMapping</w:t>
      </w:r>
      <w:proofErr w:type="spellEnd"/>
      <w:r w:rsidRPr="004C6BA0">
        <w:t xml:space="preserve">(path = </w:t>
      </w:r>
      <w:r w:rsidRPr="004C6BA0">
        <w:rPr>
          <w:b/>
          <w:bCs/>
          <w:color w:val="008000"/>
        </w:rPr>
        <w:t>"retry"</w:t>
      </w:r>
      <w:r w:rsidRPr="004C6BA0">
        <w:t>)</w:t>
      </w:r>
      <w:r w:rsidRPr="004C6BA0">
        <w:br/>
      </w:r>
      <w:r w:rsidRPr="004C6BA0">
        <w:rPr>
          <w:b/>
          <w:bCs/>
          <w:color w:val="000080"/>
        </w:rPr>
        <w:t xml:space="preserve">public </w:t>
      </w:r>
      <w:proofErr w:type="spellStart"/>
      <w:r w:rsidRPr="004C6BA0">
        <w:t>ModelAndView</w:t>
      </w:r>
      <w:proofErr w:type="spellEnd"/>
      <w:r w:rsidRPr="004C6BA0">
        <w:t xml:space="preserve"> </w:t>
      </w:r>
      <w:proofErr w:type="spellStart"/>
      <w:r w:rsidRPr="004C6BA0">
        <w:t>getItems</w:t>
      </w:r>
      <w:proofErr w:type="spellEnd"/>
      <w:r w:rsidRPr="004C6BA0">
        <w:t>()</w:t>
      </w:r>
      <w:r w:rsidRPr="004C6BA0">
        <w:br/>
        <w:t>{</w:t>
      </w:r>
    </w:p>
    <w:p w14:paraId="0EDDFAE5" w14:textId="77777777" w:rsidR="003B319F" w:rsidRPr="008E271B" w:rsidRDefault="003B319F" w:rsidP="003B319F">
      <w:pPr>
        <w:pStyle w:val="Beschriftung"/>
      </w:pPr>
      <w:bookmarkStart w:id="158" w:name="_Ref33472872"/>
      <w:bookmarkStart w:id="159" w:name="_Toc33476690"/>
      <w:bookmarkStart w:id="160" w:name="_Toc33705081"/>
      <w:proofErr w:type="spellStart"/>
      <w:r w:rsidRPr="008E271B">
        <w:t>Codeteil</w:t>
      </w:r>
      <w:proofErr w:type="spellEnd"/>
      <w:r w:rsidRPr="008E271B">
        <w:t xml:space="preserve"> </w:t>
      </w:r>
      <w:r>
        <w:rPr>
          <w:noProof/>
        </w:rPr>
        <w:fldChar w:fldCharType="begin"/>
      </w:r>
      <w:r>
        <w:rPr>
          <w:noProof/>
        </w:rPr>
        <w:instrText xml:space="preserve"> SEQ Codeteil \* ARABIC </w:instrText>
      </w:r>
      <w:r>
        <w:rPr>
          <w:noProof/>
        </w:rPr>
        <w:fldChar w:fldCharType="separate"/>
      </w:r>
      <w:r w:rsidRPr="008E271B">
        <w:rPr>
          <w:noProof/>
        </w:rPr>
        <w:t>8</w:t>
      </w:r>
      <w:r>
        <w:rPr>
          <w:noProof/>
        </w:rPr>
        <w:fldChar w:fldCharType="end"/>
      </w:r>
      <w:bookmarkEnd w:id="158"/>
      <w:r w:rsidRPr="008E271B">
        <w:t xml:space="preserve">: </w:t>
      </w:r>
      <w:proofErr w:type="spellStart"/>
      <w:r w:rsidRPr="008E271B">
        <w:t>Method</w:t>
      </w:r>
      <w:proofErr w:type="spellEnd"/>
      <w:r w:rsidRPr="008E271B">
        <w:t xml:space="preserve"> mit Resilient4j </w:t>
      </w:r>
      <w:proofErr w:type="spellStart"/>
      <w:r w:rsidRPr="008E271B">
        <w:t>Retry</w:t>
      </w:r>
      <w:bookmarkEnd w:id="159"/>
      <w:bookmarkEnd w:id="160"/>
      <w:proofErr w:type="spellEnd"/>
    </w:p>
    <w:p w14:paraId="74EED850" w14:textId="77777777" w:rsidR="003B319F" w:rsidRPr="008E271B" w:rsidRDefault="003B319F" w:rsidP="003B319F">
      <w:pPr>
        <w:pStyle w:val="berschrift5"/>
      </w:pPr>
      <w:proofErr w:type="spellStart"/>
      <w:r w:rsidRPr="008E271B">
        <w:t>Retries</w:t>
      </w:r>
      <w:proofErr w:type="spellEnd"/>
      <w:r w:rsidRPr="008E271B">
        <w:t xml:space="preserve"> in </w:t>
      </w:r>
      <w:proofErr w:type="spellStart"/>
      <w:r w:rsidRPr="008E271B">
        <w:t>Istio</w:t>
      </w:r>
      <w:proofErr w:type="spellEnd"/>
    </w:p>
    <w:p w14:paraId="09ED6CF4" w14:textId="77777777" w:rsidR="003B319F" w:rsidRPr="008E271B" w:rsidRDefault="003B319F" w:rsidP="003B319F">
      <w:r w:rsidRPr="008E271B">
        <w:t xml:space="preserve">In </w:t>
      </w:r>
      <w:proofErr w:type="spellStart"/>
      <w:r w:rsidRPr="008E271B">
        <w:t>Istio</w:t>
      </w:r>
      <w:proofErr w:type="spellEnd"/>
      <w:r w:rsidRPr="008E271B">
        <w:t xml:space="preserve"> ist es genauso</w:t>
      </w:r>
      <w:r>
        <w:t xml:space="preserve"> einfach</w:t>
      </w:r>
      <w:r w:rsidRPr="008E271B">
        <w:t xml:space="preserve"> wie in Spring, </w:t>
      </w:r>
      <w:proofErr w:type="spellStart"/>
      <w:r w:rsidRPr="008E271B">
        <w:t>retries</w:t>
      </w:r>
      <w:proofErr w:type="spellEnd"/>
      <w:r w:rsidRPr="008E271B">
        <w:t xml:space="preserve"> für Services einzurichten. Dies geschieht über </w:t>
      </w:r>
      <w:proofErr w:type="spellStart"/>
      <w:r w:rsidRPr="008E271B">
        <w:t>VirtualServices</w:t>
      </w:r>
      <w:proofErr w:type="spellEnd"/>
      <w:r w:rsidRPr="008E271B">
        <w:t xml:space="preserve">, welche dafür verantwortlich sind Anfragen in einem Service </w:t>
      </w:r>
      <w:r w:rsidRPr="008E271B">
        <w:lastRenderedPageBreak/>
        <w:t xml:space="preserve">Mesh zu den Services zu leiten. Um </w:t>
      </w:r>
      <w:proofErr w:type="spellStart"/>
      <w:r w:rsidRPr="008E271B">
        <w:t>retries</w:t>
      </w:r>
      <w:proofErr w:type="spellEnd"/>
      <w:r w:rsidRPr="008E271B">
        <w:t xml:space="preserve"> zu benutzen werden </w:t>
      </w:r>
      <w:proofErr w:type="spellStart"/>
      <w:r w:rsidRPr="008E271B">
        <w:t>Sidecars</w:t>
      </w:r>
      <w:proofErr w:type="spellEnd"/>
      <w:r w:rsidRPr="008E271B">
        <w:t xml:space="preserve"> in den </w:t>
      </w:r>
      <w:r>
        <w:t>e</w:t>
      </w:r>
      <w:r w:rsidRPr="008E271B">
        <w:t xml:space="preserve">ntsprechenden </w:t>
      </w:r>
      <w:proofErr w:type="spellStart"/>
      <w:r w:rsidRPr="008E271B">
        <w:t>Pods</w:t>
      </w:r>
      <w:proofErr w:type="spellEnd"/>
      <w:r w:rsidRPr="008E271B">
        <w:t xml:space="preserve"> benötigt, welche die eigentliche Wiederholung durchführen. Im Gegensatz zur Lösung in Spring werden diese Regeln auf den gesamten Service und nicht auf einzelne Endpunkte</w:t>
      </w:r>
      <w:r>
        <w:t xml:space="preserve"> </w:t>
      </w:r>
      <w:r w:rsidRPr="008E271B">
        <w:t>angewandt.</w:t>
      </w:r>
    </w:p>
    <w:p w14:paraId="747971BA" w14:textId="77777777" w:rsidR="003B319F" w:rsidRPr="004C6BA0" w:rsidRDefault="003B319F" w:rsidP="003B319F">
      <w:pPr>
        <w:pStyle w:val="Computerprogramm"/>
      </w:pPr>
      <w:proofErr w:type="spellStart"/>
      <w:proofErr w:type="gramStart"/>
      <w:r w:rsidRPr="004C6BA0">
        <w:rPr>
          <w:color w:val="800000"/>
        </w:rPr>
        <w:t>apiVersion</w:t>
      </w:r>
      <w:proofErr w:type="spellEnd"/>
      <w:proofErr w:type="gramEnd"/>
      <w:r w:rsidRPr="004C6BA0">
        <w:t>: networking.istio.io/v1alpha3</w:t>
      </w:r>
    </w:p>
    <w:p w14:paraId="720CE966" w14:textId="77777777" w:rsidR="003B319F" w:rsidRPr="004C6BA0" w:rsidRDefault="003B319F" w:rsidP="003B319F">
      <w:pPr>
        <w:pStyle w:val="Computerprogramm"/>
      </w:pPr>
      <w:proofErr w:type="gramStart"/>
      <w:r w:rsidRPr="004C6BA0">
        <w:rPr>
          <w:color w:val="800000"/>
        </w:rPr>
        <w:t>kind</w:t>
      </w:r>
      <w:proofErr w:type="gramEnd"/>
      <w:r w:rsidRPr="004C6BA0">
        <w:t>: </w:t>
      </w:r>
      <w:proofErr w:type="spellStart"/>
      <w:r w:rsidRPr="004C6BA0">
        <w:t>VirtualService</w:t>
      </w:r>
      <w:proofErr w:type="spellEnd"/>
    </w:p>
    <w:p w14:paraId="7462DF91" w14:textId="77777777" w:rsidR="003B319F" w:rsidRPr="004C6BA0" w:rsidRDefault="003B319F" w:rsidP="003B319F">
      <w:pPr>
        <w:pStyle w:val="Computerprogramm"/>
      </w:pPr>
      <w:proofErr w:type="gramStart"/>
      <w:r w:rsidRPr="004C6BA0">
        <w:rPr>
          <w:color w:val="800000"/>
        </w:rPr>
        <w:t>metadata</w:t>
      </w:r>
      <w:proofErr w:type="gramEnd"/>
      <w:r w:rsidRPr="004C6BA0">
        <w:t>:</w:t>
      </w:r>
    </w:p>
    <w:p w14:paraId="1027C513" w14:textId="77777777" w:rsidR="003B319F" w:rsidRPr="004C6BA0" w:rsidRDefault="003B319F" w:rsidP="003B319F">
      <w:pPr>
        <w:pStyle w:val="Computerprogramm"/>
      </w:pPr>
      <w:r w:rsidRPr="004C6BA0">
        <w:t>  </w:t>
      </w:r>
      <w:proofErr w:type="gramStart"/>
      <w:r w:rsidRPr="004C6BA0">
        <w:rPr>
          <w:color w:val="800000"/>
        </w:rPr>
        <w:t>name</w:t>
      </w:r>
      <w:proofErr w:type="gramEnd"/>
      <w:r w:rsidRPr="004C6BA0">
        <w:t>: </w:t>
      </w:r>
      <w:proofErr w:type="spellStart"/>
      <w:r w:rsidRPr="004C6BA0">
        <w:t>myService</w:t>
      </w:r>
      <w:proofErr w:type="spellEnd"/>
    </w:p>
    <w:p w14:paraId="60C02611" w14:textId="77777777" w:rsidR="003B319F" w:rsidRPr="004C6BA0" w:rsidRDefault="003B319F" w:rsidP="003B319F">
      <w:pPr>
        <w:pStyle w:val="Computerprogramm"/>
      </w:pPr>
      <w:proofErr w:type="gramStart"/>
      <w:r w:rsidRPr="004C6BA0">
        <w:rPr>
          <w:color w:val="800000"/>
        </w:rPr>
        <w:t>spec</w:t>
      </w:r>
      <w:proofErr w:type="gramEnd"/>
      <w:r w:rsidRPr="004C6BA0">
        <w:t>:</w:t>
      </w:r>
    </w:p>
    <w:p w14:paraId="468154E9" w14:textId="77777777" w:rsidR="003B319F" w:rsidRPr="004C6BA0" w:rsidRDefault="003B319F" w:rsidP="003B319F">
      <w:pPr>
        <w:pStyle w:val="Computerprogramm"/>
      </w:pPr>
      <w:r w:rsidRPr="004C6BA0">
        <w:t>  </w:t>
      </w:r>
      <w:proofErr w:type="gramStart"/>
      <w:r w:rsidRPr="004C6BA0">
        <w:rPr>
          <w:color w:val="800000"/>
        </w:rPr>
        <w:t>hosts</w:t>
      </w:r>
      <w:proofErr w:type="gramEnd"/>
      <w:r w:rsidRPr="004C6BA0">
        <w:t>:</w:t>
      </w:r>
    </w:p>
    <w:p w14:paraId="6AA33659" w14:textId="77777777" w:rsidR="003B319F" w:rsidRPr="004C6BA0" w:rsidRDefault="003B319F" w:rsidP="003B319F">
      <w:pPr>
        <w:pStyle w:val="Computerprogramm"/>
      </w:pPr>
      <w:r w:rsidRPr="004C6BA0">
        <w:t>  - </w:t>
      </w:r>
      <w:proofErr w:type="spellStart"/>
      <w:proofErr w:type="gramStart"/>
      <w:r w:rsidRPr="004C6BA0">
        <w:t>myService</w:t>
      </w:r>
      <w:proofErr w:type="spellEnd"/>
      <w:proofErr w:type="gramEnd"/>
    </w:p>
    <w:p w14:paraId="1268EE05" w14:textId="77777777" w:rsidR="003B319F" w:rsidRPr="004C6BA0" w:rsidRDefault="003B319F" w:rsidP="003B319F">
      <w:pPr>
        <w:pStyle w:val="Computerprogramm"/>
      </w:pPr>
      <w:r w:rsidRPr="004C6BA0">
        <w:t>  </w:t>
      </w:r>
      <w:proofErr w:type="gramStart"/>
      <w:r w:rsidRPr="004C6BA0">
        <w:rPr>
          <w:color w:val="800000"/>
        </w:rPr>
        <w:t>http</w:t>
      </w:r>
      <w:proofErr w:type="gramEnd"/>
      <w:r w:rsidRPr="004C6BA0">
        <w:t>:</w:t>
      </w:r>
    </w:p>
    <w:p w14:paraId="5E7FE8B1" w14:textId="77777777" w:rsidR="003B319F" w:rsidRPr="004C6BA0" w:rsidRDefault="003B319F" w:rsidP="003B319F">
      <w:pPr>
        <w:pStyle w:val="Computerprogramm"/>
      </w:pPr>
      <w:r w:rsidRPr="004C6BA0">
        <w:t>  - </w:t>
      </w:r>
      <w:proofErr w:type="gramStart"/>
      <w:r w:rsidRPr="004C6BA0">
        <w:rPr>
          <w:color w:val="800000"/>
        </w:rPr>
        <w:t>route</w:t>
      </w:r>
      <w:proofErr w:type="gramEnd"/>
      <w:r w:rsidRPr="004C6BA0">
        <w:t>:</w:t>
      </w:r>
    </w:p>
    <w:p w14:paraId="6C0EB4F3" w14:textId="77777777" w:rsidR="003B319F" w:rsidRPr="004C6BA0" w:rsidRDefault="003B319F" w:rsidP="003B319F">
      <w:pPr>
        <w:pStyle w:val="Computerprogramm"/>
      </w:pPr>
      <w:r w:rsidRPr="004C6BA0">
        <w:t>    - </w:t>
      </w:r>
      <w:proofErr w:type="gramStart"/>
      <w:r w:rsidRPr="004C6BA0">
        <w:rPr>
          <w:color w:val="800000"/>
        </w:rPr>
        <w:t>destination</w:t>
      </w:r>
      <w:proofErr w:type="gramEnd"/>
      <w:r w:rsidRPr="004C6BA0">
        <w:t>:</w:t>
      </w:r>
    </w:p>
    <w:p w14:paraId="0B40C8A4" w14:textId="77777777" w:rsidR="003B319F" w:rsidRPr="004C6BA0" w:rsidRDefault="003B319F" w:rsidP="003B319F">
      <w:pPr>
        <w:pStyle w:val="Computerprogramm"/>
      </w:pPr>
      <w:r w:rsidRPr="004C6BA0">
        <w:t>        </w:t>
      </w:r>
      <w:proofErr w:type="gramStart"/>
      <w:r w:rsidRPr="004C6BA0">
        <w:rPr>
          <w:color w:val="800000"/>
        </w:rPr>
        <w:t>host</w:t>
      </w:r>
      <w:proofErr w:type="gramEnd"/>
      <w:r w:rsidRPr="004C6BA0">
        <w:t>: </w:t>
      </w:r>
      <w:proofErr w:type="spellStart"/>
      <w:r w:rsidRPr="004C6BA0">
        <w:t>otherService</w:t>
      </w:r>
      <w:proofErr w:type="spellEnd"/>
    </w:p>
    <w:p w14:paraId="4F5DE084" w14:textId="77777777" w:rsidR="003B319F" w:rsidRPr="004C6BA0" w:rsidRDefault="003B319F" w:rsidP="003B319F">
      <w:pPr>
        <w:pStyle w:val="Computerprogramm"/>
      </w:pPr>
      <w:r w:rsidRPr="004C6BA0">
        <w:t>        </w:t>
      </w:r>
      <w:proofErr w:type="gramStart"/>
      <w:r w:rsidRPr="004C6BA0">
        <w:rPr>
          <w:color w:val="800000"/>
        </w:rPr>
        <w:t>subset</w:t>
      </w:r>
      <w:proofErr w:type="gramEnd"/>
      <w:r w:rsidRPr="004C6BA0">
        <w:t>: v1</w:t>
      </w:r>
    </w:p>
    <w:p w14:paraId="5F7B16D8" w14:textId="77777777" w:rsidR="003B319F" w:rsidRPr="004C6BA0" w:rsidRDefault="003B319F" w:rsidP="003B319F">
      <w:pPr>
        <w:pStyle w:val="Computerprogramm"/>
      </w:pPr>
      <w:r w:rsidRPr="004C6BA0">
        <w:t>    </w:t>
      </w:r>
      <w:proofErr w:type="gramStart"/>
      <w:r w:rsidRPr="004C6BA0">
        <w:rPr>
          <w:color w:val="800000"/>
        </w:rPr>
        <w:t>retries</w:t>
      </w:r>
      <w:proofErr w:type="gramEnd"/>
      <w:r w:rsidRPr="004C6BA0">
        <w:t>:</w:t>
      </w:r>
    </w:p>
    <w:p w14:paraId="10285615" w14:textId="77777777" w:rsidR="003B319F" w:rsidRPr="004C6BA0" w:rsidRDefault="003B319F" w:rsidP="003B319F">
      <w:pPr>
        <w:pStyle w:val="Computerprogramm"/>
      </w:pPr>
      <w:r w:rsidRPr="004C6BA0">
        <w:t>      </w:t>
      </w:r>
      <w:proofErr w:type="gramStart"/>
      <w:r w:rsidRPr="004C6BA0">
        <w:rPr>
          <w:color w:val="800000"/>
        </w:rPr>
        <w:t>attempts</w:t>
      </w:r>
      <w:proofErr w:type="gramEnd"/>
      <w:r w:rsidRPr="004C6BA0">
        <w:t>: </w:t>
      </w:r>
      <w:r w:rsidRPr="004C6BA0">
        <w:rPr>
          <w:color w:val="098658"/>
        </w:rPr>
        <w:t>3</w:t>
      </w:r>
    </w:p>
    <w:p w14:paraId="767B0F89" w14:textId="77777777" w:rsidR="003B319F" w:rsidRPr="004C6BA0" w:rsidRDefault="003B319F" w:rsidP="003B319F">
      <w:pPr>
        <w:pStyle w:val="Computerprogramm"/>
      </w:pPr>
      <w:r w:rsidRPr="004C6BA0">
        <w:t>      </w:t>
      </w:r>
      <w:proofErr w:type="spellStart"/>
      <w:proofErr w:type="gramStart"/>
      <w:r w:rsidRPr="004C6BA0">
        <w:rPr>
          <w:color w:val="800000"/>
        </w:rPr>
        <w:t>perTryTimeout</w:t>
      </w:r>
      <w:proofErr w:type="spellEnd"/>
      <w:proofErr w:type="gramEnd"/>
      <w:r w:rsidRPr="004C6BA0">
        <w:t>: 2s</w:t>
      </w:r>
    </w:p>
    <w:p w14:paraId="6A0FE58A" w14:textId="77777777" w:rsidR="003B319F" w:rsidRPr="008E271B" w:rsidRDefault="003B319F" w:rsidP="003B319F">
      <w:pPr>
        <w:pStyle w:val="Beschriftung"/>
      </w:pPr>
      <w:bookmarkStart w:id="161" w:name="_Ref33471498"/>
      <w:bookmarkStart w:id="162" w:name="_Toc33476691"/>
      <w:bookmarkStart w:id="163" w:name="_Toc33705082"/>
      <w:proofErr w:type="spellStart"/>
      <w:r w:rsidRPr="008E271B">
        <w:t>Codeteil</w:t>
      </w:r>
      <w:proofErr w:type="spellEnd"/>
      <w:r w:rsidRPr="008E271B">
        <w:t xml:space="preserve"> </w:t>
      </w:r>
      <w:r>
        <w:rPr>
          <w:noProof/>
        </w:rPr>
        <w:fldChar w:fldCharType="begin"/>
      </w:r>
      <w:r>
        <w:rPr>
          <w:noProof/>
        </w:rPr>
        <w:instrText xml:space="preserve"> SEQ Codeteil \* ARABIC </w:instrText>
      </w:r>
      <w:r>
        <w:rPr>
          <w:noProof/>
        </w:rPr>
        <w:fldChar w:fldCharType="separate"/>
      </w:r>
      <w:r w:rsidRPr="008E271B">
        <w:rPr>
          <w:noProof/>
        </w:rPr>
        <w:t>9</w:t>
      </w:r>
      <w:r>
        <w:rPr>
          <w:noProof/>
        </w:rPr>
        <w:fldChar w:fldCharType="end"/>
      </w:r>
      <w:bookmarkEnd w:id="161"/>
      <w:r w:rsidRPr="008E271B">
        <w:t xml:space="preserve">: </w:t>
      </w:r>
      <w:proofErr w:type="spellStart"/>
      <w:r w:rsidRPr="008E271B">
        <w:t>Retries</w:t>
      </w:r>
      <w:proofErr w:type="spellEnd"/>
      <w:r w:rsidRPr="008E271B">
        <w:t xml:space="preserve"> durch einen </w:t>
      </w:r>
      <w:proofErr w:type="spellStart"/>
      <w:r w:rsidRPr="008E271B">
        <w:t>VirtualService</w:t>
      </w:r>
      <w:proofErr w:type="spellEnd"/>
      <w:r w:rsidRPr="008E271B">
        <w:t xml:space="preserve"> in </w:t>
      </w:r>
      <w:proofErr w:type="spellStart"/>
      <w:r w:rsidRPr="008E271B">
        <w:t>Istio</w:t>
      </w:r>
      <w:bookmarkEnd w:id="162"/>
      <w:bookmarkEnd w:id="163"/>
      <w:proofErr w:type="spellEnd"/>
    </w:p>
    <w:p w14:paraId="7EE5D930" w14:textId="77777777" w:rsidR="003B319F" w:rsidRPr="008E271B" w:rsidRDefault="003B319F" w:rsidP="003B319F">
      <w:r w:rsidRPr="008E271B">
        <w:t xml:space="preserve">Die Route in </w:t>
      </w:r>
      <w:r w:rsidRPr="008E271B">
        <w:fldChar w:fldCharType="begin"/>
      </w:r>
      <w:r w:rsidRPr="008E271B">
        <w:instrText xml:space="preserve"> REF _Ref33471498 \h </w:instrText>
      </w:r>
      <w:r w:rsidRPr="008E271B">
        <w:fldChar w:fldCharType="separate"/>
      </w:r>
      <w:proofErr w:type="spellStart"/>
      <w:r w:rsidRPr="008E271B">
        <w:t>Codeteil</w:t>
      </w:r>
      <w:proofErr w:type="spellEnd"/>
      <w:r w:rsidRPr="008E271B">
        <w:t xml:space="preserve"> </w:t>
      </w:r>
      <w:r w:rsidRPr="008E271B">
        <w:rPr>
          <w:noProof/>
        </w:rPr>
        <w:t>8</w:t>
      </w:r>
      <w:r w:rsidRPr="008E271B">
        <w:fldChar w:fldCharType="end"/>
      </w:r>
      <w:r w:rsidRPr="008E271B">
        <w:t xml:space="preserve"> beschreibt ein echtes Traffic Ziel, welches im Service Mesh existiert und zu dem Anfragen gesendet werden sollen. Alles was unter </w:t>
      </w:r>
      <w:proofErr w:type="spellStart"/>
      <w:r w:rsidRPr="008E271B">
        <w:t>retries</w:t>
      </w:r>
      <w:proofErr w:type="spellEnd"/>
      <w:r w:rsidRPr="008E271B">
        <w:t xml:space="preserve"> beschrieben ist beschreibt die genauere Funktion des </w:t>
      </w:r>
      <w:proofErr w:type="spellStart"/>
      <w:r w:rsidRPr="008E271B">
        <w:t>retr</w:t>
      </w:r>
      <w:r>
        <w:t>y</w:t>
      </w:r>
      <w:proofErr w:type="spellEnd"/>
      <w:r w:rsidRPr="008E271B">
        <w:t xml:space="preserve">. Der </w:t>
      </w:r>
      <w:r>
        <w:t>H</w:t>
      </w:r>
      <w:r w:rsidRPr="008E271B">
        <w:t>ost Parameter beschreibt</w:t>
      </w:r>
      <w:r>
        <w:t>,</w:t>
      </w:r>
      <w:r w:rsidRPr="008E271B">
        <w:t xml:space="preserve"> auf welchen Service diese Regeln angewandt werden.</w:t>
      </w:r>
    </w:p>
    <w:p w14:paraId="2ACF7A5D" w14:textId="77777777" w:rsidR="003B319F" w:rsidRPr="008E271B" w:rsidRDefault="003B319F" w:rsidP="003B319F">
      <w:pPr>
        <w:pStyle w:val="berschrift3"/>
      </w:pPr>
      <w:bookmarkStart w:id="164" w:name="_Toc31640678"/>
      <w:bookmarkStart w:id="165" w:name="_Ref33462520"/>
      <w:bookmarkStart w:id="166" w:name="_Ref33462526"/>
      <w:bookmarkStart w:id="167" w:name="_Toc33725622"/>
      <w:r w:rsidRPr="008E271B">
        <w:t xml:space="preserve">Rate </w:t>
      </w:r>
      <w:proofErr w:type="spellStart"/>
      <w:r w:rsidRPr="008E271B">
        <w:t>Limiting</w:t>
      </w:r>
      <w:bookmarkEnd w:id="164"/>
      <w:bookmarkEnd w:id="165"/>
      <w:bookmarkEnd w:id="166"/>
      <w:bookmarkEnd w:id="167"/>
      <w:proofErr w:type="spellEnd"/>
    </w:p>
    <w:p w14:paraId="749617A6" w14:textId="77777777" w:rsidR="003B319F" w:rsidRPr="008E271B" w:rsidRDefault="003B319F" w:rsidP="003B319F">
      <w:bookmarkStart w:id="168" w:name="_CTVK00159fd8d8834244b9b828fa5208d74aeb0"/>
      <w:bookmarkStart w:id="169" w:name="_CTVK00122ce641e4c3044b69c0104f6782c4696"/>
      <w:r w:rsidRPr="008E271B">
        <w:t xml:space="preserve">Rate </w:t>
      </w:r>
      <w:proofErr w:type="spellStart"/>
      <w:r w:rsidRPr="008E271B">
        <w:t>Limiting</w:t>
      </w:r>
      <w:proofErr w:type="spellEnd"/>
      <w:r w:rsidRPr="008E271B">
        <w:t xml:space="preserve"> Komponenten sind Circuit </w:t>
      </w:r>
      <w:proofErr w:type="spellStart"/>
      <w:r w:rsidRPr="008E271B">
        <w:t>Breakern</w:t>
      </w:r>
      <w:proofErr w:type="spellEnd"/>
      <w:r w:rsidRPr="008E271B">
        <w:t xml:space="preserve"> ziemlich ähnlich, in der Weise</w:t>
      </w:r>
      <w:r>
        <w:t>,</w:t>
      </w:r>
      <w:r w:rsidRPr="008E271B">
        <w:t xml:space="preserve"> das</w:t>
      </w:r>
      <w:r>
        <w:t>s</w:t>
      </w:r>
      <w:r w:rsidRPr="008E271B">
        <w:t xml:space="preserve"> sie die ankommenden Anfragen limitieren. Doch anders als der Circuit </w:t>
      </w:r>
      <w:proofErr w:type="spellStart"/>
      <w:r w:rsidRPr="008E271B">
        <w:t>Breaker</w:t>
      </w:r>
      <w:proofErr w:type="spellEnd"/>
      <w:r w:rsidRPr="008E271B">
        <w:t xml:space="preserve"> wird die Auswirkung eines Rate </w:t>
      </w:r>
      <w:proofErr w:type="spellStart"/>
      <w:r w:rsidRPr="008E271B">
        <w:t>Limiter</w:t>
      </w:r>
      <w:proofErr w:type="spellEnd"/>
      <w:r w:rsidRPr="008E271B">
        <w:t xml:space="preserve"> erst ab einer bestimmten Skalierung bemerkbar und hat  eine</w:t>
      </w:r>
      <w:r>
        <w:t xml:space="preserve"> nicht</w:t>
      </w:r>
      <w:r w:rsidRPr="008E271B">
        <w:t xml:space="preserve"> so starke Auswirkung wie dieser.</w:t>
      </w:r>
    </w:p>
    <w:p w14:paraId="2A5543B5" w14:textId="23219E17" w:rsidR="003B319F" w:rsidRPr="004C6BA0" w:rsidRDefault="003B319F" w:rsidP="003B319F">
      <w:pPr>
        <w:rPr>
          <w:lang w:val="en-US"/>
        </w:rPr>
      </w:pPr>
      <w:r w:rsidRPr="004C6BA0">
        <w:rPr>
          <w:lang w:val="en-US"/>
        </w:rPr>
        <w:t xml:space="preserve">"If you’ve ever worked with APIs for some huge products you know that they have rate limiting applied to almost any operation. Examples: </w:t>
      </w:r>
      <w:hyperlink r:id="rId32" w:history="1">
        <w:r w:rsidRPr="004C6BA0">
          <w:rPr>
            <w:rStyle w:val="Hyperlink"/>
            <w:lang w:val="en-US"/>
          </w:rPr>
          <w:t>Facebook</w:t>
        </w:r>
      </w:hyperlink>
      <w:r w:rsidRPr="004C6BA0">
        <w:rPr>
          <w:lang w:val="en-US"/>
        </w:rPr>
        <w:t xml:space="preserve">, </w:t>
      </w:r>
      <w:hyperlink r:id="rId33" w:history="1">
        <w:r w:rsidRPr="004C6BA0">
          <w:rPr>
            <w:rStyle w:val="Hyperlink"/>
            <w:lang w:val="en-US"/>
          </w:rPr>
          <w:t>Twitter</w:t>
        </w:r>
      </w:hyperlink>
      <w:r w:rsidRPr="004C6BA0">
        <w:rPr>
          <w:lang w:val="en-US"/>
        </w:rPr>
        <w:t xml:space="preserve">, </w:t>
      </w:r>
      <w:hyperlink r:id="rId34" w:history="1">
        <w:r w:rsidRPr="004C6BA0">
          <w:rPr>
            <w:rStyle w:val="Hyperlink"/>
            <w:lang w:val="en-US"/>
          </w:rPr>
          <w:t>Google Analytics</w:t>
        </w:r>
        <w:bookmarkEnd w:id="168"/>
      </w:hyperlink>
      <w:r w:rsidRPr="004C6BA0">
        <w:rPr>
          <w:lang w:val="en-US"/>
        </w:rPr>
        <w:t xml:space="preserve">…” </w:t>
      </w:r>
      <w:sdt>
        <w:sdtPr>
          <w:alias w:val="Don't edit this field"/>
          <w:tag w:val="CitaviPlaceholder#4fe1584b-7b59-4f20-a99f-6d30dba3340f"/>
          <w:id w:val="-1781102600"/>
          <w:placeholder>
            <w:docPart w:val="34F744C5B15A44FEA1C72A9D51BA3376"/>
          </w:placeholder>
        </w:sdtPr>
        <w:sdtContent>
          <w:r w:rsidRPr="008E271B">
            <w:fldChar w:fldCharType="begin"/>
          </w:r>
          <w:r w:rsidR="001629B0">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IjoiVGhpcyBpcyB0aGUgdGhpcmQgYXJ0aWNsZSBvZiBhIHNob3J0IHNlcmllcyBhYm91dCB0aGUgUmVzaWxpZW5jZTRqIGxpYnJhcnkuIElmIHlvdSBhcmUgbm90IGZhbWlsaWFyIHdpdGggdGhlIGxpYnJhcnkgaXRzZWxmLCBwbGVhc2UgcmVhZOKApiIsIkFic3RyYWN0Q29tcGxleGl0eSI6MCwiQWJzdHJhY3RTb3VyY2VUZXh0Rm9ybWF0IjowLCJBY2Nlc3NEYXRlIjoiMjEvMTA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yN1QxNDoyMjozO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Pr="008E271B">
            <w:fldChar w:fldCharType="separate"/>
          </w:r>
          <w:r w:rsidR="001629B0">
            <w:rPr>
              <w:lang w:val="en-US"/>
            </w:rPr>
            <w:t>(</w:t>
          </w:r>
          <w:proofErr w:type="spellStart"/>
          <w:r w:rsidR="001629B0">
            <w:rPr>
              <w:lang w:val="en-US"/>
            </w:rPr>
            <w:t>Storozhuk</w:t>
          </w:r>
          <w:proofErr w:type="spellEnd"/>
          <w:r w:rsidR="001629B0">
            <w:rPr>
              <w:lang w:val="en-US"/>
            </w:rPr>
            <w:t xml:space="preserve"> 2018)</w:t>
          </w:r>
          <w:r w:rsidRPr="008E271B">
            <w:fldChar w:fldCharType="end"/>
          </w:r>
        </w:sdtContent>
      </w:sdt>
      <w:r w:rsidRPr="004C6BA0">
        <w:rPr>
          <w:lang w:val="en-US"/>
        </w:rPr>
        <w:t xml:space="preserve">. </w:t>
      </w:r>
    </w:p>
    <w:p w14:paraId="19E1715F" w14:textId="1292BDEC" w:rsidR="003B319F" w:rsidRPr="003B319F" w:rsidRDefault="003B319F" w:rsidP="003B319F">
      <w:pPr>
        <w:rPr>
          <w:lang w:val="en-US"/>
        </w:rPr>
      </w:pPr>
      <w:proofErr w:type="spellStart"/>
      <w:r w:rsidRPr="003B319F">
        <w:rPr>
          <w:lang w:val="en-US"/>
        </w:rPr>
        <w:t>Allerdings</w:t>
      </w:r>
      <w:proofErr w:type="spellEnd"/>
      <w:r w:rsidRPr="003B319F">
        <w:rPr>
          <w:lang w:val="en-US"/>
        </w:rPr>
        <w:t xml:space="preserve">, </w:t>
      </w:r>
      <w:proofErr w:type="spellStart"/>
      <w:r w:rsidRPr="003B319F">
        <w:rPr>
          <w:lang w:val="en-US"/>
        </w:rPr>
        <w:t>ganz</w:t>
      </w:r>
      <w:proofErr w:type="spellEnd"/>
      <w:r w:rsidRPr="003B319F">
        <w:rPr>
          <w:lang w:val="en-US"/>
        </w:rPr>
        <w:t xml:space="preserve"> </w:t>
      </w:r>
      <w:proofErr w:type="spellStart"/>
      <w:r w:rsidRPr="003B319F">
        <w:rPr>
          <w:lang w:val="en-US"/>
        </w:rPr>
        <w:t>im</w:t>
      </w:r>
      <w:proofErr w:type="spellEnd"/>
      <w:r w:rsidRPr="003B319F">
        <w:rPr>
          <w:lang w:val="en-US"/>
        </w:rPr>
        <w:t xml:space="preserve"> </w:t>
      </w:r>
      <w:proofErr w:type="spellStart"/>
      <w:r w:rsidRPr="003B319F">
        <w:rPr>
          <w:lang w:val="en-US"/>
        </w:rPr>
        <w:t>Gegenteil</w:t>
      </w:r>
      <w:proofErr w:type="spellEnd"/>
      <w:r w:rsidRPr="003B319F">
        <w:rPr>
          <w:lang w:val="en-US"/>
        </w:rPr>
        <w:t xml:space="preserve"> </w:t>
      </w:r>
      <w:proofErr w:type="spellStart"/>
      <w:r w:rsidRPr="003B319F">
        <w:rPr>
          <w:lang w:val="en-US"/>
        </w:rPr>
        <w:t>zur</w:t>
      </w:r>
      <w:proofErr w:type="spellEnd"/>
      <w:r w:rsidRPr="003B319F">
        <w:rPr>
          <w:lang w:val="en-US"/>
        </w:rPr>
        <w:t xml:space="preserve"> </w:t>
      </w:r>
      <w:proofErr w:type="spellStart"/>
      <w:r w:rsidRPr="003B319F">
        <w:rPr>
          <w:lang w:val="en-US"/>
        </w:rPr>
        <w:t>resultierenden</w:t>
      </w:r>
      <w:proofErr w:type="spellEnd"/>
      <w:r w:rsidRPr="003B319F">
        <w:rPr>
          <w:lang w:val="en-US"/>
        </w:rPr>
        <w:t xml:space="preserve"> </w:t>
      </w:r>
      <w:proofErr w:type="spellStart"/>
      <w:r w:rsidRPr="003B319F">
        <w:rPr>
          <w:lang w:val="en-US"/>
        </w:rPr>
        <w:t>Schlussfolgerung</w:t>
      </w:r>
      <w:proofErr w:type="spellEnd"/>
      <w:r w:rsidRPr="003B319F">
        <w:rPr>
          <w:lang w:val="en-US"/>
        </w:rPr>
        <w:t xml:space="preserve">, </w:t>
      </w:r>
      <w:proofErr w:type="spellStart"/>
      <w:proofErr w:type="gramStart"/>
      <w:r w:rsidRPr="003B319F">
        <w:rPr>
          <w:lang w:val="en-US"/>
        </w:rPr>
        <w:t>sind</w:t>
      </w:r>
      <w:proofErr w:type="spellEnd"/>
      <w:proofErr w:type="gramEnd"/>
      <w:r w:rsidRPr="003B319F">
        <w:rPr>
          <w:lang w:val="en-US"/>
        </w:rPr>
        <w:t xml:space="preserve"> die Rate Limiting </w:t>
      </w:r>
      <w:proofErr w:type="spellStart"/>
      <w:r w:rsidRPr="003B319F">
        <w:rPr>
          <w:lang w:val="en-US"/>
        </w:rPr>
        <w:t>Komponenten</w:t>
      </w:r>
      <w:proofErr w:type="spellEnd"/>
      <w:r w:rsidRPr="003B319F">
        <w:rPr>
          <w:lang w:val="en-US"/>
        </w:rPr>
        <w:t xml:space="preserve"> </w:t>
      </w:r>
      <w:proofErr w:type="spellStart"/>
      <w:r w:rsidRPr="003B319F">
        <w:rPr>
          <w:lang w:val="en-US"/>
        </w:rPr>
        <w:t>umso</w:t>
      </w:r>
      <w:proofErr w:type="spellEnd"/>
      <w:r w:rsidRPr="003B319F">
        <w:rPr>
          <w:lang w:val="en-US"/>
        </w:rPr>
        <w:t xml:space="preserve"> </w:t>
      </w:r>
      <w:proofErr w:type="spellStart"/>
      <w:r w:rsidRPr="003B319F">
        <w:rPr>
          <w:lang w:val="en-US"/>
        </w:rPr>
        <w:t>wichtiger</w:t>
      </w:r>
      <w:proofErr w:type="spellEnd"/>
      <w:r w:rsidRPr="003B319F">
        <w:rPr>
          <w:lang w:val="en-US"/>
        </w:rPr>
        <w:t xml:space="preserve"> </w:t>
      </w:r>
      <w:proofErr w:type="spellStart"/>
      <w:r w:rsidRPr="003B319F">
        <w:rPr>
          <w:lang w:val="en-US"/>
        </w:rPr>
        <w:t>für</w:t>
      </w:r>
      <w:proofErr w:type="spellEnd"/>
      <w:r w:rsidRPr="003B319F">
        <w:rPr>
          <w:lang w:val="en-US"/>
        </w:rPr>
        <w:t xml:space="preserve"> </w:t>
      </w:r>
      <w:proofErr w:type="spellStart"/>
      <w:r w:rsidRPr="003B319F">
        <w:rPr>
          <w:lang w:val="en-US"/>
        </w:rPr>
        <w:t>kleinere</w:t>
      </w:r>
      <w:proofErr w:type="spellEnd"/>
      <w:r w:rsidRPr="003B319F">
        <w:rPr>
          <w:lang w:val="en-US"/>
        </w:rPr>
        <w:t xml:space="preserve"> </w:t>
      </w:r>
      <w:proofErr w:type="spellStart"/>
      <w:r w:rsidRPr="003B319F">
        <w:rPr>
          <w:lang w:val="en-US"/>
        </w:rPr>
        <w:t>Anwendungen</w:t>
      </w:r>
      <w:proofErr w:type="spellEnd"/>
      <w:r w:rsidRPr="003B319F">
        <w:rPr>
          <w:lang w:val="en-US"/>
        </w:rPr>
        <w:t xml:space="preserve"> und </w:t>
      </w:r>
      <w:proofErr w:type="spellStart"/>
      <w:r w:rsidRPr="003B319F">
        <w:rPr>
          <w:lang w:val="en-US"/>
        </w:rPr>
        <w:t>es</w:t>
      </w:r>
      <w:proofErr w:type="spellEnd"/>
      <w:r w:rsidRPr="003B319F">
        <w:rPr>
          <w:lang w:val="en-US"/>
        </w:rPr>
        <w:t xml:space="preserve"> </w:t>
      </w:r>
      <w:proofErr w:type="spellStart"/>
      <w:r w:rsidRPr="003B319F">
        <w:rPr>
          <w:lang w:val="en-US"/>
        </w:rPr>
        <w:t>sollte</w:t>
      </w:r>
      <w:proofErr w:type="spellEnd"/>
      <w:r w:rsidRPr="003B319F">
        <w:rPr>
          <w:lang w:val="en-US"/>
        </w:rPr>
        <w:t xml:space="preserve"> </w:t>
      </w:r>
      <w:proofErr w:type="spellStart"/>
      <w:r w:rsidRPr="003B319F">
        <w:rPr>
          <w:lang w:val="en-US"/>
        </w:rPr>
        <w:t>vermehrt</w:t>
      </w:r>
      <w:proofErr w:type="spellEnd"/>
      <w:r w:rsidRPr="003B319F">
        <w:rPr>
          <w:lang w:val="en-US"/>
        </w:rPr>
        <w:t xml:space="preserve"> </w:t>
      </w:r>
      <w:proofErr w:type="spellStart"/>
      <w:r w:rsidRPr="003B319F">
        <w:rPr>
          <w:lang w:val="en-US"/>
        </w:rPr>
        <w:t>überlegt</w:t>
      </w:r>
      <w:proofErr w:type="spellEnd"/>
      <w:r w:rsidRPr="003B319F">
        <w:rPr>
          <w:lang w:val="en-US"/>
        </w:rPr>
        <w:t xml:space="preserve"> </w:t>
      </w:r>
      <w:proofErr w:type="spellStart"/>
      <w:r w:rsidRPr="003B319F">
        <w:rPr>
          <w:lang w:val="en-US"/>
        </w:rPr>
        <w:t>werden</w:t>
      </w:r>
      <w:proofErr w:type="spellEnd"/>
      <w:r w:rsidRPr="003B319F">
        <w:rPr>
          <w:lang w:val="en-US"/>
        </w:rPr>
        <w:t xml:space="preserve"> </w:t>
      </w:r>
      <w:proofErr w:type="spellStart"/>
      <w:r w:rsidRPr="003B319F">
        <w:rPr>
          <w:lang w:val="en-US"/>
        </w:rPr>
        <w:t>sie</w:t>
      </w:r>
      <w:proofErr w:type="spellEnd"/>
      <w:r w:rsidRPr="003B319F">
        <w:rPr>
          <w:lang w:val="en-US"/>
        </w:rPr>
        <w:t xml:space="preserve"> </w:t>
      </w:r>
      <w:proofErr w:type="spellStart"/>
      <w:r w:rsidRPr="003B319F">
        <w:rPr>
          <w:lang w:val="en-US"/>
        </w:rPr>
        <w:t>einzubauen</w:t>
      </w:r>
      <w:proofErr w:type="spellEnd"/>
      <w:r w:rsidRPr="003B319F">
        <w:rPr>
          <w:lang w:val="en-US"/>
        </w:rPr>
        <w:t xml:space="preserve">. </w:t>
      </w:r>
      <w:bookmarkEnd w:id="169"/>
    </w:p>
    <w:p w14:paraId="579F2FC4" w14:textId="77777777" w:rsidR="003B319F" w:rsidRPr="003B319F" w:rsidRDefault="003B319F" w:rsidP="003B319F">
      <w:pPr>
        <w:rPr>
          <w:lang w:val="en-US"/>
        </w:rPr>
      </w:pPr>
    </w:p>
    <w:p w14:paraId="2BB545D7" w14:textId="77777777" w:rsidR="003B319F" w:rsidRPr="003B319F" w:rsidRDefault="003B319F" w:rsidP="003B319F">
      <w:pPr>
        <w:tabs>
          <w:tab w:val="left" w:pos="6485"/>
        </w:tabs>
        <w:rPr>
          <w:lang w:val="en-US"/>
        </w:rPr>
      </w:pPr>
    </w:p>
    <w:p w14:paraId="64451D06" w14:textId="77777777" w:rsidR="003B319F" w:rsidRPr="003B319F" w:rsidRDefault="003B319F" w:rsidP="003B319F">
      <w:pPr>
        <w:tabs>
          <w:tab w:val="left" w:pos="6485"/>
        </w:tabs>
        <w:rPr>
          <w:lang w:val="en-US"/>
        </w:rPr>
      </w:pPr>
    </w:p>
    <w:p w14:paraId="749CAA35" w14:textId="5F116A76" w:rsidR="003B319F" w:rsidRPr="008E271B" w:rsidRDefault="003B319F" w:rsidP="003B319F">
      <w:pPr>
        <w:pStyle w:val="Beschriftung"/>
      </w:pPr>
      <w:bookmarkStart w:id="170" w:name="_Ref26263876"/>
      <w:bookmarkStart w:id="171" w:name="_Toc31640622"/>
      <w:bookmarkStart w:id="172" w:name="_Toc33705041"/>
      <w:r w:rsidRPr="008E271B">
        <w:rPr>
          <w:noProof/>
        </w:rPr>
        <w:lastRenderedPageBreak/>
        <w:drawing>
          <wp:anchor distT="0" distB="0" distL="114300" distR="114300" simplePos="0" relativeHeight="251674624" behindDoc="0" locked="0" layoutInCell="1" allowOverlap="1" wp14:anchorId="521BA159" wp14:editId="122A3EE4">
            <wp:simplePos x="0" y="0"/>
            <wp:positionH relativeFrom="margin">
              <wp:align>right</wp:align>
            </wp:positionH>
            <wp:positionV relativeFrom="paragraph">
              <wp:posOffset>586</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Pr="008E271B">
        <w:t xml:space="preserve">Abbildung </w:t>
      </w:r>
      <w:r>
        <w:rPr>
          <w:noProof/>
        </w:rPr>
        <w:fldChar w:fldCharType="begin"/>
      </w:r>
      <w:r>
        <w:rPr>
          <w:noProof/>
        </w:rPr>
        <w:instrText xml:space="preserve"> SEQ Abbildung \* ARABIC </w:instrText>
      </w:r>
      <w:r>
        <w:rPr>
          <w:noProof/>
        </w:rPr>
        <w:fldChar w:fldCharType="separate"/>
      </w:r>
      <w:r w:rsidRPr="008E271B">
        <w:rPr>
          <w:noProof/>
        </w:rPr>
        <w:t>21</w:t>
      </w:r>
      <w:r>
        <w:rPr>
          <w:noProof/>
        </w:rPr>
        <w:fldChar w:fldCharType="end"/>
      </w:r>
      <w:bookmarkEnd w:id="170"/>
      <w:r w:rsidRPr="008E271B">
        <w:t xml:space="preserve">: Rate </w:t>
      </w:r>
      <w:proofErr w:type="spellStart"/>
      <w:r w:rsidRPr="008E271B">
        <w:t>Limiter</w:t>
      </w:r>
      <w:proofErr w:type="spellEnd"/>
      <w:r w:rsidRPr="008E271B">
        <w:t xml:space="preserve"> </w:t>
      </w:r>
      <w:sdt>
        <w:sdtPr>
          <w:alias w:val="Don't edit this field"/>
          <w:tag w:val="CitaviPlaceholder#f8bb34d7-6dae-48cd-aaec-99780df30ee4"/>
          <w:id w:val="2106766961"/>
          <w:placeholder>
            <w:docPart w:val="3EF17283CB404594BA747E410C82542A"/>
          </w:placeholder>
        </w:sdtPr>
        <w:sdtContent>
          <w:r w:rsidRPr="008E271B">
            <w:fldChar w:fldCharType="begin"/>
          </w:r>
          <w:r w:rsidR="001629B0">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IjoiVGhpcyBpcyB0aGUgdGhpcmQgYXJ0aWNsZSBvZiBhIHNob3J0IHNlcmllcyBhYm91dCB0aGUgUmVzaWxpZW5jZTRqIGxpYnJhcnkuIElmIHlvdSBhcmUgbm90IGZhbWlsaWFyIHdpdGggdGhlIGxpYnJhcnkgaXRzZWxmLCBwbGVhc2UgcmVhZOKApiIsIkFic3RyYWN0Q29tcGxleGl0eSI6MCwiQWJzdHJhY3RTb3VyY2VUZXh0Rm9ybWF0IjowLCJBY2Nlc3NEYXRlIjoiMjEvMTA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yN1QxNDoyMjozO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Pr="008E271B">
            <w:fldChar w:fldCharType="separate"/>
          </w:r>
          <w:r w:rsidR="001629B0">
            <w:t>(</w:t>
          </w:r>
          <w:proofErr w:type="spellStart"/>
          <w:r w:rsidR="001629B0">
            <w:t>Storozhuk</w:t>
          </w:r>
          <w:proofErr w:type="spellEnd"/>
          <w:r w:rsidR="001629B0">
            <w:t xml:space="preserve"> 2018)</w:t>
          </w:r>
          <w:r w:rsidRPr="008E271B">
            <w:fldChar w:fldCharType="end"/>
          </w:r>
        </w:sdtContent>
      </w:sdt>
      <w:bookmarkEnd w:id="171"/>
      <w:bookmarkEnd w:id="172"/>
    </w:p>
    <w:p w14:paraId="06F80FA9" w14:textId="79BB7DDA" w:rsidR="003B319F" w:rsidRDefault="003B319F" w:rsidP="003B319F">
      <w:pPr>
        <w:tabs>
          <w:tab w:val="left" w:pos="6485"/>
        </w:tabs>
      </w:pPr>
      <w:r w:rsidRPr="008E271B">
        <w:rPr>
          <w:noProof/>
        </w:rPr>
        <w:t xml:space="preserve"> </w:t>
      </w:r>
      <w:r>
        <w:t xml:space="preserve">Rate </w:t>
      </w:r>
      <w:proofErr w:type="spellStart"/>
      <w:r>
        <w:t>Limiter</w:t>
      </w:r>
      <w:proofErr w:type="spellEnd"/>
      <w:r w:rsidRPr="008E271B">
        <w:t xml:space="preserve"> helfen Anfragespitzen zu verhindern</w:t>
      </w:r>
      <w:r>
        <w:t>,</w:t>
      </w:r>
      <w:r w:rsidRPr="008E271B">
        <w:t xml:space="preserve"> was im Speziellen für kleinere Anwendungen wichtig ist. Anfragespitzen werden entweder in </w:t>
      </w:r>
      <w:r w:rsidRPr="008E271B">
        <w:rPr>
          <w:b/>
        </w:rPr>
        <w:t>Warteschlangen</w:t>
      </w:r>
      <w:r w:rsidRPr="008E271B">
        <w:t xml:space="preserve"> abgelegt und später abgearbeitet oder einfach </w:t>
      </w:r>
      <w:r w:rsidRPr="008E271B">
        <w:rPr>
          <w:b/>
        </w:rPr>
        <w:t xml:space="preserve">abgelehnt, </w:t>
      </w:r>
      <w:r w:rsidRPr="00161A08">
        <w:t>(</w:t>
      </w:r>
      <w:r w:rsidRPr="008E271B">
        <w:t xml:space="preserve">siehe </w:t>
      </w:r>
      <w:r w:rsidRPr="008E271B">
        <w:fldChar w:fldCharType="begin"/>
      </w:r>
      <w:r w:rsidRPr="008E271B">
        <w:instrText xml:space="preserve"> REF _Ref26263876 \h </w:instrText>
      </w:r>
      <w:r w:rsidRPr="008E271B">
        <w:fldChar w:fldCharType="separate"/>
      </w:r>
      <w:r w:rsidRPr="008E271B">
        <w:t xml:space="preserve">Abbildung </w:t>
      </w:r>
      <w:r w:rsidRPr="008E271B">
        <w:rPr>
          <w:noProof/>
        </w:rPr>
        <w:t>21</w:t>
      </w:r>
      <w:r w:rsidRPr="008E271B">
        <w:fldChar w:fldCharType="end"/>
      </w:r>
      <w:r w:rsidRPr="008E271B">
        <w:t xml:space="preserve"> die blauen Flächen werden nach hinten verschoben und später verarbeitet</w:t>
      </w:r>
      <w:r>
        <w:t>)</w:t>
      </w:r>
      <w:r w:rsidRPr="008E271B">
        <w:t xml:space="preserve">. </w:t>
      </w:r>
      <w:r>
        <w:t xml:space="preserve">Es kann </w:t>
      </w:r>
      <w:r w:rsidRPr="008E271B">
        <w:t>nach unterschiedlichen Anfragen</w:t>
      </w:r>
      <w:r>
        <w:t>-</w:t>
      </w:r>
      <w:r w:rsidRPr="008E271B">
        <w:t xml:space="preserve">Typen </w:t>
      </w:r>
      <w:r>
        <w:t>gefiltert werden, welche</w:t>
      </w:r>
      <w:r w:rsidRPr="008E271B">
        <w:t xml:space="preserve"> </w:t>
      </w:r>
      <w:r>
        <w:t>s</w:t>
      </w:r>
      <w:r w:rsidRPr="008E271B">
        <w:t xml:space="preserve">eparat </w:t>
      </w:r>
      <w:r>
        <w:t>ge</w:t>
      </w:r>
      <w:r w:rsidRPr="008E271B">
        <w:t>handhab</w:t>
      </w:r>
      <w:r>
        <w:t>t</w:t>
      </w:r>
      <w:r w:rsidRPr="008E271B">
        <w:t xml:space="preserve">, kategorisier und unterschiedliche Limits </w:t>
      </w:r>
      <w:r>
        <w:t>für die</w:t>
      </w:r>
      <w:r w:rsidRPr="008E271B">
        <w:t xml:space="preserve"> entsprechenden Gruppen </w:t>
      </w:r>
      <w:r>
        <w:t>vorge</w:t>
      </w:r>
      <w:r w:rsidRPr="008E271B">
        <w:t>geben</w:t>
      </w:r>
      <w:r>
        <w:t xml:space="preserve"> werden</w:t>
      </w:r>
      <w:r w:rsidRPr="008E271B">
        <w:t xml:space="preserve">. Durch diese Techniken wird eine erhöhte Verfügbarkeit und Verlässlichkeit erreicht, wodurch die Anwendung darauf vorbereitet wird </w:t>
      </w:r>
      <w:r>
        <w:t>s</w:t>
      </w:r>
      <w:r w:rsidRPr="008E271B">
        <w:t xml:space="preserve">kalierbar zu sein. Aus diesem Grund wird Rate </w:t>
      </w:r>
      <w:proofErr w:type="spellStart"/>
      <w:r w:rsidRPr="008E271B">
        <w:t>Limiting</w:t>
      </w:r>
      <w:proofErr w:type="spellEnd"/>
      <w:r w:rsidRPr="008E271B">
        <w:t xml:space="preserve"> in vielen API Gateways oder Proxys schon direkt mitgeliefert</w:t>
      </w:r>
      <w:r>
        <w:t>,</w:t>
      </w:r>
      <w:r w:rsidRPr="008E271B">
        <w:t xml:space="preserve"> w</w:t>
      </w:r>
      <w:r>
        <w:t>ie dies in</w:t>
      </w:r>
      <w:r w:rsidRPr="008E271B">
        <w:t xml:space="preserve"> </w:t>
      </w:r>
      <w:r>
        <w:t>Kapitel</w:t>
      </w:r>
      <w:r w:rsidRPr="008E271B">
        <w:t xml:space="preserve"> </w:t>
      </w:r>
      <w:r w:rsidRPr="008E271B">
        <w:fldChar w:fldCharType="begin"/>
      </w:r>
      <w:r w:rsidRPr="008E271B">
        <w:instrText xml:space="preserve"> REF _Ref26188814 \r \h </w:instrText>
      </w:r>
      <w:r w:rsidRPr="008E271B">
        <w:fldChar w:fldCharType="separate"/>
      </w:r>
      <w:r w:rsidRPr="008E271B">
        <w:t>4.1</w:t>
      </w:r>
      <w:r w:rsidRPr="008E271B">
        <w:fldChar w:fldCharType="end"/>
      </w:r>
      <w:r w:rsidRPr="008E271B">
        <w:t xml:space="preserve"> </w:t>
      </w:r>
      <w:r w:rsidRPr="008E271B">
        <w:fldChar w:fldCharType="begin"/>
      </w:r>
      <w:r w:rsidRPr="008E271B">
        <w:instrText xml:space="preserve"> REF _Ref26188806 \h </w:instrText>
      </w:r>
      <w:r w:rsidRPr="008E271B">
        <w:fldChar w:fldCharType="separate"/>
      </w:r>
      <w:r w:rsidRPr="008E271B">
        <w:t>Kommunikations-Leitung</w:t>
      </w:r>
      <w:r w:rsidRPr="008E271B">
        <w:fldChar w:fldCharType="end"/>
      </w:r>
      <w:r w:rsidRPr="008E271B">
        <w:t xml:space="preserve"> beschrieben wurde.</w:t>
      </w:r>
    </w:p>
    <w:p w14:paraId="757D7E5D" w14:textId="77777777" w:rsidR="003B319F" w:rsidRPr="008E271B" w:rsidRDefault="003B319F" w:rsidP="003B319F">
      <w:pPr>
        <w:pStyle w:val="berschrift4"/>
      </w:pPr>
      <w:r w:rsidRPr="008E271B">
        <w:t>Umsetzung</w:t>
      </w:r>
    </w:p>
    <w:p w14:paraId="6A65A9EC" w14:textId="77777777" w:rsidR="003B319F" w:rsidRPr="003B319F" w:rsidRDefault="003B319F" w:rsidP="003B319F">
      <w:pPr>
        <w:pStyle w:val="berschrift5"/>
        <w:rPr>
          <w:lang w:val="en-US"/>
        </w:rPr>
      </w:pPr>
      <w:r w:rsidRPr="003B319F">
        <w:rPr>
          <w:lang w:val="en-US"/>
        </w:rPr>
        <w:t xml:space="preserve">Rate Limiting in Spring Boot2 </w:t>
      </w:r>
      <w:proofErr w:type="spellStart"/>
      <w:r w:rsidRPr="003B319F">
        <w:rPr>
          <w:lang w:val="en-US"/>
        </w:rPr>
        <w:t>mit</w:t>
      </w:r>
      <w:proofErr w:type="spellEnd"/>
      <w:r w:rsidRPr="003B319F">
        <w:rPr>
          <w:lang w:val="en-US"/>
        </w:rPr>
        <w:t xml:space="preserve"> Resilience4j</w:t>
      </w:r>
    </w:p>
    <w:p w14:paraId="5934B18D" w14:textId="77777777" w:rsidR="003B319F" w:rsidRPr="008E271B" w:rsidRDefault="003B319F" w:rsidP="003B319F">
      <w:r w:rsidRPr="008E271B">
        <w:t xml:space="preserve">Um einen </w:t>
      </w:r>
      <w:r>
        <w:t>R</w:t>
      </w:r>
      <w:r w:rsidRPr="008E271B">
        <w:t xml:space="preserve">ate </w:t>
      </w:r>
      <w:proofErr w:type="spellStart"/>
      <w:r>
        <w:t>L</w:t>
      </w:r>
      <w:r w:rsidRPr="008E271B">
        <w:t>imiter</w:t>
      </w:r>
      <w:proofErr w:type="spellEnd"/>
      <w:r w:rsidRPr="008E271B">
        <w:t xml:space="preserve"> in Spring Boot 2 mit der Resilience4j Bibliothek zu verwenden muss lediglich</w:t>
      </w:r>
      <w:r>
        <w:t>,</w:t>
      </w:r>
      <w:r w:rsidRPr="008E271B">
        <w:t xml:space="preserve"> wie in </w:t>
      </w:r>
      <w:r w:rsidRPr="008E271B">
        <w:fldChar w:fldCharType="begin"/>
      </w:r>
      <w:r w:rsidRPr="008E271B">
        <w:instrText xml:space="preserve"> REF _Ref33473228 \h </w:instrText>
      </w:r>
      <w:r w:rsidRPr="008E271B">
        <w:fldChar w:fldCharType="separate"/>
      </w:r>
      <w:proofErr w:type="spellStart"/>
      <w:r w:rsidRPr="008E271B">
        <w:t>Codeteil</w:t>
      </w:r>
      <w:proofErr w:type="spellEnd"/>
      <w:r w:rsidRPr="008E271B">
        <w:t xml:space="preserve"> </w:t>
      </w:r>
      <w:r w:rsidRPr="008E271B">
        <w:rPr>
          <w:noProof/>
        </w:rPr>
        <w:t>10</w:t>
      </w:r>
      <w:r w:rsidRPr="008E271B">
        <w:fldChar w:fldCharType="end"/>
      </w:r>
      <w:r w:rsidRPr="008E271B">
        <w:t xml:space="preserve"> zu sehen ist</w:t>
      </w:r>
      <w:r>
        <w:t>,</w:t>
      </w:r>
      <w:r w:rsidRPr="008E271B">
        <w:t xml:space="preserve"> eine Methode oder Klasse mit der entsprechenden Annotation versehen werden. Die Annotation benötigt immer noch zusätzlich einen Namen, welcher</w:t>
      </w:r>
      <w:r>
        <w:t>,</w:t>
      </w:r>
      <w:r w:rsidRPr="008E271B">
        <w:t xml:space="preserve"> wie in </w:t>
      </w:r>
      <w:r w:rsidRPr="008E271B">
        <w:fldChar w:fldCharType="begin"/>
      </w:r>
      <w:r w:rsidRPr="008E271B">
        <w:instrText xml:space="preserve"> REF _Ref33473354 \h </w:instrText>
      </w:r>
      <w:r w:rsidRPr="008E271B">
        <w:fldChar w:fldCharType="separate"/>
      </w:r>
      <w:proofErr w:type="spellStart"/>
      <w:r w:rsidRPr="008E271B">
        <w:t>Codeteil</w:t>
      </w:r>
      <w:proofErr w:type="spellEnd"/>
      <w:r w:rsidRPr="008E271B">
        <w:t xml:space="preserve"> </w:t>
      </w:r>
      <w:r w:rsidRPr="008E271B">
        <w:rPr>
          <w:noProof/>
        </w:rPr>
        <w:t>11</w:t>
      </w:r>
      <w:r w:rsidRPr="008E271B">
        <w:fldChar w:fldCharType="end"/>
      </w:r>
      <w:r w:rsidRPr="008E271B">
        <w:t xml:space="preserve"> zu sehen ist</w:t>
      </w:r>
      <w:r>
        <w:t>,</w:t>
      </w:r>
      <w:r w:rsidRPr="008E271B">
        <w:t xml:space="preserve"> von der </w:t>
      </w:r>
      <w:proofErr w:type="spellStart"/>
      <w:r w:rsidRPr="008E271B">
        <w:t>application.properties</w:t>
      </w:r>
      <w:proofErr w:type="spellEnd"/>
      <w:r w:rsidRPr="008E271B">
        <w:t xml:space="preserve"> Datei referenziert und </w:t>
      </w:r>
      <w:r>
        <w:t>e</w:t>
      </w:r>
      <w:r w:rsidRPr="008E271B">
        <w:t>ingestellt werden kann.</w:t>
      </w:r>
    </w:p>
    <w:p w14:paraId="558C60DD" w14:textId="77777777" w:rsidR="003B319F" w:rsidRPr="008E271B" w:rsidRDefault="003B319F" w:rsidP="003B3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808000"/>
          <w:sz w:val="20"/>
        </w:rPr>
      </w:pPr>
    </w:p>
    <w:p w14:paraId="056CD4AE" w14:textId="77777777" w:rsidR="003B319F" w:rsidRPr="004C6BA0" w:rsidRDefault="003B319F" w:rsidP="003B319F">
      <w:pPr>
        <w:pStyle w:val="Computerprogramm"/>
      </w:pPr>
      <w:proofErr w:type="gramStart"/>
      <w:r w:rsidRPr="004C6BA0">
        <w:rPr>
          <w:color w:val="808000"/>
        </w:rPr>
        <w:t>@</w:t>
      </w:r>
      <w:proofErr w:type="spellStart"/>
      <w:r w:rsidRPr="004C6BA0">
        <w:rPr>
          <w:color w:val="808000"/>
        </w:rPr>
        <w:t>RateLimiter</w:t>
      </w:r>
      <w:proofErr w:type="spellEnd"/>
      <w:r w:rsidRPr="004C6BA0">
        <w:t>(</w:t>
      </w:r>
      <w:proofErr w:type="gramEnd"/>
      <w:r w:rsidRPr="004C6BA0">
        <w:t>name=</w:t>
      </w:r>
      <w:r w:rsidRPr="004C6BA0">
        <w:rPr>
          <w:b/>
          <w:bCs/>
          <w:color w:val="008000"/>
        </w:rPr>
        <w:t>"BACKEND"</w:t>
      </w:r>
      <w:r w:rsidRPr="004C6BA0">
        <w:t>)</w:t>
      </w:r>
      <w:r w:rsidRPr="004C6BA0">
        <w:br/>
      </w:r>
      <w:r w:rsidRPr="004C6BA0">
        <w:rPr>
          <w:color w:val="808000"/>
        </w:rPr>
        <w:t>@</w:t>
      </w:r>
      <w:proofErr w:type="spellStart"/>
      <w:r w:rsidRPr="004C6BA0">
        <w:rPr>
          <w:color w:val="808000"/>
        </w:rPr>
        <w:t>GetMapping</w:t>
      </w:r>
      <w:proofErr w:type="spellEnd"/>
      <w:r w:rsidRPr="004C6BA0">
        <w:t xml:space="preserve">(path = </w:t>
      </w:r>
      <w:r w:rsidRPr="004C6BA0">
        <w:rPr>
          <w:b/>
          <w:bCs/>
          <w:color w:val="008000"/>
        </w:rPr>
        <w:t>"resilience"</w:t>
      </w:r>
      <w:r w:rsidRPr="004C6BA0">
        <w:t>)</w:t>
      </w:r>
      <w:r w:rsidRPr="004C6BA0">
        <w:br/>
      </w:r>
      <w:r w:rsidRPr="004C6BA0">
        <w:rPr>
          <w:b/>
          <w:bCs/>
          <w:color w:val="000080"/>
        </w:rPr>
        <w:t xml:space="preserve">public </w:t>
      </w:r>
      <w:proofErr w:type="spellStart"/>
      <w:r w:rsidRPr="004C6BA0">
        <w:t>ModelAndView</w:t>
      </w:r>
      <w:proofErr w:type="spellEnd"/>
      <w:r w:rsidRPr="004C6BA0">
        <w:t xml:space="preserve"> </w:t>
      </w:r>
      <w:proofErr w:type="spellStart"/>
      <w:r w:rsidRPr="004C6BA0">
        <w:t>getItems</w:t>
      </w:r>
      <w:proofErr w:type="spellEnd"/>
      <w:r w:rsidRPr="004C6BA0">
        <w:t>()</w:t>
      </w:r>
    </w:p>
    <w:p w14:paraId="3B27DB3F" w14:textId="77777777" w:rsidR="003B319F" w:rsidRPr="003B319F" w:rsidRDefault="003B319F" w:rsidP="003B319F">
      <w:pPr>
        <w:pStyle w:val="Beschriftung"/>
        <w:rPr>
          <w:lang w:val="en-US"/>
        </w:rPr>
      </w:pPr>
      <w:bookmarkStart w:id="173" w:name="_Ref33473228"/>
      <w:bookmarkStart w:id="174" w:name="_Toc33476692"/>
      <w:bookmarkStart w:id="175" w:name="_Toc33705083"/>
      <w:proofErr w:type="spellStart"/>
      <w:r w:rsidRPr="003B319F">
        <w:rPr>
          <w:lang w:val="en-US"/>
        </w:rPr>
        <w:t>Codeteil</w:t>
      </w:r>
      <w:proofErr w:type="spellEnd"/>
      <w:r w:rsidRPr="003B319F">
        <w:rPr>
          <w:lang w:val="en-US"/>
        </w:rPr>
        <w:t xml:space="preserve"> </w:t>
      </w:r>
      <w:r>
        <w:rPr>
          <w:noProof/>
        </w:rPr>
        <w:fldChar w:fldCharType="begin"/>
      </w:r>
      <w:r w:rsidRPr="003B319F">
        <w:rPr>
          <w:noProof/>
          <w:lang w:val="en-US"/>
        </w:rPr>
        <w:instrText xml:space="preserve"> SEQ Codeteil \* ARABIC </w:instrText>
      </w:r>
      <w:r>
        <w:rPr>
          <w:noProof/>
        </w:rPr>
        <w:fldChar w:fldCharType="separate"/>
      </w:r>
      <w:r w:rsidRPr="003B319F">
        <w:rPr>
          <w:noProof/>
          <w:lang w:val="en-US"/>
        </w:rPr>
        <w:t>10</w:t>
      </w:r>
      <w:r>
        <w:rPr>
          <w:noProof/>
        </w:rPr>
        <w:fldChar w:fldCharType="end"/>
      </w:r>
      <w:bookmarkEnd w:id="173"/>
      <w:r w:rsidRPr="003B319F">
        <w:rPr>
          <w:lang w:val="en-US"/>
        </w:rPr>
        <w:t xml:space="preserve">: </w:t>
      </w:r>
      <w:proofErr w:type="spellStart"/>
      <w:r w:rsidRPr="003B319F">
        <w:rPr>
          <w:lang w:val="en-US"/>
        </w:rPr>
        <w:t>Methode</w:t>
      </w:r>
      <w:proofErr w:type="spellEnd"/>
      <w:r w:rsidRPr="003B319F">
        <w:rPr>
          <w:lang w:val="en-US"/>
        </w:rPr>
        <w:t xml:space="preserve"> </w:t>
      </w:r>
      <w:proofErr w:type="spellStart"/>
      <w:r w:rsidRPr="003B319F">
        <w:rPr>
          <w:lang w:val="en-US"/>
        </w:rPr>
        <w:t>mit</w:t>
      </w:r>
      <w:proofErr w:type="spellEnd"/>
      <w:r w:rsidRPr="003B319F">
        <w:rPr>
          <w:lang w:val="en-US"/>
        </w:rPr>
        <w:t xml:space="preserve"> Rate Limiter </w:t>
      </w:r>
      <w:proofErr w:type="spellStart"/>
      <w:r w:rsidRPr="003B319F">
        <w:rPr>
          <w:lang w:val="en-US"/>
        </w:rPr>
        <w:t>durch</w:t>
      </w:r>
      <w:proofErr w:type="spellEnd"/>
      <w:r w:rsidRPr="003B319F">
        <w:rPr>
          <w:lang w:val="en-US"/>
        </w:rPr>
        <w:t xml:space="preserve"> Resilence4j</w:t>
      </w:r>
      <w:bookmarkEnd w:id="174"/>
      <w:bookmarkEnd w:id="175"/>
    </w:p>
    <w:p w14:paraId="0312D708" w14:textId="77777777" w:rsidR="003B319F" w:rsidRPr="004C6BA0" w:rsidRDefault="003B319F" w:rsidP="003B319F">
      <w:pPr>
        <w:pStyle w:val="Computerprogramm"/>
      </w:pPr>
      <w:proofErr w:type="gramStart"/>
      <w:r w:rsidRPr="004C6BA0">
        <w:t>resilience4j.ratelimiter.instances.BACKEND.limit-for-period=</w:t>
      </w:r>
      <w:proofErr w:type="gramEnd"/>
      <w:r w:rsidRPr="004C6BA0">
        <w:rPr>
          <w:color w:val="0000FF"/>
        </w:rPr>
        <w:t>4</w:t>
      </w:r>
      <w:r w:rsidRPr="004C6BA0">
        <w:rPr>
          <w:color w:val="0000FF"/>
        </w:rPr>
        <w:br/>
      </w:r>
      <w:r w:rsidRPr="004C6BA0">
        <w:t>resilience4j.ratelimiter.instances.BACKEND.limit-refresh-period=</w:t>
      </w:r>
      <w:r w:rsidRPr="004C6BA0">
        <w:rPr>
          <w:color w:val="008000"/>
        </w:rPr>
        <w:t>500ms</w:t>
      </w:r>
      <w:r w:rsidRPr="004C6BA0">
        <w:rPr>
          <w:color w:val="008000"/>
        </w:rPr>
        <w:br/>
      </w:r>
      <w:r w:rsidRPr="004C6BA0">
        <w:t>resilience4j.ratelimiter.instances.BACKEND.timeout-duration=</w:t>
      </w:r>
      <w:r w:rsidRPr="004C6BA0">
        <w:rPr>
          <w:color w:val="008000"/>
        </w:rPr>
        <w:t>2s</w:t>
      </w:r>
    </w:p>
    <w:p w14:paraId="04D00AE7" w14:textId="77777777" w:rsidR="003B319F" w:rsidRPr="008E271B" w:rsidRDefault="003B319F" w:rsidP="003B319F">
      <w:pPr>
        <w:pStyle w:val="Beschriftung"/>
      </w:pPr>
      <w:bookmarkStart w:id="176" w:name="_Ref33473354"/>
      <w:bookmarkStart w:id="177" w:name="_Toc33476693"/>
      <w:bookmarkStart w:id="178" w:name="_Toc33705084"/>
      <w:proofErr w:type="spellStart"/>
      <w:r w:rsidRPr="008E271B">
        <w:t>Codeteil</w:t>
      </w:r>
      <w:proofErr w:type="spellEnd"/>
      <w:r w:rsidRPr="008E271B">
        <w:t xml:space="preserve"> </w:t>
      </w:r>
      <w:r w:rsidRPr="008E271B">
        <w:rPr>
          <w:noProof/>
        </w:rPr>
        <w:fldChar w:fldCharType="begin"/>
      </w:r>
      <w:r w:rsidRPr="008E271B">
        <w:rPr>
          <w:noProof/>
        </w:rPr>
        <w:instrText xml:space="preserve"> SEQ Codeteil \* ARABIC </w:instrText>
      </w:r>
      <w:r w:rsidRPr="008E271B">
        <w:rPr>
          <w:noProof/>
        </w:rPr>
        <w:fldChar w:fldCharType="separate"/>
      </w:r>
      <w:r w:rsidRPr="008E271B">
        <w:rPr>
          <w:noProof/>
        </w:rPr>
        <w:t>11</w:t>
      </w:r>
      <w:r w:rsidRPr="008E271B">
        <w:rPr>
          <w:noProof/>
        </w:rPr>
        <w:fldChar w:fldCharType="end"/>
      </w:r>
      <w:bookmarkEnd w:id="176"/>
      <w:r w:rsidRPr="008E271B">
        <w:t xml:space="preserve">:Einstellungen des rate </w:t>
      </w:r>
      <w:proofErr w:type="spellStart"/>
      <w:r>
        <w:t>R</w:t>
      </w:r>
      <w:r w:rsidRPr="008E271B">
        <w:t>imiter</w:t>
      </w:r>
      <w:proofErr w:type="spellEnd"/>
      <w:r w:rsidRPr="008E271B">
        <w:t xml:space="preserve"> von Resilience4j</w:t>
      </w:r>
      <w:bookmarkEnd w:id="177"/>
      <w:bookmarkEnd w:id="178"/>
    </w:p>
    <w:p w14:paraId="3C3EEDDA" w14:textId="77777777" w:rsidR="003B319F" w:rsidRPr="008E271B" w:rsidRDefault="003B319F" w:rsidP="003B319F">
      <w:pPr>
        <w:pStyle w:val="berschrift5"/>
      </w:pPr>
      <w:r w:rsidRPr="008E271B">
        <w:lastRenderedPageBreak/>
        <w:t xml:space="preserve">Rate </w:t>
      </w:r>
      <w:proofErr w:type="spellStart"/>
      <w:r w:rsidRPr="008E271B">
        <w:t>Limiting</w:t>
      </w:r>
      <w:proofErr w:type="spellEnd"/>
      <w:r w:rsidRPr="008E271B">
        <w:t xml:space="preserve"> in </w:t>
      </w:r>
      <w:proofErr w:type="spellStart"/>
      <w:r w:rsidRPr="008E271B">
        <w:t>Istio</w:t>
      </w:r>
      <w:proofErr w:type="spellEnd"/>
    </w:p>
    <w:p w14:paraId="55379BED" w14:textId="77777777" w:rsidR="003B319F" w:rsidRPr="008E271B" w:rsidRDefault="003B319F" w:rsidP="003B319F">
      <w:r w:rsidRPr="008E271B">
        <w:t xml:space="preserve">Rate </w:t>
      </w:r>
      <w:proofErr w:type="spellStart"/>
      <w:r>
        <w:t>L</w:t>
      </w:r>
      <w:r w:rsidRPr="008E271B">
        <w:t>imiting</w:t>
      </w:r>
      <w:proofErr w:type="spellEnd"/>
      <w:r w:rsidRPr="008E271B">
        <w:t xml:space="preserve"> in </w:t>
      </w:r>
      <w:proofErr w:type="spellStart"/>
      <w:r w:rsidRPr="008E271B">
        <w:t>Istio</w:t>
      </w:r>
      <w:proofErr w:type="spellEnd"/>
      <w:r w:rsidRPr="008E271B">
        <w:t xml:space="preserve"> ist ziemlich </w:t>
      </w:r>
      <w:r>
        <w:t>k</w:t>
      </w:r>
      <w:r w:rsidRPr="008E271B">
        <w:t xml:space="preserve">omplex und benötigt einiges an Konfiguration. </w:t>
      </w:r>
      <w:r>
        <w:t>Es</w:t>
      </w:r>
      <w:r w:rsidRPr="008E271B">
        <w:t xml:space="preserve"> kann zwar durchaus mehr Funktionalität erreicht werden als in Spring Boot z.B. </w:t>
      </w:r>
      <w:r>
        <w:t>u</w:t>
      </w:r>
      <w:r w:rsidRPr="008E271B">
        <w:t xml:space="preserve">serabhängiges Rate </w:t>
      </w:r>
      <w:proofErr w:type="spellStart"/>
      <w:r>
        <w:t>L</w:t>
      </w:r>
      <w:r w:rsidRPr="008E271B">
        <w:t>imiting</w:t>
      </w:r>
      <w:proofErr w:type="spellEnd"/>
      <w:r w:rsidRPr="008E271B">
        <w:t xml:space="preserve"> </w:t>
      </w:r>
      <w:proofErr w:type="gramStart"/>
      <w:r w:rsidRPr="008E271B">
        <w:t>welches eingeloggte User</w:t>
      </w:r>
      <w:proofErr w:type="gramEnd"/>
      <w:r w:rsidRPr="008E271B">
        <w:t xml:space="preserve"> nicht </w:t>
      </w:r>
      <w:r>
        <w:t>l</w:t>
      </w:r>
      <w:r w:rsidRPr="008E271B">
        <w:t xml:space="preserve">imitiert. </w:t>
      </w:r>
      <w:r>
        <w:t>Allerdings muss für</w:t>
      </w:r>
      <w:r w:rsidRPr="008E271B">
        <w:t xml:space="preserve"> das </w:t>
      </w:r>
      <w:r>
        <w:t>R</w:t>
      </w:r>
      <w:r w:rsidRPr="008E271B">
        <w:t xml:space="preserve">ate </w:t>
      </w:r>
      <w:proofErr w:type="spellStart"/>
      <w:r>
        <w:t>L</w:t>
      </w:r>
      <w:r w:rsidRPr="008E271B">
        <w:t>imiting</w:t>
      </w:r>
      <w:proofErr w:type="spellEnd"/>
      <w:r w:rsidRPr="008E271B">
        <w:t xml:space="preserve">  zuerst die „</w:t>
      </w:r>
      <w:proofErr w:type="spellStart"/>
      <w:r w:rsidRPr="008E271B">
        <w:t>Policy</w:t>
      </w:r>
      <w:proofErr w:type="spellEnd"/>
      <w:r w:rsidRPr="008E271B">
        <w:t xml:space="preserve"> </w:t>
      </w:r>
      <w:proofErr w:type="spellStart"/>
      <w:r w:rsidRPr="008E271B">
        <w:t>Enforcement</w:t>
      </w:r>
      <w:proofErr w:type="spellEnd"/>
      <w:r w:rsidRPr="008E271B">
        <w:t xml:space="preserve">“ für das Cluster aktiviert sein.  </w:t>
      </w:r>
    </w:p>
    <w:p w14:paraId="5165B88D" w14:textId="77777777" w:rsidR="003B319F" w:rsidRPr="008E271B" w:rsidRDefault="003B319F" w:rsidP="003B319F">
      <w:r w:rsidRPr="008E271B">
        <w:t>Die Konfiguration ist in zwei Teile aufgeteilt</w:t>
      </w:r>
      <w:r>
        <w:t>.</w:t>
      </w:r>
      <w:r w:rsidRPr="008E271B">
        <w:t xml:space="preserve"> </w:t>
      </w:r>
      <w:r>
        <w:t>Z</w:t>
      </w:r>
      <w:r w:rsidRPr="008E271B">
        <w:t xml:space="preserve">um einen die Client Seite, welche für die  </w:t>
      </w:r>
      <w:proofErr w:type="spellStart"/>
      <w:r>
        <w:t>S</w:t>
      </w:r>
      <w:r w:rsidRPr="008E271B">
        <w:t>idecars</w:t>
      </w:r>
      <w:proofErr w:type="spellEnd"/>
      <w:r w:rsidRPr="008E271B">
        <w:t xml:space="preserve"> benötigt wird</w:t>
      </w:r>
      <w:r>
        <w:t>,</w:t>
      </w:r>
      <w:r w:rsidRPr="008E271B">
        <w:t xml:space="preserve"> </w:t>
      </w:r>
      <w:r>
        <w:t>z</w:t>
      </w:r>
      <w:r w:rsidRPr="008E271B">
        <w:t xml:space="preserve">um anderen die Mixer Seite, welcher für die </w:t>
      </w:r>
      <w:proofErr w:type="spellStart"/>
      <w:r>
        <w:t>P</w:t>
      </w:r>
      <w:r w:rsidRPr="008E271B">
        <w:t>olicy</w:t>
      </w:r>
      <w:proofErr w:type="spellEnd"/>
      <w:r w:rsidRPr="008E271B">
        <w:t xml:space="preserve"> Verwaltung und Telemetrie Sammlung verantwortlich ist. Der Mixer verteilt die entsprechenden Regeln an die </w:t>
      </w:r>
      <w:proofErr w:type="spellStart"/>
      <w:r>
        <w:t>S</w:t>
      </w:r>
      <w:r w:rsidRPr="008E271B">
        <w:t>idecars</w:t>
      </w:r>
      <w:proofErr w:type="spellEnd"/>
      <w:r w:rsidRPr="008E271B">
        <w:t xml:space="preserve"> weiter</w:t>
      </w:r>
      <w:r>
        <w:t>,</w:t>
      </w:r>
      <w:r w:rsidRPr="008E271B">
        <w:t xml:space="preserve"> wo diese dann angewendet werden.</w:t>
      </w:r>
    </w:p>
    <w:p w14:paraId="4665D0D0" w14:textId="77777777" w:rsidR="003B319F" w:rsidRPr="008E271B" w:rsidRDefault="003B319F" w:rsidP="003B319F">
      <w:r w:rsidRPr="008E271B">
        <w:t xml:space="preserve">Auf der Client Seite benötigt es: </w:t>
      </w:r>
    </w:p>
    <w:p w14:paraId="4B08A25D" w14:textId="77777777" w:rsidR="003B319F" w:rsidRPr="008E271B" w:rsidRDefault="003B319F" w:rsidP="003B319F">
      <w:pPr>
        <w:pStyle w:val="Listenabsatz"/>
        <w:numPr>
          <w:ilvl w:val="0"/>
          <w:numId w:val="42"/>
        </w:numPr>
      </w:pPr>
      <w:proofErr w:type="spellStart"/>
      <w:r w:rsidRPr="008E271B">
        <w:t>QuotaSpec</w:t>
      </w:r>
      <w:proofErr w:type="spellEnd"/>
      <w:r w:rsidRPr="008E271B">
        <w:t>: Definiert wie die Quote/Rate heißt und welche Menge der Client anfragen soll.</w:t>
      </w:r>
    </w:p>
    <w:p w14:paraId="2549ABB8" w14:textId="77777777" w:rsidR="003B319F" w:rsidRPr="008E271B" w:rsidRDefault="003B319F" w:rsidP="003B319F">
      <w:pPr>
        <w:pStyle w:val="Listenabsatz"/>
        <w:numPr>
          <w:ilvl w:val="0"/>
          <w:numId w:val="42"/>
        </w:numPr>
      </w:pPr>
      <w:proofErr w:type="spellStart"/>
      <w:r w:rsidRPr="008E271B">
        <w:t>QuotaSpecBinding</w:t>
      </w:r>
      <w:proofErr w:type="spellEnd"/>
      <w:r w:rsidRPr="008E271B">
        <w:t xml:space="preserve">: </w:t>
      </w:r>
      <w:r>
        <w:t>V</w:t>
      </w:r>
      <w:r w:rsidRPr="008E271B">
        <w:t xml:space="preserve">erknüpft den </w:t>
      </w:r>
      <w:proofErr w:type="spellStart"/>
      <w:r w:rsidRPr="008E271B">
        <w:t>QuotaSpec</w:t>
      </w:r>
      <w:proofErr w:type="spellEnd"/>
      <w:r w:rsidRPr="008E271B">
        <w:t xml:space="preserve"> mit einem oder mehreren Services.</w:t>
      </w:r>
    </w:p>
    <w:p w14:paraId="164D74D5" w14:textId="77777777" w:rsidR="003B319F" w:rsidRPr="008E271B" w:rsidRDefault="003B319F" w:rsidP="003B319F">
      <w:r w:rsidRPr="008E271B">
        <w:t>Auf der Mixer Seite benötigt es:</w:t>
      </w:r>
    </w:p>
    <w:p w14:paraId="3487D1B1" w14:textId="77777777" w:rsidR="003B319F" w:rsidRPr="008E271B" w:rsidRDefault="003B319F" w:rsidP="003B319F">
      <w:pPr>
        <w:pStyle w:val="Listenabsatz"/>
        <w:numPr>
          <w:ilvl w:val="0"/>
          <w:numId w:val="48"/>
        </w:numPr>
      </w:pPr>
      <w:proofErr w:type="spellStart"/>
      <w:r w:rsidRPr="008E271B">
        <w:t>Quota</w:t>
      </w:r>
      <w:proofErr w:type="spellEnd"/>
      <w:r w:rsidRPr="008E271B">
        <w:t xml:space="preserve"> </w:t>
      </w:r>
      <w:proofErr w:type="spellStart"/>
      <w:r w:rsidRPr="008E271B">
        <w:t>instance</w:t>
      </w:r>
      <w:proofErr w:type="spellEnd"/>
      <w:r w:rsidRPr="008E271B">
        <w:t>: Definiert wie Quoten auszusehen haben.</w:t>
      </w:r>
    </w:p>
    <w:p w14:paraId="5984439F" w14:textId="2E4BE284" w:rsidR="003B319F" w:rsidRPr="008E271B" w:rsidRDefault="003B319F" w:rsidP="003B319F">
      <w:pPr>
        <w:pStyle w:val="Listenabsatz"/>
        <w:numPr>
          <w:ilvl w:val="0"/>
          <w:numId w:val="48"/>
        </w:numPr>
      </w:pPr>
      <w:proofErr w:type="spellStart"/>
      <w:r w:rsidRPr="008E271B">
        <w:t>quota</w:t>
      </w:r>
      <w:proofErr w:type="spellEnd"/>
      <w:r w:rsidRPr="008E271B">
        <w:t xml:space="preserve"> </w:t>
      </w:r>
      <w:proofErr w:type="spellStart"/>
      <w:r w:rsidRPr="008E271B">
        <w:t>handler</w:t>
      </w:r>
      <w:proofErr w:type="spellEnd"/>
      <w:r w:rsidRPr="008E271B">
        <w:t xml:space="preserve">: ist eine Adapter, welcher entweder eine </w:t>
      </w:r>
      <w:r>
        <w:t>I</w:t>
      </w:r>
      <w:r w:rsidRPr="008E271B">
        <w:t>n</w:t>
      </w:r>
      <w:r>
        <w:t>-</w:t>
      </w:r>
      <w:r w:rsidR="00161A08">
        <w:t>memory Datenbank o</w:t>
      </w:r>
      <w:r w:rsidRPr="008E271B">
        <w:t xml:space="preserve">der eine </w:t>
      </w:r>
      <w:proofErr w:type="spellStart"/>
      <w:r w:rsidRPr="008E271B">
        <w:t>Redis</w:t>
      </w:r>
      <w:proofErr w:type="spellEnd"/>
      <w:r w:rsidRPr="008E271B">
        <w:t xml:space="preserve"> Datenbank mit entsprechendem </w:t>
      </w:r>
      <w:proofErr w:type="spellStart"/>
      <w:r w:rsidRPr="008E271B">
        <w:t>Redis</w:t>
      </w:r>
      <w:proofErr w:type="spellEnd"/>
      <w:r w:rsidRPr="008E271B">
        <w:t xml:space="preserve"> </w:t>
      </w:r>
      <w:r>
        <w:t>H</w:t>
      </w:r>
      <w:r w:rsidRPr="008E271B">
        <w:t xml:space="preserve">andler verwendet. Im </w:t>
      </w:r>
      <w:r>
        <w:t>H</w:t>
      </w:r>
      <w:r w:rsidRPr="008E271B">
        <w:t xml:space="preserve">andler wird zusätzlich noch das </w:t>
      </w:r>
      <w:r>
        <w:t>R</w:t>
      </w:r>
      <w:r w:rsidRPr="008E271B">
        <w:t xml:space="preserve">ate </w:t>
      </w:r>
      <w:proofErr w:type="spellStart"/>
      <w:r>
        <w:t>L</w:t>
      </w:r>
      <w:r w:rsidRPr="008E271B">
        <w:t>imiting</w:t>
      </w:r>
      <w:proofErr w:type="spellEnd"/>
      <w:r w:rsidRPr="008E271B">
        <w:t xml:space="preserve"> für die einzelnen Endpunkte konfiguriert.</w:t>
      </w:r>
    </w:p>
    <w:p w14:paraId="4223202D" w14:textId="77777777" w:rsidR="003B319F" w:rsidRPr="008E271B" w:rsidRDefault="003B319F" w:rsidP="003B319F">
      <w:pPr>
        <w:pStyle w:val="Listenabsatz"/>
        <w:numPr>
          <w:ilvl w:val="0"/>
          <w:numId w:val="48"/>
        </w:numPr>
      </w:pPr>
      <w:proofErr w:type="spellStart"/>
      <w:r w:rsidRPr="008E271B">
        <w:t>Quota</w:t>
      </w:r>
      <w:proofErr w:type="spellEnd"/>
      <w:r w:rsidRPr="008E271B">
        <w:t xml:space="preserve"> </w:t>
      </w:r>
      <w:proofErr w:type="spellStart"/>
      <w:r w:rsidRPr="008E271B">
        <w:t>rule</w:t>
      </w:r>
      <w:proofErr w:type="spellEnd"/>
      <w:r w:rsidRPr="008E271B">
        <w:t>: Definiert wann Quoten</w:t>
      </w:r>
      <w:r>
        <w:t>i</w:t>
      </w:r>
      <w:r w:rsidRPr="008E271B">
        <w:t xml:space="preserve">nstanzen zum Adapter weitergeleitet werden, wodurch z.B. eine </w:t>
      </w:r>
      <w:r>
        <w:t>b</w:t>
      </w:r>
      <w:r w:rsidRPr="008E271B">
        <w:t>enutzerspezifische Auswahl stattfinden kann.</w:t>
      </w:r>
    </w:p>
    <w:p w14:paraId="58962A06" w14:textId="77777777" w:rsidR="003B319F" w:rsidRPr="008E271B" w:rsidRDefault="003B319F" w:rsidP="003B319F">
      <w:pPr>
        <w:pStyle w:val="berschrift3"/>
      </w:pPr>
      <w:bookmarkStart w:id="179" w:name="_Toc31640679"/>
      <w:bookmarkStart w:id="180" w:name="_Toc33725623"/>
      <w:proofErr w:type="spellStart"/>
      <w:r w:rsidRPr="008E271B">
        <w:t>Fallback</w:t>
      </w:r>
      <w:bookmarkEnd w:id="179"/>
      <w:bookmarkEnd w:id="180"/>
      <w:proofErr w:type="spellEnd"/>
    </w:p>
    <w:p w14:paraId="13D7138E" w14:textId="77777777" w:rsidR="003B319F" w:rsidRPr="008E271B" w:rsidRDefault="003B319F" w:rsidP="003B319F">
      <w:pPr>
        <w:pStyle w:val="berschrift4"/>
      </w:pPr>
      <w:r w:rsidRPr="008E271B">
        <w:t>Was Passiert bei Fehlern?</w:t>
      </w:r>
    </w:p>
    <w:p w14:paraId="3D15ED3A" w14:textId="77777777" w:rsidR="003B319F" w:rsidRPr="008E271B" w:rsidRDefault="003B319F" w:rsidP="003B319F">
      <w:pPr>
        <w:tabs>
          <w:tab w:val="left" w:pos="6485"/>
        </w:tabs>
      </w:pPr>
      <w:r w:rsidRPr="008E271B">
        <w:t>Wenn Services ausfallen ist es d</w:t>
      </w:r>
      <w:r>
        <w:t>ie einfachste Lösung</w:t>
      </w:r>
      <w:r w:rsidRPr="008E271B">
        <w:t>, einfach einen Fehler für den Nutzer a</w:t>
      </w:r>
      <w:r>
        <w:t>bzusetz</w:t>
      </w:r>
      <w:r w:rsidRPr="008E271B">
        <w:t>en. Es ist allerdings auch die wohl unschönste Antwort</w:t>
      </w:r>
      <w:r>
        <w:t>,</w:t>
      </w:r>
      <w:r w:rsidRPr="008E271B">
        <w:t xml:space="preserve"> welche einem Nutzer geliefert werden kann und da </w:t>
      </w:r>
      <w:r>
        <w:t>die</w:t>
      </w:r>
      <w:r w:rsidRPr="008E271B">
        <w:t xml:space="preserve"> Systeme in der Regel auch für Nutzer </w:t>
      </w:r>
      <w:r>
        <w:t>ge</w:t>
      </w:r>
      <w:r w:rsidRPr="008E271B">
        <w:t>bau</w:t>
      </w:r>
      <w:r>
        <w:t>t werden</w:t>
      </w:r>
      <w:r w:rsidRPr="008E271B">
        <w:t xml:space="preserve">, sollten </w:t>
      </w:r>
      <w:r>
        <w:t>diese</w:t>
      </w:r>
      <w:r w:rsidRPr="008E271B">
        <w:t xml:space="preserve"> auch die höchste Priorität haben. </w:t>
      </w:r>
    </w:p>
    <w:p w14:paraId="0D3A9E38" w14:textId="6E1E649B" w:rsidR="003B319F" w:rsidRPr="008E271B" w:rsidRDefault="003B319F" w:rsidP="003B319F">
      <w:pPr>
        <w:pStyle w:val="berschrift4"/>
      </w:pPr>
      <w:r w:rsidRPr="008E271B">
        <w:t xml:space="preserve">Das </w:t>
      </w:r>
      <w:proofErr w:type="spellStart"/>
      <w:r w:rsidRPr="008E271B">
        <w:t>Fallback</w:t>
      </w:r>
      <w:proofErr w:type="spellEnd"/>
      <w:r w:rsidRPr="008E271B">
        <w:t xml:space="preserve"> </w:t>
      </w:r>
      <w:r w:rsidR="00161A08">
        <w:t>Muster</w:t>
      </w:r>
    </w:p>
    <w:p w14:paraId="1CD47D26" w14:textId="1A40610B" w:rsidR="003B319F" w:rsidRPr="008E271B" w:rsidRDefault="003B319F" w:rsidP="003B319F">
      <w:pPr>
        <w:tabs>
          <w:tab w:val="left" w:pos="6485"/>
        </w:tabs>
      </w:pPr>
      <w:r w:rsidRPr="008E271B">
        <w:t xml:space="preserve">Das </w:t>
      </w:r>
      <w:proofErr w:type="spellStart"/>
      <w:r w:rsidRPr="008E271B">
        <w:t>Fallback</w:t>
      </w:r>
      <w:proofErr w:type="spellEnd"/>
      <w:r w:rsidRPr="008E271B">
        <w:t xml:space="preserve"> </w:t>
      </w:r>
      <w:r w:rsidR="00161A08">
        <w:t>Muster</w:t>
      </w:r>
      <w:r w:rsidRPr="008E271B">
        <w:t xml:space="preserve"> ist in diesem Falle mehr eine Ergänzung zu </w:t>
      </w:r>
      <w:r w:rsidR="00161A08">
        <w:t>Mustern</w:t>
      </w:r>
      <w:r w:rsidRPr="008E271B">
        <w:t xml:space="preserve"> wie </w:t>
      </w:r>
      <w:proofErr w:type="spellStart"/>
      <w:r w:rsidRPr="008E271B">
        <w:t>Retry</w:t>
      </w:r>
      <w:proofErr w:type="spellEnd"/>
      <w:r w:rsidRPr="008E271B">
        <w:t xml:space="preserve"> und Circuit </w:t>
      </w:r>
      <w:proofErr w:type="spellStart"/>
      <w:r>
        <w:t>B</w:t>
      </w:r>
      <w:r w:rsidRPr="008E271B">
        <w:t>reaker</w:t>
      </w:r>
      <w:proofErr w:type="spellEnd"/>
      <w:r>
        <w:t>,</w:t>
      </w:r>
      <w:r w:rsidRPr="008E271B">
        <w:t xml:space="preserve"> welche gewährleisten</w:t>
      </w:r>
      <w:r>
        <w:t>,</w:t>
      </w:r>
      <w:r w:rsidRPr="008E271B">
        <w:t xml:space="preserve"> das Services sich</w:t>
      </w:r>
      <w:r>
        <w:t xml:space="preserve"> bei Fehlern</w:t>
      </w:r>
      <w:r w:rsidRPr="008E271B">
        <w:t xml:space="preserve"> erholen können bzw. Anfragen bei Fehlern wiederholt werden. </w:t>
      </w:r>
      <w:r>
        <w:t>D</w:t>
      </w:r>
      <w:r w:rsidRPr="008E271B">
        <w:t xml:space="preserve">as </w:t>
      </w:r>
      <w:proofErr w:type="spellStart"/>
      <w:r w:rsidRPr="008E271B">
        <w:t>Fallback</w:t>
      </w:r>
      <w:proofErr w:type="spellEnd"/>
      <w:r w:rsidRPr="008E271B">
        <w:t xml:space="preserve"> </w:t>
      </w:r>
      <w:r w:rsidR="00161A08">
        <w:t>Muster</w:t>
      </w:r>
      <w:r>
        <w:t xml:space="preserve"> sorgt</w:t>
      </w:r>
      <w:r w:rsidRPr="008E271B">
        <w:t xml:space="preserve"> dafür, dass bei </w:t>
      </w:r>
      <w:r>
        <w:t>a</w:t>
      </w:r>
      <w:r w:rsidRPr="008E271B">
        <w:t xml:space="preserve">uftretenden Fehlern auf mögliche </w:t>
      </w:r>
      <w:r>
        <w:t>n</w:t>
      </w:r>
      <w:r w:rsidRPr="008E271B">
        <w:t xml:space="preserve">ützliche Informationen zurückgegriffen wird. </w:t>
      </w:r>
      <w:r>
        <w:t>Dabei</w:t>
      </w:r>
      <w:r w:rsidRPr="008E271B">
        <w:t xml:space="preserve"> führen</w:t>
      </w:r>
      <w:r>
        <w:t xml:space="preserve"> sie</w:t>
      </w:r>
      <w:r w:rsidRPr="008E271B">
        <w:t xml:space="preserve"> hierbei nur wenig bis gar keine Verarbeitung durch, da </w:t>
      </w:r>
      <w:r>
        <w:t>das System</w:t>
      </w:r>
      <w:r w:rsidRPr="008E271B">
        <w:t xml:space="preserve"> </w:t>
      </w:r>
      <w:r>
        <w:t>sich</w:t>
      </w:r>
      <w:r w:rsidRPr="008E271B">
        <w:t xml:space="preserve"> bereits im </w:t>
      </w:r>
      <w:r w:rsidR="00161A08">
        <w:lastRenderedPageBreak/>
        <w:t>Fehlerzustand befindet</w:t>
      </w:r>
      <w:r w:rsidRPr="008E271B">
        <w:t>. Hinzu</w:t>
      </w:r>
      <w:r>
        <w:t xml:space="preserve"> </w:t>
      </w:r>
      <w:r w:rsidRPr="008E271B">
        <w:t>kommt</w:t>
      </w:r>
      <w:r>
        <w:t>,</w:t>
      </w:r>
      <w:r w:rsidRPr="008E271B">
        <w:t xml:space="preserve"> das</w:t>
      </w:r>
      <w:r>
        <w:t>s</w:t>
      </w:r>
      <w:r w:rsidRPr="008E271B">
        <w:t xml:space="preserve"> die entsprechenden Fallbacks nur eine geringe Wahrscheinlichkeit haben sollten selbst </w:t>
      </w:r>
      <w:r>
        <w:t>f</w:t>
      </w:r>
      <w:r w:rsidRPr="008E271B">
        <w:t xml:space="preserve">ehlzuschlagen. </w:t>
      </w:r>
    </w:p>
    <w:p w14:paraId="1ED1D421" w14:textId="20B1B20B" w:rsidR="003B319F" w:rsidRPr="008E271B" w:rsidRDefault="003B319F" w:rsidP="003B319F">
      <w:pPr>
        <w:tabs>
          <w:tab w:val="left" w:pos="6485"/>
        </w:tabs>
      </w:pPr>
      <w:r w:rsidRPr="008E271B">
        <w:t>Im Folgenden</w:t>
      </w:r>
      <w:r>
        <w:t xml:space="preserve"> werden</w:t>
      </w:r>
      <w:r w:rsidRPr="008E271B">
        <w:t xml:space="preserve"> drei unterschiedliche Möglichkeiten</w:t>
      </w:r>
      <w:r w:rsidR="00161A08">
        <w:t xml:space="preserve"> </w:t>
      </w:r>
      <w:r w:rsidR="00161A08">
        <w:t>vorgestellt</w:t>
      </w:r>
      <w:r w:rsidRPr="008E271B">
        <w:t xml:space="preserve"> einen </w:t>
      </w:r>
      <w:proofErr w:type="spellStart"/>
      <w:r w:rsidRPr="008E271B">
        <w:t>Fallback</w:t>
      </w:r>
      <w:proofErr w:type="spellEnd"/>
      <w:r w:rsidRPr="008E271B">
        <w:t xml:space="preserve"> einzubauen</w:t>
      </w:r>
      <w:r>
        <w:t>:</w:t>
      </w:r>
    </w:p>
    <w:p w14:paraId="72C3A7BD" w14:textId="77777777" w:rsidR="003B319F" w:rsidRPr="008E271B" w:rsidRDefault="003B319F" w:rsidP="003B319F">
      <w:pPr>
        <w:pStyle w:val="Listenabsatz"/>
        <w:numPr>
          <w:ilvl w:val="0"/>
          <w:numId w:val="42"/>
        </w:numPr>
        <w:tabs>
          <w:tab w:val="left" w:pos="6485"/>
        </w:tabs>
      </w:pPr>
      <w:r w:rsidRPr="008E271B">
        <w:t xml:space="preserve">Stumm Fehlschlagen: Ist die einfachste und vermutlich am weitest verbreitete Art eines Fallbacks. Hierbei wird einfach ein </w:t>
      </w:r>
      <w:proofErr w:type="spellStart"/>
      <w:r>
        <w:t>N</w:t>
      </w:r>
      <w:r w:rsidRPr="008E271B">
        <w:t>ullwert</w:t>
      </w:r>
      <w:proofErr w:type="spellEnd"/>
      <w:r w:rsidRPr="008E271B">
        <w:t xml:space="preserve"> zurückgegeben</w:t>
      </w:r>
      <w:r>
        <w:t>.</w:t>
      </w:r>
      <w:r w:rsidRPr="008E271B">
        <w:t xml:space="preserve"> </w:t>
      </w:r>
      <w:r>
        <w:t>Das kann</w:t>
      </w:r>
      <w:r w:rsidRPr="008E271B">
        <w:t xml:space="preserve"> dann nützlich sein wenn die angefragte Ressource optional ist und in der Antwort einfach weggelassen werden kann.</w:t>
      </w:r>
    </w:p>
    <w:p w14:paraId="5706EEE0" w14:textId="24CB5DCA" w:rsidR="003B319F" w:rsidRPr="008E271B" w:rsidRDefault="001629B0" w:rsidP="003B319F">
      <w:pPr>
        <w:pStyle w:val="Listenabsatz"/>
        <w:numPr>
          <w:ilvl w:val="0"/>
          <w:numId w:val="42"/>
        </w:numPr>
        <w:tabs>
          <w:tab w:val="left" w:pos="6485"/>
        </w:tabs>
      </w:pPr>
      <w:r>
        <w:t>Spezifisch/Custom</w:t>
      </w:r>
      <w:r w:rsidR="003B319F" w:rsidRPr="008E271B">
        <w:t xml:space="preserve"> Fehlschlagen: Wird in Fällen benutzt</w:t>
      </w:r>
      <w:r w:rsidR="003B319F">
        <w:t>,</w:t>
      </w:r>
      <w:r w:rsidR="003B319F" w:rsidRPr="008E271B">
        <w:t xml:space="preserve"> wenn es </w:t>
      </w:r>
      <w:proofErr w:type="spellStart"/>
      <w:r w:rsidR="003B319F" w:rsidRPr="008E271B">
        <w:t>Fallback</w:t>
      </w:r>
      <w:proofErr w:type="spellEnd"/>
      <w:r w:rsidR="003B319F" w:rsidRPr="008E271B">
        <w:t xml:space="preserve"> Methoden in einer Client Bibliothek gibt. Alternativ k</w:t>
      </w:r>
      <w:r w:rsidR="003B319F">
        <w:t xml:space="preserve">ann </w:t>
      </w:r>
      <w:r w:rsidR="003B319F" w:rsidRPr="008E271B">
        <w:t>versuch</w:t>
      </w:r>
      <w:r w:rsidR="003B319F">
        <w:t>t werden</w:t>
      </w:r>
      <w:r w:rsidR="003B319F" w:rsidRPr="008E271B">
        <w:t xml:space="preserve"> </w:t>
      </w:r>
      <w:r w:rsidR="003B319F">
        <w:t>auf l</w:t>
      </w:r>
      <w:r w:rsidR="003B319F" w:rsidRPr="008E271B">
        <w:t>okal gecachte Daten zurückgreifen</w:t>
      </w:r>
      <w:r w:rsidR="003B319F">
        <w:t>,</w:t>
      </w:r>
      <w:r w:rsidR="003B319F" w:rsidRPr="008E271B">
        <w:t xml:space="preserve"> um</w:t>
      </w:r>
      <w:r w:rsidR="003B319F">
        <w:t xml:space="preserve"> </w:t>
      </w:r>
      <w:r w:rsidR="003B319F" w:rsidRPr="008E271B">
        <w:t>so eine geeignete Antwort zu generieren.</w:t>
      </w:r>
    </w:p>
    <w:p w14:paraId="4006F2E6" w14:textId="61F5BF0C" w:rsidR="003B319F" w:rsidRPr="008E271B" w:rsidRDefault="003B319F" w:rsidP="003B319F">
      <w:pPr>
        <w:pStyle w:val="Listenabsatz"/>
        <w:numPr>
          <w:ilvl w:val="0"/>
          <w:numId w:val="42"/>
        </w:numPr>
        <w:tabs>
          <w:tab w:val="left" w:pos="6485"/>
        </w:tabs>
      </w:pPr>
      <w:r w:rsidRPr="008E271B">
        <w:t>Schnelles Fehlschlagen: Wird verwendet wenn die Daten benötigt werden und es keine wirkliche alternative Möglichkeit gibt. In diesem Fall</w:t>
      </w:r>
      <w:r w:rsidR="00AD1C9A">
        <w:t xml:space="preserve"> wird</w:t>
      </w:r>
      <w:r w:rsidRPr="008E271B">
        <w:t xml:space="preserve"> das wohl des Services über die der Nutzererfahrung</w:t>
      </w:r>
      <w:r w:rsidR="00AD1C9A">
        <w:t xml:space="preserve"> gestellt</w:t>
      </w:r>
      <w:r w:rsidRPr="008E271B">
        <w:t xml:space="preserve"> und Erlauben dem Service sich zu erholen, sodass der Normale Verlauf wieder hergestellt werden kann.</w:t>
      </w:r>
    </w:p>
    <w:p w14:paraId="65A12E21" w14:textId="77777777" w:rsidR="003B319F" w:rsidRPr="008E271B" w:rsidRDefault="003B319F" w:rsidP="003B319F">
      <w:pPr>
        <w:pStyle w:val="berschrift4"/>
      </w:pPr>
      <w:r w:rsidRPr="008E271B">
        <w:t>Umsetzung</w:t>
      </w:r>
    </w:p>
    <w:p w14:paraId="73739A40" w14:textId="77777777" w:rsidR="003B319F" w:rsidRPr="008E271B" w:rsidRDefault="003B319F" w:rsidP="003B319F">
      <w:pPr>
        <w:tabs>
          <w:tab w:val="left" w:pos="2317"/>
        </w:tabs>
      </w:pPr>
      <w:r w:rsidRPr="008E271B">
        <w:t xml:space="preserve">Die hierbei verwendete Bibliothek ist Resilient4j, </w:t>
      </w:r>
      <w:r>
        <w:t xml:space="preserve">die </w:t>
      </w:r>
      <w:r w:rsidRPr="008E271B">
        <w:t>spezielle Module für das Spring Boot 2 Framework</w:t>
      </w:r>
      <w:r>
        <w:t xml:space="preserve"> enthält</w:t>
      </w:r>
      <w:r w:rsidRPr="008E271B">
        <w:t xml:space="preserve">, welches die Verwendung der Bibliothek deutlich vereinfacht. Eine Fallbackmethode kann hierbei </w:t>
      </w:r>
      <w:r>
        <w:t>mit</w:t>
      </w:r>
      <w:r w:rsidRPr="008E271B">
        <w:t xml:space="preserve"> jegliche</w:t>
      </w:r>
      <w:r>
        <w:t>r</w:t>
      </w:r>
      <w:r w:rsidRPr="008E271B">
        <w:t xml:space="preserve"> Robustheit Technik </w:t>
      </w:r>
      <w:r>
        <w:t>verknüpft</w:t>
      </w:r>
      <w:r w:rsidRPr="008E271B">
        <w:t xml:space="preserve"> werden, in diesem Beispiel ist es die </w:t>
      </w:r>
      <w:proofErr w:type="spellStart"/>
      <w:r w:rsidRPr="008E271B">
        <w:t>Retry</w:t>
      </w:r>
      <w:proofErr w:type="spellEnd"/>
      <w:r w:rsidRPr="008E271B">
        <w:t xml:space="preserve"> Technik. Die Fallbackmethode muss sich </w:t>
      </w:r>
      <w:r>
        <w:t>dazu</w:t>
      </w:r>
      <w:r w:rsidRPr="008E271B">
        <w:t xml:space="preserve"> in derselben Klasse befinden, wie der Aufruf </w:t>
      </w:r>
      <w:r>
        <w:t>(</w:t>
      </w:r>
      <w:r w:rsidRPr="008E271B">
        <w:t xml:space="preserve">siehe </w:t>
      </w:r>
      <w:r w:rsidRPr="008E271B">
        <w:fldChar w:fldCharType="begin"/>
      </w:r>
      <w:r w:rsidRPr="008E271B">
        <w:instrText xml:space="preserve"> REF _Ref31636706 \h </w:instrText>
      </w:r>
      <w:r w:rsidRPr="008E271B">
        <w:fldChar w:fldCharType="separate"/>
      </w:r>
      <w:proofErr w:type="spellStart"/>
      <w:r w:rsidRPr="008E271B">
        <w:t>Codeteil</w:t>
      </w:r>
      <w:proofErr w:type="spellEnd"/>
      <w:r w:rsidRPr="008E271B">
        <w:t xml:space="preserve"> </w:t>
      </w:r>
      <w:r w:rsidRPr="008E271B">
        <w:rPr>
          <w:noProof/>
        </w:rPr>
        <w:t>7</w:t>
      </w:r>
      <w:r w:rsidRPr="008E271B">
        <w:fldChar w:fldCharType="end"/>
      </w:r>
      <w:r>
        <w:t>)</w:t>
      </w:r>
      <w:r w:rsidRPr="008E271B">
        <w:t xml:space="preserve"> und dieselbe Struktur</w:t>
      </w:r>
      <w:r>
        <w:t>,</w:t>
      </w:r>
      <w:r w:rsidRPr="008E271B">
        <w:t xml:space="preserve"> sowie genau einen zusätzlichen </w:t>
      </w:r>
      <w:proofErr w:type="spellStart"/>
      <w:r w:rsidRPr="008E271B">
        <w:t>Exception</w:t>
      </w:r>
      <w:proofErr w:type="spellEnd"/>
      <w:r w:rsidRPr="008E271B">
        <w:t xml:space="preserve"> Parameter</w:t>
      </w:r>
      <w:r>
        <w:t xml:space="preserve"> besitzen</w:t>
      </w:r>
      <w:r w:rsidRPr="008E271B">
        <w:t xml:space="preserve"> </w:t>
      </w:r>
      <w:r>
        <w:t>(</w:t>
      </w:r>
      <w:r w:rsidRPr="008E271B">
        <w:t xml:space="preserve">siehe </w:t>
      </w:r>
      <w:r w:rsidRPr="008E271B">
        <w:fldChar w:fldCharType="begin"/>
      </w:r>
      <w:r w:rsidRPr="008E271B">
        <w:instrText xml:space="preserve"> REF _Ref31636918 \h </w:instrText>
      </w:r>
      <w:r w:rsidRPr="008E271B">
        <w:fldChar w:fldCharType="separate"/>
      </w:r>
      <w:proofErr w:type="spellStart"/>
      <w:r w:rsidRPr="008E271B">
        <w:t>Codeteil</w:t>
      </w:r>
      <w:proofErr w:type="spellEnd"/>
      <w:r w:rsidRPr="008E271B">
        <w:t xml:space="preserve"> </w:t>
      </w:r>
      <w:r w:rsidRPr="008E271B">
        <w:rPr>
          <w:noProof/>
        </w:rPr>
        <w:t>8</w:t>
      </w:r>
      <w:r w:rsidRPr="008E271B">
        <w:fldChar w:fldCharType="end"/>
      </w:r>
      <w:r>
        <w:t>)</w:t>
      </w:r>
      <w:r w:rsidRPr="008E271B">
        <w:t xml:space="preserve">. Falls mehrere Fallbackmethoden angegeben wurden wird diejenige aufgerufen welche die </w:t>
      </w:r>
      <w:proofErr w:type="spellStart"/>
      <w:r w:rsidRPr="008E271B">
        <w:t>Exception</w:t>
      </w:r>
      <w:proofErr w:type="spellEnd"/>
      <w:r w:rsidRPr="008E271B">
        <w:t xml:space="preserve"> aufweist</w:t>
      </w:r>
      <w:r>
        <w:t xml:space="preserve"> und</w:t>
      </w:r>
      <w:r w:rsidRPr="008E271B">
        <w:t xml:space="preserve"> der ausgelösten </w:t>
      </w:r>
      <w:proofErr w:type="spellStart"/>
      <w:r w:rsidRPr="008E271B">
        <w:t>Exception</w:t>
      </w:r>
      <w:proofErr w:type="spellEnd"/>
      <w:r w:rsidRPr="008E271B">
        <w:t xml:space="preserve"> am ähnlichsten ist.</w:t>
      </w:r>
    </w:p>
    <w:p w14:paraId="28D9C1A3" w14:textId="77777777" w:rsidR="001629B0" w:rsidRPr="001629B0" w:rsidRDefault="001629B0" w:rsidP="003B319F">
      <w:pPr>
        <w:pStyle w:val="Computerprogramm"/>
        <w:rPr>
          <w:color w:val="808000"/>
          <w:lang w:val="de-DE"/>
        </w:rPr>
      </w:pPr>
    </w:p>
    <w:p w14:paraId="3135D8AF" w14:textId="77777777" w:rsidR="003B319F" w:rsidRPr="004C6BA0" w:rsidRDefault="003B319F" w:rsidP="003B319F">
      <w:pPr>
        <w:pStyle w:val="Computerprogramm"/>
      </w:pPr>
      <w:proofErr w:type="gramStart"/>
      <w:r w:rsidRPr="004C6BA0">
        <w:rPr>
          <w:color w:val="808000"/>
        </w:rPr>
        <w:t>@Retry</w:t>
      </w:r>
      <w:r w:rsidRPr="004C6BA0">
        <w:t>(</w:t>
      </w:r>
      <w:proofErr w:type="gramEnd"/>
      <w:r w:rsidRPr="004C6BA0">
        <w:t>name=</w:t>
      </w:r>
      <w:r w:rsidRPr="004C6BA0">
        <w:rPr>
          <w:b/>
          <w:bCs/>
          <w:color w:val="008000"/>
        </w:rPr>
        <w:t>"BACKEND"</w:t>
      </w:r>
      <w:r w:rsidRPr="004C6BA0">
        <w:t>,</w:t>
      </w:r>
      <w:proofErr w:type="spellStart"/>
      <w:r w:rsidRPr="004C6BA0">
        <w:t>fallbackMethod</w:t>
      </w:r>
      <w:proofErr w:type="spellEnd"/>
      <w:r w:rsidRPr="004C6BA0">
        <w:t xml:space="preserve"> = </w:t>
      </w:r>
      <w:r w:rsidRPr="004C6BA0">
        <w:rPr>
          <w:b/>
          <w:bCs/>
          <w:color w:val="008000"/>
        </w:rPr>
        <w:t>"</w:t>
      </w:r>
      <w:proofErr w:type="spellStart"/>
      <w:r w:rsidRPr="004C6BA0">
        <w:rPr>
          <w:b/>
          <w:bCs/>
          <w:color w:val="008000"/>
        </w:rPr>
        <w:t>secondFallback</w:t>
      </w:r>
      <w:proofErr w:type="spellEnd"/>
      <w:r w:rsidRPr="004C6BA0">
        <w:rPr>
          <w:b/>
          <w:bCs/>
          <w:color w:val="008000"/>
        </w:rPr>
        <w:t>"</w:t>
      </w:r>
      <w:r w:rsidRPr="004C6BA0">
        <w:t>)</w:t>
      </w:r>
      <w:r w:rsidRPr="004C6BA0">
        <w:br/>
      </w:r>
      <w:r w:rsidRPr="004C6BA0">
        <w:rPr>
          <w:color w:val="808000"/>
        </w:rPr>
        <w:t>@</w:t>
      </w:r>
      <w:proofErr w:type="spellStart"/>
      <w:r w:rsidRPr="004C6BA0">
        <w:rPr>
          <w:color w:val="808000"/>
        </w:rPr>
        <w:t>GetMapping</w:t>
      </w:r>
      <w:proofErr w:type="spellEnd"/>
      <w:r w:rsidRPr="004C6BA0">
        <w:t>()</w:t>
      </w:r>
      <w:r w:rsidRPr="004C6BA0">
        <w:br/>
      </w:r>
      <w:r w:rsidRPr="004C6BA0">
        <w:rPr>
          <w:b/>
          <w:bCs/>
          <w:color w:val="000080"/>
        </w:rPr>
        <w:t xml:space="preserve">public </w:t>
      </w:r>
      <w:proofErr w:type="spellStart"/>
      <w:r w:rsidRPr="004C6BA0">
        <w:t>ModelAndView</w:t>
      </w:r>
      <w:proofErr w:type="spellEnd"/>
      <w:r w:rsidRPr="004C6BA0">
        <w:t xml:space="preserve"> </w:t>
      </w:r>
      <w:proofErr w:type="spellStart"/>
      <w:r w:rsidRPr="004C6BA0">
        <w:t>getItems</w:t>
      </w:r>
      <w:proofErr w:type="spellEnd"/>
      <w:r w:rsidRPr="004C6BA0">
        <w:t>()</w:t>
      </w:r>
    </w:p>
    <w:p w14:paraId="79C686D7" w14:textId="77777777" w:rsidR="003B319F" w:rsidRPr="003B319F" w:rsidRDefault="003B319F" w:rsidP="003B319F">
      <w:pPr>
        <w:pStyle w:val="Beschriftung"/>
        <w:rPr>
          <w:lang w:val="en-US"/>
        </w:rPr>
      </w:pPr>
      <w:bookmarkStart w:id="181" w:name="_Ref31636706"/>
      <w:bookmarkStart w:id="182" w:name="_Toc31640634"/>
      <w:bookmarkStart w:id="183" w:name="_Toc33705085"/>
      <w:proofErr w:type="spellStart"/>
      <w:r w:rsidRPr="003B319F">
        <w:rPr>
          <w:lang w:val="en-US"/>
        </w:rPr>
        <w:t>Codeteil</w:t>
      </w:r>
      <w:proofErr w:type="spellEnd"/>
      <w:r w:rsidRPr="003B319F">
        <w:rPr>
          <w:lang w:val="en-US"/>
        </w:rPr>
        <w:t xml:space="preserve"> </w:t>
      </w:r>
      <w:r>
        <w:rPr>
          <w:noProof/>
        </w:rPr>
        <w:fldChar w:fldCharType="begin"/>
      </w:r>
      <w:r w:rsidRPr="003B319F">
        <w:rPr>
          <w:noProof/>
          <w:lang w:val="en-US"/>
        </w:rPr>
        <w:instrText xml:space="preserve"> SEQ Codeteil \* ARABIC </w:instrText>
      </w:r>
      <w:r>
        <w:rPr>
          <w:noProof/>
        </w:rPr>
        <w:fldChar w:fldCharType="separate"/>
      </w:r>
      <w:r w:rsidRPr="003B319F">
        <w:rPr>
          <w:noProof/>
          <w:lang w:val="en-US"/>
        </w:rPr>
        <w:t>8</w:t>
      </w:r>
      <w:r>
        <w:rPr>
          <w:noProof/>
        </w:rPr>
        <w:fldChar w:fldCharType="end"/>
      </w:r>
      <w:bookmarkEnd w:id="181"/>
      <w:r w:rsidRPr="003B319F">
        <w:rPr>
          <w:lang w:val="en-US"/>
        </w:rPr>
        <w:t xml:space="preserve">: </w:t>
      </w:r>
      <w:proofErr w:type="spellStart"/>
      <w:r w:rsidRPr="003B319F">
        <w:rPr>
          <w:lang w:val="en-US"/>
        </w:rPr>
        <w:t>Methode</w:t>
      </w:r>
      <w:proofErr w:type="spellEnd"/>
      <w:r w:rsidRPr="003B319F">
        <w:rPr>
          <w:lang w:val="en-US"/>
        </w:rPr>
        <w:t xml:space="preserve"> </w:t>
      </w:r>
      <w:proofErr w:type="spellStart"/>
      <w:r w:rsidRPr="003B319F">
        <w:rPr>
          <w:lang w:val="en-US"/>
        </w:rPr>
        <w:t>mit</w:t>
      </w:r>
      <w:proofErr w:type="spellEnd"/>
      <w:r w:rsidRPr="003B319F">
        <w:rPr>
          <w:lang w:val="en-US"/>
        </w:rPr>
        <w:t xml:space="preserve"> Fallback</w:t>
      </w:r>
      <w:bookmarkEnd w:id="182"/>
      <w:bookmarkEnd w:id="183"/>
    </w:p>
    <w:p w14:paraId="502FDB11" w14:textId="77777777" w:rsidR="003B319F" w:rsidRPr="004C6BA0" w:rsidRDefault="003B319F" w:rsidP="003B3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C6BA0">
        <w:rPr>
          <w:rFonts w:ascii="Consolas" w:hAnsi="Consolas" w:cs="Courier New"/>
          <w:b/>
          <w:bCs/>
          <w:color w:val="000080"/>
          <w:sz w:val="20"/>
          <w:lang w:val="en-US"/>
        </w:rPr>
        <w:t>public</w:t>
      </w:r>
      <w:proofErr w:type="gramEnd"/>
      <w:r w:rsidRPr="004C6BA0">
        <w:rPr>
          <w:rFonts w:ascii="Consolas" w:hAnsi="Consolas" w:cs="Courier New"/>
          <w:b/>
          <w:bCs/>
          <w:color w:val="000080"/>
          <w:sz w:val="20"/>
          <w:lang w:val="en-US"/>
        </w:rPr>
        <w:t xml:space="preserve"> </w:t>
      </w:r>
      <w:proofErr w:type="spellStart"/>
      <w:r w:rsidRPr="004C6BA0">
        <w:rPr>
          <w:rFonts w:ascii="Consolas" w:hAnsi="Consolas" w:cs="Courier New"/>
          <w:color w:val="000000"/>
          <w:sz w:val="20"/>
          <w:lang w:val="en-US"/>
        </w:rPr>
        <w:t>ModelAndView</w:t>
      </w:r>
      <w:proofErr w:type="spellEnd"/>
      <w:r w:rsidRPr="004C6BA0">
        <w:rPr>
          <w:rFonts w:ascii="Consolas" w:hAnsi="Consolas" w:cs="Courier New"/>
          <w:color w:val="000000"/>
          <w:sz w:val="20"/>
          <w:lang w:val="en-US"/>
        </w:rPr>
        <w:t xml:space="preserve"> </w:t>
      </w:r>
      <w:proofErr w:type="spellStart"/>
      <w:r w:rsidRPr="004C6BA0">
        <w:rPr>
          <w:rFonts w:ascii="Consolas" w:hAnsi="Consolas" w:cs="Courier New"/>
          <w:color w:val="000000"/>
          <w:sz w:val="20"/>
          <w:lang w:val="en-US"/>
        </w:rPr>
        <w:t>secondFallback</w:t>
      </w:r>
      <w:proofErr w:type="spellEnd"/>
      <w:r w:rsidRPr="004C6BA0">
        <w:rPr>
          <w:rFonts w:ascii="Consolas" w:hAnsi="Consolas" w:cs="Courier New"/>
          <w:color w:val="000000"/>
          <w:sz w:val="20"/>
          <w:lang w:val="en-US"/>
        </w:rPr>
        <w:t>(Exception e) {</w:t>
      </w:r>
    </w:p>
    <w:p w14:paraId="56F409D8" w14:textId="77777777" w:rsidR="003B319F" w:rsidRPr="004C6BA0" w:rsidRDefault="003B319F" w:rsidP="003B3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4C6BA0">
        <w:rPr>
          <w:rFonts w:ascii="Consolas" w:hAnsi="Consolas" w:cs="Courier New"/>
          <w:color w:val="000000"/>
          <w:sz w:val="20"/>
          <w:lang w:val="en-US"/>
        </w:rPr>
        <w:t xml:space="preserve">    </w:t>
      </w:r>
      <w:proofErr w:type="gramStart"/>
      <w:r w:rsidRPr="004C6BA0">
        <w:rPr>
          <w:rFonts w:ascii="Consolas" w:hAnsi="Consolas" w:cs="Courier New"/>
          <w:color w:val="000000"/>
          <w:sz w:val="20"/>
          <w:lang w:val="en-US"/>
        </w:rPr>
        <w:t>cached</w:t>
      </w:r>
      <w:proofErr w:type="gramEnd"/>
      <w:r w:rsidRPr="004C6BA0">
        <w:rPr>
          <w:rFonts w:ascii="Consolas" w:hAnsi="Consolas" w:cs="Courier New"/>
          <w:color w:val="000000"/>
          <w:sz w:val="20"/>
          <w:lang w:val="en-US"/>
        </w:rPr>
        <w:t xml:space="preserve"> data, alternative API, static Fallback data …</w:t>
      </w:r>
    </w:p>
    <w:p w14:paraId="6B2A882C" w14:textId="77777777" w:rsidR="003B319F" w:rsidRPr="008E271B" w:rsidRDefault="003B319F" w:rsidP="003B31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8E271B">
        <w:rPr>
          <w:rFonts w:ascii="Consolas" w:hAnsi="Consolas" w:cs="Courier New"/>
          <w:color w:val="000000"/>
          <w:sz w:val="20"/>
        </w:rPr>
        <w:t>}</w:t>
      </w:r>
    </w:p>
    <w:p w14:paraId="59B6DE9E" w14:textId="77777777" w:rsidR="003B319F" w:rsidRPr="008E271B" w:rsidRDefault="003B319F" w:rsidP="003B319F">
      <w:pPr>
        <w:pStyle w:val="Beschriftung"/>
      </w:pPr>
      <w:bookmarkStart w:id="184" w:name="_Ref31636918"/>
      <w:bookmarkStart w:id="185" w:name="_Toc31640635"/>
      <w:bookmarkStart w:id="186" w:name="_Toc33705086"/>
      <w:proofErr w:type="spellStart"/>
      <w:r w:rsidRPr="008E271B">
        <w:t>Codeteil</w:t>
      </w:r>
      <w:proofErr w:type="spellEnd"/>
      <w:r w:rsidRPr="008E271B">
        <w:t xml:space="preserve"> </w:t>
      </w:r>
      <w:r>
        <w:rPr>
          <w:noProof/>
        </w:rPr>
        <w:fldChar w:fldCharType="begin"/>
      </w:r>
      <w:r>
        <w:rPr>
          <w:noProof/>
        </w:rPr>
        <w:instrText xml:space="preserve"> SEQ Codeteil \* ARABIC </w:instrText>
      </w:r>
      <w:r>
        <w:rPr>
          <w:noProof/>
        </w:rPr>
        <w:fldChar w:fldCharType="separate"/>
      </w:r>
      <w:r w:rsidRPr="008E271B">
        <w:rPr>
          <w:noProof/>
        </w:rPr>
        <w:t>13</w:t>
      </w:r>
      <w:r>
        <w:rPr>
          <w:noProof/>
        </w:rPr>
        <w:fldChar w:fldCharType="end"/>
      </w:r>
      <w:bookmarkEnd w:id="184"/>
      <w:r w:rsidRPr="008E271B">
        <w:t xml:space="preserve">: Aufzurufende </w:t>
      </w:r>
      <w:proofErr w:type="spellStart"/>
      <w:r w:rsidRPr="008E271B">
        <w:t>Fallback</w:t>
      </w:r>
      <w:proofErr w:type="spellEnd"/>
      <w:r w:rsidRPr="008E271B">
        <w:t xml:space="preserve"> Methode</w:t>
      </w:r>
      <w:bookmarkEnd w:id="185"/>
      <w:bookmarkEnd w:id="186"/>
    </w:p>
    <w:p w14:paraId="57873D1F" w14:textId="77777777" w:rsidR="003B319F" w:rsidRPr="008E271B" w:rsidRDefault="003B319F" w:rsidP="003B319F">
      <w:pPr>
        <w:pStyle w:val="berschrift5"/>
      </w:pPr>
      <w:r w:rsidRPr="008E271B">
        <w:t xml:space="preserve">Fallbacks in </w:t>
      </w:r>
      <w:proofErr w:type="spellStart"/>
      <w:r w:rsidRPr="008E271B">
        <w:t>Istio</w:t>
      </w:r>
      <w:proofErr w:type="spellEnd"/>
    </w:p>
    <w:p w14:paraId="7A40B369" w14:textId="5D3837E4" w:rsidR="003B319F" w:rsidRPr="008E271B" w:rsidRDefault="003B319F" w:rsidP="003B319F">
      <w:r w:rsidRPr="008E271B">
        <w:t xml:space="preserve">In </w:t>
      </w:r>
      <w:proofErr w:type="spellStart"/>
      <w:r w:rsidRPr="008E271B">
        <w:t>Istio</w:t>
      </w:r>
      <w:proofErr w:type="spellEnd"/>
      <w:r w:rsidR="001629B0">
        <w:t xml:space="preserve"> oder Kubernetes</w:t>
      </w:r>
      <w:r w:rsidRPr="008E271B">
        <w:t xml:space="preserve"> werden keine Fallbacks unterstützt, diese müssen vom Service selbst Implementiert werden. </w:t>
      </w:r>
    </w:p>
    <w:p w14:paraId="1F2FCB97" w14:textId="77777777" w:rsidR="003B319F" w:rsidRPr="008E271B" w:rsidRDefault="003B319F" w:rsidP="003B319F">
      <w:pPr>
        <w:pStyle w:val="berschrift3"/>
      </w:pPr>
      <w:bookmarkStart w:id="187" w:name="_Toc31640680"/>
      <w:bookmarkStart w:id="188" w:name="_Toc33725624"/>
      <w:r w:rsidRPr="008E271B">
        <w:lastRenderedPageBreak/>
        <w:t>Zusammenfassung</w:t>
      </w:r>
      <w:bookmarkEnd w:id="187"/>
      <w:bookmarkEnd w:id="188"/>
    </w:p>
    <w:p w14:paraId="07A230DB" w14:textId="30C6C7C3" w:rsidR="003B319F" w:rsidRDefault="003B319F" w:rsidP="003B319F">
      <w:r w:rsidRPr="008E271B">
        <w:t>Es wurde</w:t>
      </w:r>
      <w:r>
        <w:t>n</w:t>
      </w:r>
      <w:r w:rsidRPr="008E271B">
        <w:t xml:space="preserve"> nun einige Probleme in verteilten System dargestellt, sowie unterschiedliche Möglichkeiten aufgezeigt, um mit diesen auftretenden Problemen </w:t>
      </w:r>
      <w:r>
        <w:t>zu verfahren</w:t>
      </w:r>
      <w:r w:rsidR="001629B0">
        <w:t>,</w:t>
      </w:r>
      <w:r w:rsidRPr="008E271B">
        <w:t xml:space="preserve"> </w:t>
      </w:r>
      <w:r w:rsidR="001629B0">
        <w:t xml:space="preserve">wodurch dargestellt wurde wie praktische </w:t>
      </w:r>
      <w:r w:rsidRPr="008E271B">
        <w:t xml:space="preserve">Lösungen aussehen können. </w:t>
      </w:r>
    </w:p>
    <w:p w14:paraId="74390298" w14:textId="77777777" w:rsidR="003B319F" w:rsidRDefault="003B319F" w:rsidP="003B319F">
      <w:r w:rsidRPr="008E271B">
        <w:t xml:space="preserve">Nachdem nun </w:t>
      </w:r>
      <w:r>
        <w:t>behandelt wurde</w:t>
      </w:r>
      <w:r w:rsidRPr="008E271B">
        <w:t xml:space="preserve"> wie Services aufrechterhalten werden können bzw. lauffähig bleiben, </w:t>
      </w:r>
      <w:r>
        <w:t>soll</w:t>
      </w:r>
      <w:r w:rsidRPr="008E271B">
        <w:t xml:space="preserve"> im Folgenden </w:t>
      </w:r>
      <w:r>
        <w:t>aufgezeigt werden</w:t>
      </w:r>
      <w:r w:rsidRPr="008E271B">
        <w:t xml:space="preserve"> wie Services überhaupt gefunden werden können, sowohl in der Theorie als auch in der Praxis und welche unterschiedlichen Möglichkeiten hierfür </w:t>
      </w:r>
      <w:r>
        <w:t>zur Verfügung stehen</w:t>
      </w:r>
      <w:r w:rsidRPr="008E271B">
        <w:t>.</w:t>
      </w:r>
    </w:p>
    <w:p w14:paraId="54DD4171" w14:textId="77777777" w:rsidR="003B319F" w:rsidRPr="008E271B" w:rsidRDefault="003B319F" w:rsidP="003B319F">
      <w:pPr>
        <w:pStyle w:val="berschrift2"/>
      </w:pPr>
      <w:bookmarkStart w:id="189" w:name="_Toc31640685"/>
      <w:bookmarkStart w:id="190" w:name="_Toc33725625"/>
      <w:r w:rsidRPr="008E271B">
        <w:t>Service discovery</w:t>
      </w:r>
      <w:bookmarkEnd w:id="189"/>
      <w:bookmarkEnd w:id="190"/>
      <w:r w:rsidRPr="008E271B">
        <w:t xml:space="preserve"> </w:t>
      </w:r>
    </w:p>
    <w:p w14:paraId="472479AC" w14:textId="74962217" w:rsidR="003B319F" w:rsidRPr="008E271B" w:rsidRDefault="003B319F" w:rsidP="003B319F">
      <w:pPr>
        <w:pStyle w:val="berschrift3"/>
      </w:pPr>
      <w:bookmarkStart w:id="191" w:name="_Toc33725626"/>
      <w:r w:rsidRPr="008E271B">
        <w:t>Einleitung</w:t>
      </w:r>
      <w:bookmarkEnd w:id="191"/>
    </w:p>
    <w:p w14:paraId="425B1406" w14:textId="24532757" w:rsidR="003B319F" w:rsidRDefault="001629B0" w:rsidP="003B319F">
      <w:pPr>
        <w:pStyle w:val="Beschriftung"/>
        <w:jc w:val="both"/>
      </w:pPr>
      <w:r w:rsidRPr="008E271B">
        <w:rPr>
          <w:noProof/>
        </w:rPr>
        <w:drawing>
          <wp:anchor distT="0" distB="0" distL="114300" distR="114300" simplePos="0" relativeHeight="251678720" behindDoc="1" locked="0" layoutInCell="1" allowOverlap="1" wp14:anchorId="1A0619A8" wp14:editId="4F14C20C">
            <wp:simplePos x="0" y="0"/>
            <wp:positionH relativeFrom="margin">
              <wp:align>center</wp:align>
            </wp:positionH>
            <wp:positionV relativeFrom="paragraph">
              <wp:posOffset>1691207</wp:posOffset>
            </wp:positionV>
            <wp:extent cx="3616325" cy="3578225"/>
            <wp:effectExtent l="0" t="0" r="3175" b="3175"/>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6" cstate="print">
                      <a:extLst>
                        <a:ext uri="{28A0092B-C50C-407E-A947-70E740481C1C}">
                          <a14:useLocalDpi xmlns:a14="http://schemas.microsoft.com/office/drawing/2010/main" val="0"/>
                        </a:ext>
                      </a:extLst>
                    </a:blip>
                    <a:srcRect l="6392" t="3990" r="4986" b="2330"/>
                    <a:stretch/>
                  </pic:blipFill>
                  <pic:spPr bwMode="auto">
                    <a:xfrm>
                      <a:off x="0" y="0"/>
                      <a:ext cx="3616325" cy="3578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319F" w:rsidRPr="008E271B">
        <w:t>Mit der Microservice Architektur kommen anstelle von ein paar wenigen</w:t>
      </w:r>
      <w:r w:rsidR="003B319F">
        <w:t>,</w:t>
      </w:r>
      <w:r w:rsidR="003B319F" w:rsidRPr="008E271B">
        <w:t xml:space="preserve"> schweren übersichtlichen und </w:t>
      </w:r>
      <w:r w:rsidR="003B319F">
        <w:t>m</w:t>
      </w:r>
      <w:r w:rsidR="003B319F" w:rsidRPr="008E271B">
        <w:t>öglicherwei</w:t>
      </w:r>
      <w:r w:rsidR="003B319F">
        <w:t>s</w:t>
      </w:r>
      <w:r w:rsidR="003B319F" w:rsidRPr="008E271B">
        <w:t xml:space="preserve">e fest zusammenhängenden Services, sehr viele, leichte, kurzlebige und autoskalierte Services zum Einsatz </w:t>
      </w:r>
      <w:r w:rsidR="003B319F">
        <w:t>(</w:t>
      </w:r>
      <w:r w:rsidR="003B319F" w:rsidRPr="008E271B">
        <w:t xml:space="preserve">siehe </w:t>
      </w:r>
      <w:r w:rsidR="003B319F" w:rsidRPr="008E271B">
        <w:fldChar w:fldCharType="begin"/>
      </w:r>
      <w:r w:rsidR="003B319F" w:rsidRPr="008E271B">
        <w:instrText xml:space="preserve"> REF _Ref32240184 \h </w:instrText>
      </w:r>
      <w:r w:rsidR="003B319F" w:rsidRPr="008E271B">
        <w:fldChar w:fldCharType="separate"/>
      </w:r>
      <w:r w:rsidR="003B319F" w:rsidRPr="008E271B">
        <w:t xml:space="preserve">Abbildung </w:t>
      </w:r>
      <w:r w:rsidR="003B319F" w:rsidRPr="008E271B">
        <w:rPr>
          <w:noProof/>
        </w:rPr>
        <w:t>22</w:t>
      </w:r>
      <w:r w:rsidR="003B319F" w:rsidRPr="008E271B">
        <w:fldChar w:fldCharType="end"/>
      </w:r>
      <w:r w:rsidR="003B319F">
        <w:t>)</w:t>
      </w:r>
      <w:r w:rsidR="003B319F" w:rsidRPr="008E271B">
        <w:t xml:space="preserve">. </w:t>
      </w:r>
      <w:r w:rsidR="003B319F">
        <w:t>J</w:t>
      </w:r>
      <w:r w:rsidR="003B319F" w:rsidRPr="008E271B">
        <w:t xml:space="preserve">eder dieser neuen Services soll auch die Möglichkeit besitzen </w:t>
      </w:r>
      <w:r w:rsidR="003B319F">
        <w:t>unter</w:t>
      </w:r>
      <w:r w:rsidR="003B319F" w:rsidRPr="008E271B">
        <w:t xml:space="preserve">einander kommunizieren zu können. Wo es bisher noch möglich war Services manuell zuzuweisen, Adressen </w:t>
      </w:r>
      <w:r w:rsidR="003B319F">
        <w:t>f</w:t>
      </w:r>
      <w:r w:rsidR="003B319F" w:rsidRPr="008E271B">
        <w:t>estzulegen und diese</w:t>
      </w:r>
      <w:r>
        <w:t xml:space="preserve"> manuell zu v</w:t>
      </w:r>
      <w:r w:rsidRPr="008E271B">
        <w:t>erbreiten</w:t>
      </w:r>
      <w:r w:rsidR="003B319F" w:rsidRPr="008E271B">
        <w:t>, ist</w:t>
      </w:r>
      <w:r w:rsidR="003B319F">
        <w:t xml:space="preserve"> dies</w:t>
      </w:r>
      <w:r w:rsidR="003B319F" w:rsidRPr="008E271B">
        <w:t xml:space="preserve"> nun vollkommen </w:t>
      </w:r>
      <w:r w:rsidR="003B319F">
        <w:t>u</w:t>
      </w:r>
      <w:r w:rsidR="003B319F" w:rsidRPr="008E271B">
        <w:t xml:space="preserve">nvorstellbar und muss automatisiert werden. </w:t>
      </w:r>
    </w:p>
    <w:p w14:paraId="790DA4BF" w14:textId="04EC63F8" w:rsidR="001629B0" w:rsidRPr="008E271B" w:rsidRDefault="001629B0" w:rsidP="001629B0">
      <w:pPr>
        <w:pStyle w:val="Beschriftung"/>
      </w:pPr>
      <w:bookmarkStart w:id="192" w:name="_Ref32240184"/>
      <w:bookmarkStart w:id="193" w:name="_Ref25677768"/>
      <w:bookmarkStart w:id="194" w:name="_Toc31640625"/>
      <w:bookmarkStart w:id="195" w:name="_CTVK001d6977399160c4096926b595938f662fc"/>
      <w:bookmarkStart w:id="196" w:name="_Toc33705042"/>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sidRPr="008E271B">
        <w:rPr>
          <w:noProof/>
        </w:rPr>
        <w:t>22</w:t>
      </w:r>
      <w:r w:rsidRPr="008E271B">
        <w:rPr>
          <w:noProof/>
        </w:rPr>
        <w:fldChar w:fldCharType="end"/>
      </w:r>
      <w:bookmarkEnd w:id="192"/>
      <w:r w:rsidRPr="008E271B">
        <w:t xml:space="preserve">: Wieso ist Service discovery notwendig </w:t>
      </w:r>
      <w:sdt>
        <w:sdtPr>
          <w:alias w:val="Don't edit this field"/>
          <w:tag w:val="CitaviPlaceholder#16922295-c493-408c-95e0-d84f2dbd6094"/>
          <w:id w:val="-80598946"/>
          <w:placeholder>
            <w:docPart w:val="F9B2F3E35F2E4CE1990E74CAA2F72D21"/>
          </w:placeholder>
        </w:sdtPr>
        <w:sdtContent>
          <w:r w:rsidRPr="008E271B">
            <w:fldChar w:fldCharType="begin"/>
          </w:r>
          <w:r>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zEvMTA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I3VDE0OjIyOjA4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E2OTIyMjk1LWM0OTMtNDA4Yy05NWUwLWQ4NGYyZGJkNjA5NCIsIlRleHQiOiIoUmljaGFyZHNvbiAyMDE1KSIsIldBSVZlcnNpb24iOiI2LjMuMC4wIn0=}</w:instrText>
          </w:r>
          <w:r w:rsidRPr="008E271B">
            <w:fldChar w:fldCharType="separate"/>
          </w:r>
          <w:r>
            <w:t>(Richardson 2015)</w:t>
          </w:r>
          <w:r w:rsidRPr="008E271B">
            <w:fldChar w:fldCharType="end"/>
          </w:r>
        </w:sdtContent>
      </w:sdt>
      <w:bookmarkEnd w:id="193"/>
      <w:bookmarkEnd w:id="194"/>
      <w:bookmarkEnd w:id="196"/>
    </w:p>
    <w:p w14:paraId="3B1C0E96" w14:textId="77777777" w:rsidR="003B319F" w:rsidRPr="008E271B" w:rsidRDefault="003B319F" w:rsidP="003B319F">
      <w:pPr>
        <w:pStyle w:val="berschrift3"/>
      </w:pPr>
      <w:bookmarkStart w:id="197" w:name="_Toc31640687"/>
      <w:bookmarkStart w:id="198" w:name="_Toc33725627"/>
      <w:bookmarkEnd w:id="195"/>
      <w:r w:rsidRPr="008E271B">
        <w:lastRenderedPageBreak/>
        <w:t>Was ist Service discovery</w:t>
      </w:r>
      <w:bookmarkEnd w:id="197"/>
      <w:bookmarkEnd w:id="198"/>
      <w:r w:rsidRPr="008E271B">
        <w:t xml:space="preserve"> </w:t>
      </w:r>
    </w:p>
    <w:p w14:paraId="3E685341" w14:textId="4C1B4ACB" w:rsidR="003B319F" w:rsidRPr="008E271B" w:rsidRDefault="003B319F" w:rsidP="003B319F">
      <w:pPr>
        <w:tabs>
          <w:tab w:val="left" w:pos="2771"/>
        </w:tabs>
      </w:pPr>
      <w:r w:rsidRPr="008E271B">
        <w:t xml:space="preserve">Um das beschriebene Problem zu lösen </w:t>
      </w:r>
      <w:proofErr w:type="gramStart"/>
      <w:r w:rsidRPr="008E271B">
        <w:t>wurde</w:t>
      </w:r>
      <w:proofErr w:type="gramEnd"/>
      <w:r w:rsidRPr="008E271B">
        <w:t xml:space="preserve"> die Service discovery </w:t>
      </w:r>
      <w:r>
        <w:t>e</w:t>
      </w:r>
      <w:r w:rsidRPr="008E271B">
        <w:t xml:space="preserve">ntwickelt. Sie bietet einen oder mehrere </w:t>
      </w:r>
      <w:r>
        <w:t>z</w:t>
      </w:r>
      <w:r w:rsidRPr="008E271B">
        <w:t>entrale Orte an, wo die jeweiligen gesuchten Services gefunden werden können. Bevor Services allerdings gefunden werden können, müssen sich diese zuers</w:t>
      </w:r>
      <w:r>
        <w:t>t</w:t>
      </w:r>
      <w:r w:rsidRPr="008E271B">
        <w:t xml:space="preserve"> anmelden</w:t>
      </w:r>
      <w:r>
        <w:t>.</w:t>
      </w:r>
      <w:r w:rsidRPr="008E271B">
        <w:t xml:space="preserve"> </w:t>
      </w:r>
      <w:r>
        <w:t>D</w:t>
      </w:r>
      <w:r w:rsidRPr="008E271B">
        <w:t>eshalb wird diese Ko</w:t>
      </w:r>
      <w:r w:rsidR="001629B0">
        <w:t xml:space="preserve">mponente auch Service </w:t>
      </w:r>
      <w:proofErr w:type="spellStart"/>
      <w:r w:rsidR="001629B0">
        <w:t>Registrie</w:t>
      </w:r>
      <w:proofErr w:type="spellEnd"/>
      <w:r w:rsidRPr="008E271B">
        <w:t xml:space="preserve"> genannt. Im selben Schritt wird in diesem Prozess auch eine Lastenverteilung durchgeführt</w:t>
      </w:r>
      <w:r>
        <w:t>,</w:t>
      </w:r>
      <w:r w:rsidRPr="008E271B">
        <w:t xml:space="preserve"> wodurch sie nicht</w:t>
      </w:r>
      <w:r>
        <w:t xml:space="preserve"> </w:t>
      </w:r>
      <w:r w:rsidRPr="008E271B">
        <w:t>mehr an anderer Stelle zusätzlich benötigt wird. Um diese Technik anzuwenden, gibt es unterschiedliche Herangehensweisen, welche nun angeschaut werden.</w:t>
      </w:r>
    </w:p>
    <w:p w14:paraId="434EB862" w14:textId="77777777" w:rsidR="003B319F" w:rsidRPr="008E271B" w:rsidRDefault="003B319F" w:rsidP="003B319F">
      <w:pPr>
        <w:pStyle w:val="berschrift3"/>
      </w:pPr>
      <w:bookmarkStart w:id="199" w:name="_Toc31640688"/>
      <w:bookmarkStart w:id="200" w:name="_Toc33725628"/>
      <w:r w:rsidRPr="008E271B">
        <w:t>Serverseitige discovery</w:t>
      </w:r>
      <w:bookmarkEnd w:id="199"/>
      <w:bookmarkEnd w:id="200"/>
    </w:p>
    <w:p w14:paraId="3E04644A" w14:textId="77777777" w:rsidR="003B319F" w:rsidRPr="008E271B" w:rsidRDefault="003B319F" w:rsidP="003B319F">
      <w:r w:rsidRPr="008E271B">
        <w:t xml:space="preserve">In dieser Technik wird ein separater Load </w:t>
      </w:r>
      <w:r>
        <w:t>B</w:t>
      </w:r>
      <w:r w:rsidRPr="008E271B">
        <w:t xml:space="preserve">alancer benutzt, welcher auch als Eintrittspunkt für alle Clients dient[1]. Der Load </w:t>
      </w:r>
      <w:r>
        <w:t>B</w:t>
      </w:r>
      <w:r w:rsidRPr="008E271B">
        <w:t>alancer fragt bei der Service Registry nach[2] und leitet die entsprechenden Clients an die gesuchten</w:t>
      </w:r>
      <w:r>
        <w:t>,</w:t>
      </w:r>
      <w:r w:rsidRPr="008E271B">
        <w:t xml:space="preserve"> verfügbaren Instanzen weiter[3] (immer ein zusätzlicher Stopp). </w:t>
      </w:r>
    </w:p>
    <w:p w14:paraId="498838CF" w14:textId="77777777" w:rsidR="003B319F" w:rsidRPr="008E271B" w:rsidRDefault="003B319F" w:rsidP="003B319F">
      <w:bookmarkStart w:id="201" w:name="_CTVK001d0d9769825fb410ea9f4a2a57da4849a"/>
      <w:r w:rsidRPr="008E271B">
        <w:rPr>
          <w:noProof/>
        </w:rPr>
        <w:drawing>
          <wp:inline distT="0" distB="0" distL="0" distR="0" wp14:anchorId="30F084E7" wp14:editId="1627695D">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7">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201"/>
    </w:p>
    <w:p w14:paraId="09F83372" w14:textId="28A08696" w:rsidR="003B319F" w:rsidRPr="008E271B" w:rsidRDefault="003B319F" w:rsidP="003B319F">
      <w:pPr>
        <w:pStyle w:val="Beschriftung"/>
      </w:pPr>
      <w:bookmarkStart w:id="202" w:name="_Ref26173895"/>
      <w:bookmarkStart w:id="203" w:name="_Toc31640626"/>
      <w:bookmarkStart w:id="204" w:name="_Toc33705043"/>
      <w:r w:rsidRPr="008E271B">
        <w:t xml:space="preserve">Abbildung </w:t>
      </w:r>
      <w:r w:rsidRPr="008E271B">
        <w:rPr>
          <w:noProof/>
        </w:rPr>
        <w:fldChar w:fldCharType="begin"/>
      </w:r>
      <w:r w:rsidRPr="008E271B">
        <w:rPr>
          <w:noProof/>
        </w:rPr>
        <w:instrText xml:space="preserve"> SEQ Abbildung \* ARABIC </w:instrText>
      </w:r>
      <w:r w:rsidRPr="008E271B">
        <w:rPr>
          <w:noProof/>
        </w:rPr>
        <w:fldChar w:fldCharType="separate"/>
      </w:r>
      <w:r w:rsidRPr="008E271B">
        <w:rPr>
          <w:noProof/>
        </w:rPr>
        <w:t>23</w:t>
      </w:r>
      <w:r w:rsidRPr="008E271B">
        <w:rPr>
          <w:noProof/>
        </w:rPr>
        <w:fldChar w:fldCharType="end"/>
      </w:r>
      <w:r w:rsidRPr="008E271B">
        <w:t xml:space="preserve">: Server-Side discovery Pattern </w:t>
      </w:r>
      <w:sdt>
        <w:sdtPr>
          <w:alias w:val="Don't edit this field"/>
          <w:tag w:val="CitaviPlaceholder#ac4cf866-970c-4141-9ee2-45509e7cf87d"/>
          <w:id w:val="1069074815"/>
          <w:placeholder>
            <w:docPart w:val="3C3E348515D440178ECFA3BE57B39591"/>
          </w:placeholder>
        </w:sdtPr>
        <w:sdtContent>
          <w:r w:rsidRPr="008E271B">
            <w:fldChar w:fldCharType="begin"/>
          </w:r>
          <w:r w:rsidR="001629B0">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zEvMTA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I3VDE0OjIyOjA4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2FjNGNmODY2LTk3MGMtNDE0MS05ZWUyLTQ1NTA5ZTdjZjg3ZCIsIlRleHQiOiIoUmljaGFyZHNvbiAyMDE1KSIsIldBSVZlcnNpb24iOiI2LjMuMC4wIn0=}</w:instrText>
          </w:r>
          <w:r w:rsidRPr="008E271B">
            <w:fldChar w:fldCharType="separate"/>
          </w:r>
          <w:r w:rsidR="001629B0">
            <w:t>(Richardson 2015)</w:t>
          </w:r>
          <w:r w:rsidRPr="008E271B">
            <w:fldChar w:fldCharType="end"/>
          </w:r>
        </w:sdtContent>
      </w:sdt>
      <w:bookmarkEnd w:id="202"/>
      <w:bookmarkEnd w:id="203"/>
      <w:bookmarkEnd w:id="204"/>
    </w:p>
    <w:p w14:paraId="11DA5284" w14:textId="77777777" w:rsidR="003B319F" w:rsidRPr="008E271B" w:rsidRDefault="003B319F" w:rsidP="003B319F">
      <w:r w:rsidRPr="008E271B">
        <w:t xml:space="preserve">Auf die genauen Registrierungsverfahren [4] wird später eingegangen. </w:t>
      </w:r>
    </w:p>
    <w:p w14:paraId="7F9C4AF8" w14:textId="53B5C240" w:rsidR="003B319F" w:rsidRPr="008E271B" w:rsidRDefault="003B319F" w:rsidP="003B319F">
      <w:r w:rsidRPr="008E271B">
        <w:t xml:space="preserve">Wenn Serverseitige </w:t>
      </w:r>
      <w:r>
        <w:t>D</w:t>
      </w:r>
      <w:r w:rsidRPr="008E271B">
        <w:t xml:space="preserve">iscovery benutzt wird </w:t>
      </w:r>
      <w:r>
        <w:t>bringt dies</w:t>
      </w:r>
      <w:r w:rsidRPr="008E271B">
        <w:t xml:space="preserve"> einige</w:t>
      </w:r>
      <w:r>
        <w:t xml:space="preserve"> </w:t>
      </w:r>
      <w:r w:rsidRPr="008E271B">
        <w:t xml:space="preserve">Vor- und Nachteile mit sich. Durch die Abstraktion des </w:t>
      </w:r>
      <w:r>
        <w:t>D</w:t>
      </w:r>
      <w:r w:rsidRPr="008E271B">
        <w:t xml:space="preserve">iscovery Mechanismus ist es möglich Clients/Services unabhängig von ihrer Sprache zu benutzten und die Notwendigkeit diese zu </w:t>
      </w:r>
      <w:r>
        <w:t>i</w:t>
      </w:r>
      <w:r w:rsidRPr="008E271B">
        <w:t>mplementieren</w:t>
      </w:r>
      <w:r>
        <w:t xml:space="preserve"> zu entfernen.</w:t>
      </w:r>
      <w:r w:rsidRPr="008E271B">
        <w:t xml:space="preserve"> Außerdem stellen einige Bereitstellungsumgebungen</w:t>
      </w:r>
      <w:r>
        <w:t xml:space="preserve"> </w:t>
      </w:r>
      <w:r w:rsidRPr="008E271B">
        <w:t>(</w:t>
      </w:r>
      <w:r w:rsidR="008F4F59">
        <w:t xml:space="preserve">wie </w:t>
      </w:r>
      <w:r w:rsidRPr="008E271B">
        <w:t>Kuberne</w:t>
      </w:r>
      <w:r w:rsidRPr="008E271B">
        <w:lastRenderedPageBreak/>
        <w:t>tes) diese bereits frei zur Verfügung. Das Problem dieser Technik ist, dass durch d</w:t>
      </w:r>
      <w:r>
        <w:t>as</w:t>
      </w:r>
      <w:r w:rsidRPr="008E271B">
        <w:t xml:space="preserve"> Einfüg</w:t>
      </w:r>
      <w:r>
        <w:t>en</w:t>
      </w:r>
      <w:r w:rsidRPr="008E271B">
        <w:t xml:space="preserve"> eines zusätzlichen Load </w:t>
      </w:r>
      <w:proofErr w:type="spellStart"/>
      <w:r>
        <w:t>B</w:t>
      </w:r>
      <w:r w:rsidRPr="008E271B">
        <w:t>alancers</w:t>
      </w:r>
      <w:proofErr w:type="spellEnd"/>
      <w:r w:rsidRPr="008E271B">
        <w:t xml:space="preserve">, eine weitere </w:t>
      </w:r>
      <w:r>
        <w:t>h</w:t>
      </w:r>
      <w:r w:rsidRPr="008E271B">
        <w:t>ochverfügbare Komponente eingefügt wird.</w:t>
      </w:r>
      <w:r w:rsidRPr="008E271B">
        <w:rPr>
          <w:noProof/>
        </w:rPr>
        <w:t xml:space="preserve"> </w:t>
      </w:r>
    </w:p>
    <w:p w14:paraId="29F51510" w14:textId="77777777" w:rsidR="003B319F" w:rsidRPr="008E271B" w:rsidRDefault="003B319F" w:rsidP="003B319F">
      <w:pPr>
        <w:pStyle w:val="berschrift3"/>
      </w:pPr>
      <w:bookmarkStart w:id="205" w:name="_Toc31640689"/>
      <w:bookmarkStart w:id="206" w:name="_Toc33725629"/>
      <w:r w:rsidRPr="008E271B">
        <w:t>Clientseitige discovery</w:t>
      </w:r>
      <w:bookmarkEnd w:id="205"/>
      <w:bookmarkEnd w:id="206"/>
    </w:p>
    <w:p w14:paraId="3A35E227" w14:textId="77777777" w:rsidR="003B319F" w:rsidRPr="008E271B" w:rsidRDefault="003B319F" w:rsidP="003B319F">
      <w:r w:rsidRPr="008E271B">
        <w:t xml:space="preserve">Bei der Clientseitigen </w:t>
      </w:r>
      <w:r>
        <w:t>D</w:t>
      </w:r>
      <w:r w:rsidRPr="008E271B">
        <w:t xml:space="preserve">iscovery Methode sind die Clients dafür verantwortlich die verfügbaren Service Instanzen zu finden und die Last über sie zu verteilen. Dafür fragen die Clients bei der Service Registry nach [1] und erhalten die verfügbaren Instanzen für die jeweilige Aufgabe. Die Clients benutzen dann einen Load </w:t>
      </w:r>
      <w:proofErr w:type="spellStart"/>
      <w:r>
        <w:t>B</w:t>
      </w:r>
      <w:r w:rsidRPr="008E271B">
        <w:t>alancing</w:t>
      </w:r>
      <w:proofErr w:type="spellEnd"/>
      <w:r w:rsidRPr="008E271B">
        <w:t xml:space="preserve"> Algorithmus, um einen Service auszuwählen [2].</w:t>
      </w:r>
    </w:p>
    <w:p w14:paraId="4031B5C1" w14:textId="1C2FC4EB" w:rsidR="003B319F" w:rsidRPr="008E271B" w:rsidRDefault="003B319F" w:rsidP="003B319F">
      <w:pPr>
        <w:pStyle w:val="Beschriftung"/>
      </w:pPr>
      <w:bookmarkStart w:id="207" w:name="_CTVK001684f00b540c84a069c0a4a359a92ee2d"/>
      <w:bookmarkStart w:id="208" w:name="_Ref32320701"/>
      <w:bookmarkStart w:id="209" w:name="_Ref26173811"/>
      <w:bookmarkStart w:id="210" w:name="_Toc31640627"/>
      <w:bookmarkStart w:id="211" w:name="_Toc33705044"/>
      <w:r w:rsidRPr="008E271B">
        <w:rPr>
          <w:noProof/>
        </w:rPr>
        <w:drawing>
          <wp:anchor distT="0" distB="0" distL="114300" distR="114300" simplePos="0" relativeHeight="251677696" behindDoc="0" locked="0" layoutInCell="1" allowOverlap="1" wp14:anchorId="0101C74A" wp14:editId="3C4725B2">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8">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207"/>
      <w:r w:rsidRPr="008E271B">
        <w:t xml:space="preserve">Abbildung </w:t>
      </w:r>
      <w:r>
        <w:rPr>
          <w:noProof/>
        </w:rPr>
        <w:fldChar w:fldCharType="begin"/>
      </w:r>
      <w:r>
        <w:rPr>
          <w:noProof/>
        </w:rPr>
        <w:instrText xml:space="preserve"> SEQ Abbildung \* ARABIC </w:instrText>
      </w:r>
      <w:r>
        <w:rPr>
          <w:noProof/>
        </w:rPr>
        <w:fldChar w:fldCharType="separate"/>
      </w:r>
      <w:r w:rsidRPr="008E271B">
        <w:rPr>
          <w:noProof/>
        </w:rPr>
        <w:t>24</w:t>
      </w:r>
      <w:r>
        <w:rPr>
          <w:noProof/>
        </w:rPr>
        <w:fldChar w:fldCharType="end"/>
      </w:r>
      <w:bookmarkEnd w:id="208"/>
      <w:r w:rsidRPr="008E271B">
        <w:t>: Client-</w:t>
      </w:r>
      <w:proofErr w:type="spellStart"/>
      <w:r w:rsidRPr="008E271B">
        <w:t>side</w:t>
      </w:r>
      <w:proofErr w:type="spellEnd"/>
      <w:r w:rsidRPr="008E271B">
        <w:t xml:space="preserve"> discovery Pattern </w:t>
      </w:r>
      <w:sdt>
        <w:sdtPr>
          <w:alias w:val="Don't edit this field"/>
          <w:tag w:val="CitaviPlaceholder#54602f18-5da5-4a75-bb9d-1b48b0b2ce30"/>
          <w:id w:val="1133523787"/>
          <w:placeholder>
            <w:docPart w:val="3C3E348515D440178ECFA3BE57B39591"/>
          </w:placeholder>
        </w:sdtPr>
        <w:sdtContent>
          <w:r w:rsidRPr="008E271B">
            <w:fldChar w:fldCharType="begin"/>
          </w:r>
          <w:r w:rsidR="001629B0">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zEvMTA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I3VDE0OjIyOjA4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U0NjAyZjE4LTVkYTUtNGE3NS1iYjlkLTFiNDhiMGIyY2UzMCIsIlRleHQiOiIoUmljaGFyZHNvbiAyMDE1KSIsIldBSVZlcnNpb24iOiI2LjMuMC4wIn0=}</w:instrText>
          </w:r>
          <w:r w:rsidRPr="008E271B">
            <w:fldChar w:fldCharType="separate"/>
          </w:r>
          <w:r w:rsidR="001629B0">
            <w:t>(Richardson 2015)</w:t>
          </w:r>
          <w:r w:rsidRPr="008E271B">
            <w:fldChar w:fldCharType="end"/>
          </w:r>
        </w:sdtContent>
      </w:sdt>
      <w:bookmarkEnd w:id="209"/>
      <w:bookmarkEnd w:id="210"/>
      <w:bookmarkEnd w:id="211"/>
    </w:p>
    <w:p w14:paraId="4E1680CF" w14:textId="77777777" w:rsidR="003B319F" w:rsidRPr="008E271B" w:rsidRDefault="003B319F" w:rsidP="003B319F">
      <w:r w:rsidRPr="008E271B">
        <w:t>Auf die genauen Registrierungsverfahren wird später eingegangen [3].</w:t>
      </w:r>
    </w:p>
    <w:p w14:paraId="50585AEB" w14:textId="77777777" w:rsidR="003B319F" w:rsidRPr="008E271B" w:rsidRDefault="003B319F" w:rsidP="003B319F">
      <w:r w:rsidRPr="008E271B">
        <w:t>Diese Methode bringt ebenso einige Vor- und Nachteile mit sich. Abgesehen von der Service Registry entstehen keine zusätzlichen</w:t>
      </w:r>
      <w:r>
        <w:t>,</w:t>
      </w:r>
      <w:r w:rsidRPr="008E271B">
        <w:t xml:space="preserve"> hochverfügbaren Komponenten. Die Clients können intelligente und </w:t>
      </w:r>
      <w:r>
        <w:t>a</w:t>
      </w:r>
      <w:r w:rsidRPr="008E271B">
        <w:t xml:space="preserve">nwendungsspezifische Load </w:t>
      </w:r>
      <w:proofErr w:type="spellStart"/>
      <w:r>
        <w:t>B</w:t>
      </w:r>
      <w:r w:rsidRPr="008E271B">
        <w:t>alancing</w:t>
      </w:r>
      <w:proofErr w:type="spellEnd"/>
      <w:r w:rsidRPr="008E271B">
        <w:t xml:space="preserve"> Entscheidungen durchführen. Ein auftretendes Problem betrifft die Client Registry Verknüpfung. Diese </w:t>
      </w:r>
      <w:r w:rsidRPr="008E271B">
        <w:lastRenderedPageBreak/>
        <w:t xml:space="preserve">muss im Client für jede unterschiedliche Sprache bzw. jedes Framework </w:t>
      </w:r>
      <w:r>
        <w:t>i</w:t>
      </w:r>
      <w:r w:rsidRPr="008E271B">
        <w:t>mplementiert werden.</w:t>
      </w:r>
    </w:p>
    <w:p w14:paraId="68A4BB6A" w14:textId="77777777" w:rsidR="003B319F" w:rsidRPr="008E271B" w:rsidRDefault="003B319F" w:rsidP="003B319F">
      <w:pPr>
        <w:pStyle w:val="berschrift3"/>
      </w:pPr>
      <w:bookmarkStart w:id="212" w:name="_Toc31640690"/>
      <w:bookmarkStart w:id="213" w:name="_Toc33725630"/>
      <w:r w:rsidRPr="008E271B">
        <w:t>Selbstregistrierungsmethode</w:t>
      </w:r>
      <w:bookmarkEnd w:id="212"/>
      <w:bookmarkEnd w:id="213"/>
    </w:p>
    <w:p w14:paraId="12B6CDBE" w14:textId="77777777" w:rsidR="003B319F" w:rsidRPr="008E271B" w:rsidRDefault="003B319F" w:rsidP="003B319F">
      <w:r w:rsidRPr="008E271B">
        <w:t xml:space="preserve">Jede Service Instanz ist in dieser Methode, selbst dafür verantwortlich sich an der Registry </w:t>
      </w:r>
      <w:r>
        <w:t>a</w:t>
      </w:r>
      <w:r w:rsidRPr="008E271B">
        <w:t xml:space="preserve">nzumelden </w:t>
      </w:r>
      <w:r>
        <w:t>(</w:t>
      </w:r>
      <w:r w:rsidRPr="008E271B">
        <w:t xml:space="preserve">siehe eins und drei in der </w:t>
      </w:r>
      <w:r w:rsidRPr="008E271B">
        <w:fldChar w:fldCharType="begin"/>
      </w:r>
      <w:r w:rsidRPr="008E271B">
        <w:instrText xml:space="preserve"> REF _Ref32320701 \h </w:instrText>
      </w:r>
      <w:r w:rsidRPr="008E271B">
        <w:fldChar w:fldCharType="separate"/>
      </w:r>
      <w:r w:rsidRPr="008E271B">
        <w:t xml:space="preserve">Abbildung </w:t>
      </w:r>
      <w:r w:rsidRPr="008E271B">
        <w:rPr>
          <w:noProof/>
        </w:rPr>
        <w:t>24</w:t>
      </w:r>
      <w:r w:rsidRPr="008E271B">
        <w:fldChar w:fldCharType="end"/>
      </w:r>
      <w:r>
        <w:t>)</w:t>
      </w:r>
      <w:r w:rsidRPr="008E271B">
        <w:t xml:space="preserve">. Außerdem sendet der Client kontinuierliche </w:t>
      </w:r>
      <w:proofErr w:type="spellStart"/>
      <w:r w:rsidRPr="008E271B">
        <w:t>H</w:t>
      </w:r>
      <w:r>
        <w:t>eardbeats</w:t>
      </w:r>
      <w:proofErr w:type="spellEnd"/>
      <w:r w:rsidRPr="008E271B">
        <w:t>/Nachrichten</w:t>
      </w:r>
      <w:r>
        <w:t>,</w:t>
      </w:r>
      <w:r w:rsidRPr="008E271B">
        <w:t xml:space="preserve"> um nicht abgemeldet zu werden. Die Nachteile gleichen den</w:t>
      </w:r>
      <w:r>
        <w:t>e</w:t>
      </w:r>
      <w:r w:rsidRPr="008E271B">
        <w:t>n der Clientseitigen Methode</w:t>
      </w:r>
      <w:r>
        <w:t>.</w:t>
      </w:r>
      <w:r w:rsidRPr="008E271B">
        <w:t xml:space="preserve"> </w:t>
      </w:r>
      <w:r>
        <w:t>D</w:t>
      </w:r>
      <w:r w:rsidRPr="008E271B">
        <w:t>er Registrierungscode muss für jede Sprache oder jedes Framework erneut geschrieben werden wenn diese nicht schon vorhanden sind.</w:t>
      </w:r>
    </w:p>
    <w:p w14:paraId="09FFABA6" w14:textId="77777777" w:rsidR="003B319F" w:rsidRPr="008E271B" w:rsidRDefault="003B319F" w:rsidP="003B319F">
      <w:pPr>
        <w:pStyle w:val="berschrift3"/>
      </w:pPr>
      <w:bookmarkStart w:id="214" w:name="_Toc31640691"/>
      <w:bookmarkStart w:id="215" w:name="_Toc33725631"/>
      <w:r w:rsidRPr="008E271B">
        <w:t>Drittparteiregistrierungsmethode</w:t>
      </w:r>
      <w:bookmarkEnd w:id="214"/>
      <w:bookmarkEnd w:id="215"/>
    </w:p>
    <w:p w14:paraId="3068A692" w14:textId="77777777" w:rsidR="003B319F" w:rsidRPr="008E271B" w:rsidRDefault="003B319F" w:rsidP="003B319F">
      <w:r>
        <w:t>Bei</w:t>
      </w:r>
      <w:r w:rsidRPr="008E271B">
        <w:t xml:space="preserve"> dieser Methode sind die Clients/Services nicht selbst verantwortlich sich an- oder abzumelden. Stattdessen übernimmt diese Aufgabe eine Drittkomponente namens Service Registrator. Der Registrator überwacht Änderungen der Services entweder durch </w:t>
      </w:r>
      <w:proofErr w:type="spellStart"/>
      <w:r w:rsidRPr="008E271B">
        <w:t>He</w:t>
      </w:r>
      <w:r>
        <w:t>ardbeats</w:t>
      </w:r>
      <w:proofErr w:type="spellEnd"/>
      <w:r w:rsidRPr="008E271B">
        <w:t xml:space="preserve"> oder durch Überwachung der Events des Services (</w:t>
      </w:r>
      <w:r w:rsidRPr="008E271B">
        <w:fldChar w:fldCharType="begin"/>
      </w:r>
      <w:r w:rsidRPr="008E271B">
        <w:instrText xml:space="preserve"> REF _Ref26173895 \h </w:instrText>
      </w:r>
      <w:r w:rsidRPr="008E271B">
        <w:fldChar w:fldCharType="separate"/>
      </w:r>
      <w:r w:rsidRPr="008E271B">
        <w:t xml:space="preserve">Abbildung </w:t>
      </w:r>
      <w:r w:rsidRPr="008E271B">
        <w:rPr>
          <w:noProof/>
        </w:rPr>
        <w:t>23</w:t>
      </w:r>
      <w:r w:rsidRPr="008E271B">
        <w:t xml:space="preserve">: Server-Side </w:t>
      </w:r>
      <w:r>
        <w:t>D</w:t>
      </w:r>
      <w:r w:rsidRPr="008E271B">
        <w:t>iscovery Pattern (Richardson 2015)</w:t>
      </w:r>
      <w:r w:rsidRPr="008E271B">
        <w:fldChar w:fldCharType="end"/>
      </w:r>
      <w:r w:rsidRPr="008E271B">
        <w:t xml:space="preserve">[4]). Wenn der Registrator neue Services erkennt, Registriert er diese an der Registry und meldet diese wieder ab, sollten diese nicht länger verfügbar sein. </w:t>
      </w:r>
    </w:p>
    <w:p w14:paraId="39CAE969" w14:textId="77777777" w:rsidR="003B319F" w:rsidRPr="008E271B" w:rsidRDefault="003B319F" w:rsidP="003B319F">
      <w:r w:rsidRPr="008E271B">
        <w:t>Der große Vorteil eine Drittkomponente zu verwenden, besteht darin</w:t>
      </w:r>
      <w:r>
        <w:t>,</w:t>
      </w:r>
      <w:r w:rsidRPr="008E271B">
        <w:t xml:space="preserve"> da</w:t>
      </w:r>
      <w:r>
        <w:t>s</w:t>
      </w:r>
      <w:r w:rsidRPr="008E271B">
        <w:t>s die Services nicht mehr eng mit der Registry verbunden sind. Es ist nicht notwendig für die selbst Registrierung eine Implementierung für jeden unterschiedlichen Service zu schreiben. Der Nachteil der dabei entsteht is</w:t>
      </w:r>
      <w:r>
        <w:t>t</w:t>
      </w:r>
      <w:r w:rsidRPr="008E271B">
        <w:t xml:space="preserve">, dass eine weitere </w:t>
      </w:r>
      <w:r>
        <w:t>h</w:t>
      </w:r>
      <w:r w:rsidRPr="008E271B">
        <w:t>ochverfügbare Komponente hinzukommt welche gemanagt werden muss.</w:t>
      </w:r>
    </w:p>
    <w:p w14:paraId="386927BA" w14:textId="77777777" w:rsidR="003B319F" w:rsidRPr="008E271B" w:rsidRDefault="003B319F" w:rsidP="003B319F">
      <w:pPr>
        <w:pStyle w:val="berschrift3"/>
      </w:pPr>
      <w:bookmarkStart w:id="216" w:name="_Toc33725632"/>
      <w:r w:rsidRPr="008E271B">
        <w:t>Umsetzung</w:t>
      </w:r>
      <w:bookmarkEnd w:id="216"/>
    </w:p>
    <w:p w14:paraId="3525E875" w14:textId="77777777" w:rsidR="003B319F" w:rsidRPr="008E271B" w:rsidRDefault="003B319F" w:rsidP="003B319F">
      <w:pPr>
        <w:pStyle w:val="berschrift4"/>
      </w:pPr>
      <w:r w:rsidRPr="008E271B">
        <w:t xml:space="preserve">Beispiel für Clientseitige </w:t>
      </w:r>
      <w:r>
        <w:t>D</w:t>
      </w:r>
      <w:r w:rsidRPr="008E271B">
        <w:t xml:space="preserve">iscovery mit Selbstregistrierungsmethode </w:t>
      </w:r>
    </w:p>
    <w:p w14:paraId="0A539AD6" w14:textId="77777777" w:rsidR="003B319F" w:rsidRPr="008E271B" w:rsidRDefault="003B319F" w:rsidP="003B319F">
      <w:r w:rsidRPr="008E271B">
        <w:t xml:space="preserve">Anhand von </w:t>
      </w:r>
      <w:proofErr w:type="spellStart"/>
      <w:r w:rsidRPr="008E271B">
        <w:t>Eureka</w:t>
      </w:r>
      <w:proofErr w:type="spellEnd"/>
      <w:r w:rsidRPr="008E271B">
        <w:t xml:space="preserve">, welche von </w:t>
      </w:r>
      <w:proofErr w:type="spellStart"/>
      <w:r w:rsidRPr="008E271B">
        <w:t>Netzflix</w:t>
      </w:r>
      <w:proofErr w:type="spellEnd"/>
      <w:r w:rsidRPr="008E271B">
        <w:t xml:space="preserve"> gebaut wurde, wird </w:t>
      </w:r>
      <w:r>
        <w:t>als Nächstes</w:t>
      </w:r>
      <w:r w:rsidRPr="008E271B">
        <w:t xml:space="preserve"> eine Clientseitige </w:t>
      </w:r>
      <w:r>
        <w:t>D</w:t>
      </w:r>
      <w:r w:rsidRPr="008E271B">
        <w:t>iscovery mit Selbstregistrierung aufgezeigt</w:t>
      </w:r>
      <w:r>
        <w:t>,</w:t>
      </w:r>
      <w:r w:rsidRPr="008E271B">
        <w:t xml:space="preserve"> wobei sowohl Server als auch Client </w:t>
      </w:r>
      <w:r>
        <w:t>vorgestell</w:t>
      </w:r>
      <w:r w:rsidRPr="008E271B">
        <w:t xml:space="preserve">t wird. Das zu Grunde liegende System ist Java mit dem Spring-Boot  Framework für welches </w:t>
      </w:r>
      <w:proofErr w:type="spellStart"/>
      <w:r w:rsidRPr="008E271B">
        <w:t>Eureka</w:t>
      </w:r>
      <w:proofErr w:type="spellEnd"/>
      <w:r w:rsidRPr="008E271B">
        <w:t xml:space="preserve"> speziell gebaut wurde. Wie bei allen anderen Bibliotheken wird auch für </w:t>
      </w:r>
      <w:proofErr w:type="spellStart"/>
      <w:r w:rsidRPr="008E271B">
        <w:t>Eureka</w:t>
      </w:r>
      <w:proofErr w:type="spellEnd"/>
      <w:r w:rsidRPr="008E271B">
        <w:t xml:space="preserve"> eine Abhängigkeit über z.B. </w:t>
      </w:r>
      <w:proofErr w:type="spellStart"/>
      <w:r w:rsidRPr="008E271B">
        <w:t>Maven</w:t>
      </w:r>
      <w:proofErr w:type="spellEnd"/>
      <w:r w:rsidRPr="008E271B">
        <w:t xml:space="preserve"> benötigt (</w:t>
      </w:r>
      <w:proofErr w:type="spellStart"/>
      <w:r w:rsidRPr="008E271B">
        <w:t>Maven</w:t>
      </w:r>
      <w:proofErr w:type="spellEnd"/>
      <w:r w:rsidRPr="008E271B">
        <w:t xml:space="preserve"> </w:t>
      </w:r>
      <w:r>
        <w:t>m</w:t>
      </w:r>
      <w:r w:rsidRPr="008E271B">
        <w:t>anaget unter</w:t>
      </w:r>
      <w:r>
        <w:t xml:space="preserve"> </w:t>
      </w:r>
      <w:r w:rsidRPr="008E271B">
        <w:t>anderem die Abhängigkeiten in einem Java Projekt).</w:t>
      </w:r>
    </w:p>
    <w:p w14:paraId="4467BE69" w14:textId="77777777" w:rsidR="003B319F" w:rsidRPr="008E271B" w:rsidRDefault="003B319F" w:rsidP="003B319F">
      <w:r w:rsidRPr="008E271B">
        <w:t>Der Discovery Server:</w:t>
      </w:r>
    </w:p>
    <w:p w14:paraId="5B00A499" w14:textId="77777777" w:rsidR="003B319F" w:rsidRPr="008E271B" w:rsidRDefault="003B319F" w:rsidP="003B319F">
      <w:r w:rsidRPr="008E271B">
        <w:t>Der Discovery Server ist</w:t>
      </w:r>
      <w:r>
        <w:t>,</w:t>
      </w:r>
      <w:r w:rsidRPr="008E271B">
        <w:t xml:space="preserve"> wie zu sehen ist</w:t>
      </w:r>
      <w:r>
        <w:t>,</w:t>
      </w:r>
      <w:r w:rsidRPr="008E271B">
        <w:t xml:space="preserve"> dank </w:t>
      </w:r>
      <w:proofErr w:type="spellStart"/>
      <w:r w:rsidRPr="008E271B">
        <w:t>Eureka</w:t>
      </w:r>
      <w:proofErr w:type="spellEnd"/>
      <w:r w:rsidRPr="008E271B">
        <w:t xml:space="preserve"> und Spring Boot äußerst schlank und übernimmt fast alle Arbeit. Alleine die Notation @</w:t>
      </w:r>
      <w:proofErr w:type="spellStart"/>
      <w:r w:rsidRPr="008E271B">
        <w:t>EnableEurekaServer</w:t>
      </w:r>
      <w:proofErr w:type="spellEnd"/>
      <w:r w:rsidRPr="008E271B">
        <w:t xml:space="preserve"> wird benötigt </w:t>
      </w:r>
      <w:r w:rsidRPr="008E271B">
        <w:lastRenderedPageBreak/>
        <w:t xml:space="preserve">um den Server zu starten. Jegliche Einstellungen für den </w:t>
      </w:r>
      <w:r>
        <w:t>l</w:t>
      </w:r>
      <w:r w:rsidRPr="008E271B">
        <w:t xml:space="preserve">aufenden Server werden über die </w:t>
      </w:r>
      <w:proofErr w:type="spellStart"/>
      <w:r w:rsidRPr="008E271B">
        <w:t>application.properties</w:t>
      </w:r>
      <w:proofErr w:type="spellEnd"/>
      <w:r w:rsidRPr="008E271B">
        <w:t xml:space="preserve"> Datei </w:t>
      </w:r>
      <w:r>
        <w:t>e</w:t>
      </w:r>
      <w:r w:rsidRPr="008E271B">
        <w:t>ingestellt.</w:t>
      </w:r>
    </w:p>
    <w:p w14:paraId="42B77559" w14:textId="77777777" w:rsidR="003B319F" w:rsidRPr="004C6BA0" w:rsidRDefault="003B319F" w:rsidP="003B319F">
      <w:pPr>
        <w:pStyle w:val="Computerprogramm"/>
      </w:pPr>
      <w:r w:rsidRPr="004C6BA0">
        <w:t>@</w:t>
      </w:r>
      <w:proofErr w:type="spellStart"/>
      <w:r w:rsidRPr="004C6BA0">
        <w:t>EnableEurekaServer</w:t>
      </w:r>
      <w:proofErr w:type="spellEnd"/>
      <w:r w:rsidRPr="004C6BA0">
        <w:br/>
        <w:t>@</w:t>
      </w:r>
      <w:proofErr w:type="spellStart"/>
      <w:r w:rsidRPr="004C6BA0">
        <w:t>SpringBootApplication</w:t>
      </w:r>
      <w:proofErr w:type="spellEnd"/>
      <w:r w:rsidRPr="004C6BA0">
        <w:br/>
      </w:r>
      <w:r w:rsidRPr="004C6BA0">
        <w:rPr>
          <w:b/>
          <w:bCs/>
          <w:color w:val="000080"/>
        </w:rPr>
        <w:t xml:space="preserve">public class </w:t>
      </w:r>
      <w:proofErr w:type="spellStart"/>
      <w:r w:rsidRPr="004C6BA0">
        <w:t>DiscoveryServerApplication</w:t>
      </w:r>
      <w:proofErr w:type="spellEnd"/>
      <w:r w:rsidRPr="004C6BA0">
        <w:t xml:space="preserve"> {</w:t>
      </w:r>
    </w:p>
    <w:p w14:paraId="131DA32A" w14:textId="77777777" w:rsidR="003B319F" w:rsidRPr="004C6BA0" w:rsidRDefault="003B319F" w:rsidP="003B319F">
      <w:pPr>
        <w:pStyle w:val="Beschriftung"/>
        <w:rPr>
          <w:color w:val="000000"/>
          <w:lang w:val="en-US"/>
        </w:rPr>
      </w:pPr>
      <w:bookmarkStart w:id="217" w:name="_Toc33705087"/>
      <w:proofErr w:type="spellStart"/>
      <w:r w:rsidRPr="004C6BA0">
        <w:rPr>
          <w:lang w:val="en-US"/>
        </w:rPr>
        <w:t>Codeteil</w:t>
      </w:r>
      <w:proofErr w:type="spellEnd"/>
      <w:r w:rsidRPr="004C6BA0">
        <w:rPr>
          <w:lang w:val="en-US"/>
        </w:rPr>
        <w:t xml:space="preserve"> </w:t>
      </w:r>
      <w:r>
        <w:rPr>
          <w:noProof/>
        </w:rPr>
        <w:fldChar w:fldCharType="begin"/>
      </w:r>
      <w:r w:rsidRPr="004C6BA0">
        <w:rPr>
          <w:noProof/>
          <w:lang w:val="en-US"/>
        </w:rPr>
        <w:instrText xml:space="preserve"> SEQ Codeteil \* ARABIC </w:instrText>
      </w:r>
      <w:r>
        <w:rPr>
          <w:noProof/>
        </w:rPr>
        <w:fldChar w:fldCharType="separate"/>
      </w:r>
      <w:r w:rsidRPr="004C6BA0">
        <w:rPr>
          <w:noProof/>
          <w:lang w:val="en-US"/>
        </w:rPr>
        <w:t>10</w:t>
      </w:r>
      <w:r>
        <w:rPr>
          <w:noProof/>
        </w:rPr>
        <w:fldChar w:fldCharType="end"/>
      </w:r>
      <w:r w:rsidRPr="004C6BA0">
        <w:rPr>
          <w:lang w:val="en-US"/>
        </w:rPr>
        <w:t>: Service discovery Server</w:t>
      </w:r>
      <w:bookmarkEnd w:id="217"/>
    </w:p>
    <w:p w14:paraId="73092ED6" w14:textId="77777777" w:rsidR="003B319F" w:rsidRPr="004C6BA0" w:rsidRDefault="003B319F" w:rsidP="003B319F">
      <w:pPr>
        <w:rPr>
          <w:lang w:val="en-US"/>
        </w:rPr>
      </w:pPr>
      <w:r w:rsidRPr="004C6BA0">
        <w:rPr>
          <w:lang w:val="en-US"/>
        </w:rPr>
        <w:t>Der discovery Client:</w:t>
      </w:r>
    </w:p>
    <w:p w14:paraId="4256CADE" w14:textId="7F1A2018" w:rsidR="003B319F" w:rsidRPr="008E271B" w:rsidRDefault="003B319F" w:rsidP="003B319F">
      <w:r w:rsidRPr="008E271B">
        <w:t xml:space="preserve">Der Service discovery Client benötigt hierbei schon etwas mehr Code von der Entwickler Seite </w:t>
      </w:r>
      <w:r>
        <w:t>(</w:t>
      </w:r>
      <w:r w:rsidRPr="008E271B">
        <w:t xml:space="preserve">siehe </w:t>
      </w:r>
      <w:r w:rsidRPr="008E271B">
        <w:fldChar w:fldCharType="begin"/>
      </w:r>
      <w:r w:rsidRPr="008E271B">
        <w:instrText xml:space="preserve"> REF _Ref32325837 \h </w:instrText>
      </w:r>
      <w:r w:rsidRPr="008E271B">
        <w:fldChar w:fldCharType="separate"/>
      </w:r>
      <w:proofErr w:type="spellStart"/>
      <w:r w:rsidRPr="008E271B">
        <w:t>Codeteil</w:t>
      </w:r>
      <w:proofErr w:type="spellEnd"/>
      <w:r w:rsidRPr="008E271B">
        <w:t xml:space="preserve"> </w:t>
      </w:r>
      <w:r w:rsidRPr="008E271B">
        <w:rPr>
          <w:noProof/>
        </w:rPr>
        <w:t>10</w:t>
      </w:r>
      <w:r w:rsidRPr="008E271B">
        <w:fldChar w:fldCharType="end"/>
      </w:r>
      <w:r>
        <w:t>)</w:t>
      </w:r>
      <w:r w:rsidRPr="008E271B">
        <w:t>. Zum Anfang wird</w:t>
      </w:r>
      <w:r>
        <w:t>,</w:t>
      </w:r>
      <w:r w:rsidRPr="008E271B">
        <w:t xml:space="preserve"> wie beim Server auch</w:t>
      </w:r>
      <w:r>
        <w:t>,</w:t>
      </w:r>
      <w:r w:rsidRPr="008E271B">
        <w:t xml:space="preserve"> die @</w:t>
      </w:r>
      <w:proofErr w:type="spellStart"/>
      <w:r w:rsidRPr="008E271B">
        <w:t>EnableDiscoveryClient</w:t>
      </w:r>
      <w:proofErr w:type="spellEnd"/>
      <w:r w:rsidRPr="008E271B">
        <w:t xml:space="preserve"> Notation benötigt. Als </w:t>
      </w:r>
      <w:r>
        <w:t>n</w:t>
      </w:r>
      <w:r w:rsidRPr="008E271B">
        <w:t>ächstes</w:t>
      </w:r>
      <w:r w:rsidR="00AD1C9A">
        <w:t xml:space="preserve"> können</w:t>
      </w:r>
      <w:r w:rsidRPr="008E271B">
        <w:t xml:space="preserve"> einige Variablen</w:t>
      </w:r>
      <w:r w:rsidR="00AD1C9A">
        <w:t xml:space="preserve"> gesehen werden</w:t>
      </w:r>
      <w:r w:rsidRPr="008E271B">
        <w:t xml:space="preserve">, welche </w:t>
      </w:r>
      <w:r>
        <w:t>auf</w:t>
      </w:r>
      <w:r w:rsidRPr="008E271B">
        <w:t xml:space="preserve">zeigen wie die bisherige </w:t>
      </w:r>
      <w:proofErr w:type="spellStart"/>
      <w:r w:rsidRPr="008E271B">
        <w:t>hartgecoded</w:t>
      </w:r>
      <w:proofErr w:type="spellEnd"/>
      <w:r w:rsidRPr="008E271B">
        <w:t xml:space="preserve"> Verbindung aussah. Durch die @</w:t>
      </w:r>
      <w:proofErr w:type="spellStart"/>
      <w:r w:rsidRPr="008E271B">
        <w:t>Autowirded</w:t>
      </w:r>
      <w:proofErr w:type="spellEnd"/>
      <w:r w:rsidRPr="008E271B">
        <w:t xml:space="preserve"> markierte </w:t>
      </w:r>
      <w:proofErr w:type="spellStart"/>
      <w:r w:rsidRPr="008E271B">
        <w:t>DiscoveryClient</w:t>
      </w:r>
      <w:proofErr w:type="spellEnd"/>
      <w:r w:rsidRPr="008E271B">
        <w:t xml:space="preserve"> Variable wird diese automatisch initialisiert und kann im Anschluss verwendet werden. Die folgende Methode übernimmt den Namen einer Applikation, welche gesucht wird und fragt anschließend über den Initialisierten </w:t>
      </w:r>
      <w:proofErr w:type="spellStart"/>
      <w:r w:rsidRPr="008E271B">
        <w:t>DiscoveryClient</w:t>
      </w:r>
      <w:proofErr w:type="spellEnd"/>
      <w:r w:rsidRPr="008E271B">
        <w:t xml:space="preserve"> bei der Registry mit dem entsprechenden Service Namen nach. Im Anschluss würde nun das </w:t>
      </w:r>
      <w:r>
        <w:t>c</w:t>
      </w:r>
      <w:r w:rsidRPr="008E271B">
        <w:t xml:space="preserve">lientseitige </w:t>
      </w:r>
      <w:proofErr w:type="spellStart"/>
      <w:r w:rsidRPr="008E271B">
        <w:t>Loadbalancing</w:t>
      </w:r>
      <w:proofErr w:type="spellEnd"/>
      <w:r w:rsidRPr="008E271B">
        <w:t xml:space="preserve"> stattfinden, wobei in diesem Falle eine beliebige Instanz verwendet wird, um im Anschluss dessen Host aufzulösen und zurückzugeben. Weitere spezifische Einstellungen für den Client, werden wie auch beim Server über die </w:t>
      </w:r>
      <w:proofErr w:type="spellStart"/>
      <w:r w:rsidRPr="008E271B">
        <w:t>application.properties</w:t>
      </w:r>
      <w:proofErr w:type="spellEnd"/>
      <w:r w:rsidRPr="008E271B">
        <w:t xml:space="preserve"> Festgelegt.</w:t>
      </w:r>
    </w:p>
    <w:p w14:paraId="16B17BB2" w14:textId="798FBDF5" w:rsidR="003B319F" w:rsidRPr="008E271B" w:rsidRDefault="003B319F" w:rsidP="003B319F">
      <w:r w:rsidRPr="008E271B">
        <w:t xml:space="preserve">Die Registrierung am Server </w:t>
      </w:r>
      <w:r w:rsidR="008F4F59">
        <w:t>geschieht dabei</w:t>
      </w:r>
      <w:r w:rsidRPr="008E271B">
        <w:t xml:space="preserve"> vollkommen automatisch im Hintergrund.</w:t>
      </w:r>
    </w:p>
    <w:p w14:paraId="31E3155C" w14:textId="77777777" w:rsidR="003B319F" w:rsidRPr="004C6BA0" w:rsidRDefault="003B319F" w:rsidP="003B319F">
      <w:pPr>
        <w:pStyle w:val="Computerprogramm"/>
      </w:pPr>
      <w:r w:rsidRPr="004C6BA0">
        <w:rPr>
          <w:color w:val="808000"/>
        </w:rPr>
        <w:t>@</w:t>
      </w:r>
      <w:proofErr w:type="spellStart"/>
      <w:r w:rsidRPr="004C6BA0">
        <w:rPr>
          <w:color w:val="808000"/>
        </w:rPr>
        <w:t>SpringBootApplication</w:t>
      </w:r>
      <w:proofErr w:type="spellEnd"/>
      <w:r w:rsidRPr="004C6BA0">
        <w:rPr>
          <w:color w:val="808000"/>
        </w:rPr>
        <w:br/>
        <w:t>@</w:t>
      </w:r>
      <w:proofErr w:type="spellStart"/>
      <w:r w:rsidRPr="004C6BA0">
        <w:rPr>
          <w:color w:val="808000"/>
        </w:rPr>
        <w:t>EnableDiscoveryClient</w:t>
      </w:r>
      <w:proofErr w:type="spellEnd"/>
      <w:r w:rsidRPr="004C6BA0">
        <w:rPr>
          <w:color w:val="808000"/>
        </w:rPr>
        <w:br/>
      </w:r>
      <w:r w:rsidRPr="004C6BA0">
        <w:rPr>
          <w:b/>
          <w:bCs/>
          <w:color w:val="000080"/>
        </w:rPr>
        <w:t xml:space="preserve">public class </w:t>
      </w:r>
      <w:proofErr w:type="spellStart"/>
      <w:r w:rsidRPr="004C6BA0">
        <w:t>TodoUiApplication</w:t>
      </w:r>
      <w:proofErr w:type="spellEnd"/>
      <w:r w:rsidRPr="004C6BA0">
        <w:t xml:space="preserve"> {</w:t>
      </w:r>
      <w:r w:rsidRPr="004C6BA0">
        <w:br/>
        <w:t xml:space="preserve">   String </w:t>
      </w:r>
      <w:proofErr w:type="spellStart"/>
      <w:r w:rsidRPr="004C6BA0">
        <w:rPr>
          <w:b/>
          <w:bCs/>
          <w:color w:val="660E7A"/>
        </w:rPr>
        <w:t>backendHost</w:t>
      </w:r>
      <w:proofErr w:type="spellEnd"/>
      <w:r w:rsidRPr="004C6BA0">
        <w:t>=</w:t>
      </w:r>
      <w:r w:rsidRPr="004C6BA0">
        <w:rPr>
          <w:b/>
          <w:bCs/>
          <w:color w:val="008000"/>
        </w:rPr>
        <w:t>"localhost"</w:t>
      </w:r>
      <w:r w:rsidRPr="004C6BA0">
        <w:t>;</w:t>
      </w:r>
      <w:r w:rsidRPr="004C6BA0">
        <w:br/>
        <w:t xml:space="preserve">   String </w:t>
      </w:r>
      <w:proofErr w:type="spellStart"/>
      <w:r w:rsidRPr="004C6BA0">
        <w:rPr>
          <w:b/>
          <w:bCs/>
          <w:color w:val="660E7A"/>
        </w:rPr>
        <w:t>backendPort</w:t>
      </w:r>
      <w:proofErr w:type="spellEnd"/>
      <w:r w:rsidRPr="004C6BA0">
        <w:t>=</w:t>
      </w:r>
      <w:r w:rsidRPr="004C6BA0">
        <w:rPr>
          <w:b/>
          <w:bCs/>
          <w:color w:val="008000"/>
        </w:rPr>
        <w:t>"8080"</w:t>
      </w:r>
      <w:r w:rsidRPr="004C6BA0">
        <w:t>;</w:t>
      </w:r>
    </w:p>
    <w:p w14:paraId="6FB73F03" w14:textId="77777777" w:rsidR="003B319F" w:rsidRPr="004C6BA0" w:rsidRDefault="003B319F" w:rsidP="003B319F">
      <w:pPr>
        <w:pStyle w:val="Computerprogramm"/>
        <w:ind w:firstLine="357"/>
      </w:pPr>
      <w:r w:rsidRPr="004C6BA0">
        <w:t xml:space="preserve">String </w:t>
      </w:r>
      <w:r w:rsidRPr="004C6BA0">
        <w:rPr>
          <w:b/>
          <w:bCs/>
          <w:color w:val="660E7A"/>
        </w:rPr>
        <w:t>host</w:t>
      </w:r>
      <w:r w:rsidRPr="004C6BA0">
        <w:t xml:space="preserve">= </w:t>
      </w:r>
      <w:r w:rsidRPr="004C6BA0">
        <w:rPr>
          <w:b/>
          <w:bCs/>
          <w:color w:val="008000"/>
        </w:rPr>
        <w:t>""</w:t>
      </w:r>
      <w:r w:rsidRPr="004C6BA0">
        <w:t>;</w:t>
      </w:r>
      <w:r w:rsidRPr="004C6BA0">
        <w:br/>
        <w:t xml:space="preserve">   </w:t>
      </w:r>
      <w:r w:rsidRPr="004C6BA0">
        <w:rPr>
          <w:color w:val="808000"/>
        </w:rPr>
        <w:t>@</w:t>
      </w:r>
      <w:proofErr w:type="spellStart"/>
      <w:r w:rsidRPr="004C6BA0">
        <w:rPr>
          <w:color w:val="808000"/>
        </w:rPr>
        <w:t>Autowired</w:t>
      </w:r>
      <w:proofErr w:type="spellEnd"/>
      <w:r w:rsidRPr="004C6BA0">
        <w:rPr>
          <w:color w:val="808000"/>
        </w:rPr>
        <w:br/>
        <w:t xml:space="preserve">   </w:t>
      </w:r>
      <w:r w:rsidRPr="004C6BA0">
        <w:rPr>
          <w:b/>
          <w:bCs/>
          <w:color w:val="000080"/>
        </w:rPr>
        <w:t xml:space="preserve">private </w:t>
      </w:r>
      <w:proofErr w:type="spellStart"/>
      <w:r w:rsidRPr="004C6BA0">
        <w:t>DiscoveryClient</w:t>
      </w:r>
      <w:proofErr w:type="spellEnd"/>
      <w:r w:rsidRPr="004C6BA0">
        <w:t xml:space="preserve"> </w:t>
      </w:r>
      <w:proofErr w:type="spellStart"/>
      <w:r w:rsidRPr="004C6BA0">
        <w:rPr>
          <w:b/>
          <w:bCs/>
          <w:color w:val="660E7A"/>
        </w:rPr>
        <w:t>discoveryClient</w:t>
      </w:r>
      <w:proofErr w:type="spellEnd"/>
      <w:r w:rsidRPr="004C6BA0">
        <w:t>;</w:t>
      </w:r>
      <w:r w:rsidRPr="004C6BA0">
        <w:br/>
        <w:t xml:space="preserve">   </w:t>
      </w:r>
      <w:r w:rsidRPr="004C6BA0">
        <w:rPr>
          <w:color w:val="808000"/>
        </w:rPr>
        <w:t>@</w:t>
      </w:r>
      <w:proofErr w:type="spellStart"/>
      <w:r w:rsidRPr="004C6BA0">
        <w:rPr>
          <w:color w:val="808000"/>
        </w:rPr>
        <w:t>RequestMapping</w:t>
      </w:r>
      <w:proofErr w:type="spellEnd"/>
      <w:r w:rsidRPr="004C6BA0">
        <w:t>(</w:t>
      </w:r>
      <w:r w:rsidRPr="004C6BA0">
        <w:rPr>
          <w:b/>
          <w:bCs/>
          <w:color w:val="008000"/>
        </w:rPr>
        <w:t>"/service-instances/{</w:t>
      </w:r>
      <w:proofErr w:type="spellStart"/>
      <w:r w:rsidRPr="004C6BA0">
        <w:rPr>
          <w:b/>
          <w:bCs/>
          <w:color w:val="008000"/>
        </w:rPr>
        <w:t>applicationName</w:t>
      </w:r>
      <w:proofErr w:type="spellEnd"/>
      <w:r w:rsidRPr="004C6BA0">
        <w:rPr>
          <w:b/>
          <w:bCs/>
          <w:color w:val="008000"/>
        </w:rPr>
        <w:t>}"</w:t>
      </w:r>
      <w:r w:rsidRPr="004C6BA0">
        <w:t>)</w:t>
      </w:r>
      <w:r w:rsidRPr="004C6BA0">
        <w:br/>
        <w:t xml:space="preserve">   </w:t>
      </w:r>
      <w:r w:rsidRPr="004C6BA0">
        <w:rPr>
          <w:b/>
          <w:bCs/>
          <w:color w:val="000080"/>
        </w:rPr>
        <w:t xml:space="preserve">public </w:t>
      </w:r>
      <w:r w:rsidRPr="004C6BA0">
        <w:t xml:space="preserve">String </w:t>
      </w:r>
      <w:proofErr w:type="spellStart"/>
      <w:r w:rsidRPr="004C6BA0">
        <w:t>serviceInstancesByApplicationName</w:t>
      </w:r>
      <w:proofErr w:type="spellEnd"/>
      <w:r w:rsidRPr="004C6BA0">
        <w:t>(</w:t>
      </w:r>
      <w:r w:rsidRPr="004C6BA0">
        <w:rPr>
          <w:color w:val="808000"/>
        </w:rPr>
        <w:t>@</w:t>
      </w:r>
      <w:proofErr w:type="spellStart"/>
      <w:r w:rsidRPr="004C6BA0">
        <w:rPr>
          <w:color w:val="808000"/>
        </w:rPr>
        <w:t>PathVariable</w:t>
      </w:r>
      <w:proofErr w:type="spellEnd"/>
      <w:r w:rsidRPr="004C6BA0">
        <w:rPr>
          <w:color w:val="808000"/>
        </w:rPr>
        <w:t xml:space="preserve"> </w:t>
      </w:r>
      <w:r w:rsidRPr="004C6BA0">
        <w:t xml:space="preserve">String </w:t>
      </w:r>
      <w:proofErr w:type="spellStart"/>
      <w:r w:rsidRPr="004C6BA0">
        <w:t>applica</w:t>
      </w:r>
      <w:proofErr w:type="spellEnd"/>
      <w:r w:rsidRPr="004C6BA0">
        <w:t xml:space="preserve">  </w:t>
      </w:r>
      <w:proofErr w:type="spellStart"/>
      <w:r w:rsidRPr="004C6BA0">
        <w:t>tionName</w:t>
      </w:r>
      <w:proofErr w:type="spellEnd"/>
      <w:r w:rsidRPr="004C6BA0">
        <w:t>){</w:t>
      </w:r>
      <w:r w:rsidRPr="004C6BA0">
        <w:br/>
        <w:t xml:space="preserve">      List&lt;</w:t>
      </w:r>
      <w:proofErr w:type="spellStart"/>
      <w:r w:rsidRPr="004C6BA0">
        <w:t>ServiceInstance</w:t>
      </w:r>
      <w:proofErr w:type="spellEnd"/>
      <w:r w:rsidRPr="004C6BA0">
        <w:t xml:space="preserve">&gt; </w:t>
      </w:r>
      <w:proofErr w:type="spellStart"/>
      <w:r w:rsidRPr="004C6BA0">
        <w:t>nameSpecificInstances</w:t>
      </w:r>
      <w:proofErr w:type="spellEnd"/>
      <w:r w:rsidRPr="004C6BA0">
        <w:t xml:space="preserve"> = </w:t>
      </w:r>
      <w:proofErr w:type="spellStart"/>
      <w:r w:rsidRPr="004C6BA0">
        <w:rPr>
          <w:b/>
          <w:bCs/>
          <w:color w:val="000080"/>
        </w:rPr>
        <w:t>this</w:t>
      </w:r>
      <w:r w:rsidRPr="004C6BA0">
        <w:t>.</w:t>
      </w:r>
      <w:r w:rsidRPr="004C6BA0">
        <w:rPr>
          <w:b/>
          <w:bCs/>
          <w:color w:val="660E7A"/>
        </w:rPr>
        <w:t>discoveryClient</w:t>
      </w:r>
      <w:r w:rsidRPr="004C6BA0">
        <w:t>.getInstances</w:t>
      </w:r>
      <w:proofErr w:type="spellEnd"/>
      <w:r w:rsidRPr="004C6BA0">
        <w:t>(</w:t>
      </w:r>
      <w:proofErr w:type="spellStart"/>
      <w:r w:rsidRPr="004C6BA0">
        <w:t>applicationName</w:t>
      </w:r>
      <w:proofErr w:type="spellEnd"/>
      <w:r w:rsidRPr="004C6BA0">
        <w:t>);</w:t>
      </w:r>
      <w:r w:rsidRPr="004C6BA0">
        <w:br/>
        <w:t xml:space="preserve">      Optional&lt;</w:t>
      </w:r>
      <w:proofErr w:type="spellStart"/>
      <w:r w:rsidRPr="004C6BA0">
        <w:t>ServiceInstance</w:t>
      </w:r>
      <w:proofErr w:type="spellEnd"/>
      <w:r w:rsidRPr="004C6BA0">
        <w:t xml:space="preserve">&gt; </w:t>
      </w:r>
      <w:proofErr w:type="spellStart"/>
      <w:r w:rsidRPr="004C6BA0">
        <w:t>optionalServiceInstance</w:t>
      </w:r>
      <w:proofErr w:type="spellEnd"/>
      <w:r w:rsidRPr="004C6BA0">
        <w:t xml:space="preserve"> = </w:t>
      </w:r>
      <w:proofErr w:type="spellStart"/>
      <w:r w:rsidRPr="004C6BA0">
        <w:t>nameSpecificInstances.stream</w:t>
      </w:r>
      <w:proofErr w:type="spellEnd"/>
      <w:r w:rsidRPr="004C6BA0">
        <w:t>().</w:t>
      </w:r>
      <w:proofErr w:type="spellStart"/>
      <w:r w:rsidRPr="004C6BA0">
        <w:t>findAny</w:t>
      </w:r>
      <w:proofErr w:type="spellEnd"/>
      <w:r w:rsidRPr="004C6BA0">
        <w:t>();</w:t>
      </w:r>
      <w:r w:rsidRPr="004C6BA0">
        <w:br/>
        <w:t xml:space="preserve">      </w:t>
      </w:r>
      <w:r w:rsidRPr="004C6BA0">
        <w:rPr>
          <w:b/>
          <w:bCs/>
          <w:color w:val="000080"/>
        </w:rPr>
        <w:t>if</w:t>
      </w:r>
      <w:r w:rsidRPr="004C6BA0">
        <w:t>(</w:t>
      </w:r>
      <w:proofErr w:type="spellStart"/>
      <w:r w:rsidRPr="004C6BA0">
        <w:t>optionalServiceInstance.isPresent</w:t>
      </w:r>
      <w:proofErr w:type="spellEnd"/>
      <w:r w:rsidRPr="004C6BA0">
        <w:t>())</w:t>
      </w:r>
      <w:r w:rsidRPr="004C6BA0">
        <w:br/>
        <w:t xml:space="preserve">      {</w:t>
      </w:r>
      <w:r w:rsidRPr="004C6BA0">
        <w:br/>
        <w:t xml:space="preserve">         </w:t>
      </w:r>
      <w:r w:rsidRPr="004C6BA0">
        <w:rPr>
          <w:b/>
          <w:bCs/>
          <w:color w:val="660E7A"/>
        </w:rPr>
        <w:t xml:space="preserve">host </w:t>
      </w:r>
      <w:r w:rsidRPr="004C6BA0">
        <w:t xml:space="preserve">= </w:t>
      </w:r>
      <w:proofErr w:type="spellStart"/>
      <w:r w:rsidRPr="004C6BA0">
        <w:t>instances.stream</w:t>
      </w:r>
      <w:proofErr w:type="spellEnd"/>
      <w:r w:rsidRPr="004C6BA0">
        <w:t>().</w:t>
      </w:r>
      <w:proofErr w:type="spellStart"/>
      <w:r w:rsidRPr="004C6BA0">
        <w:t>findAny</w:t>
      </w:r>
      <w:proofErr w:type="spellEnd"/>
      <w:r w:rsidRPr="004C6BA0">
        <w:t>().get().</w:t>
      </w:r>
      <w:proofErr w:type="spellStart"/>
      <w:r w:rsidRPr="004C6BA0">
        <w:t>getUri</w:t>
      </w:r>
      <w:proofErr w:type="spellEnd"/>
      <w:r w:rsidRPr="004C6BA0">
        <w:t>().</w:t>
      </w:r>
      <w:proofErr w:type="spellStart"/>
      <w:r w:rsidRPr="004C6BA0">
        <w:t>toString</w:t>
      </w:r>
      <w:proofErr w:type="spellEnd"/>
      <w:r w:rsidRPr="004C6BA0">
        <w:t>();</w:t>
      </w:r>
      <w:r w:rsidRPr="004C6BA0">
        <w:br/>
        <w:t xml:space="preserve">      }</w:t>
      </w:r>
      <w:r w:rsidRPr="004C6BA0">
        <w:br/>
        <w:t xml:space="preserve">      </w:t>
      </w:r>
      <w:proofErr w:type="spellStart"/>
      <w:r w:rsidRPr="004C6BA0">
        <w:t>System.</w:t>
      </w:r>
      <w:r w:rsidRPr="004C6BA0">
        <w:rPr>
          <w:b/>
          <w:bCs/>
          <w:i/>
          <w:iCs/>
          <w:color w:val="660E7A"/>
        </w:rPr>
        <w:t>out</w:t>
      </w:r>
      <w:r w:rsidRPr="004C6BA0">
        <w:t>.println</w:t>
      </w:r>
      <w:proofErr w:type="spellEnd"/>
      <w:r w:rsidRPr="004C6BA0">
        <w:t>(</w:t>
      </w:r>
      <w:r w:rsidRPr="004C6BA0">
        <w:rPr>
          <w:b/>
          <w:bCs/>
          <w:color w:val="660E7A"/>
        </w:rPr>
        <w:t>host</w:t>
      </w:r>
      <w:r w:rsidRPr="004C6BA0">
        <w:t>);</w:t>
      </w:r>
      <w:r w:rsidRPr="004C6BA0">
        <w:br/>
        <w:t xml:space="preserve">      </w:t>
      </w:r>
      <w:r w:rsidRPr="004C6BA0">
        <w:rPr>
          <w:b/>
          <w:bCs/>
          <w:color w:val="000080"/>
        </w:rPr>
        <w:t xml:space="preserve">return </w:t>
      </w:r>
      <w:r w:rsidRPr="004C6BA0">
        <w:rPr>
          <w:b/>
          <w:bCs/>
          <w:color w:val="660E7A"/>
        </w:rPr>
        <w:t>host</w:t>
      </w:r>
      <w:r w:rsidRPr="004C6BA0">
        <w:t>;</w:t>
      </w:r>
      <w:r w:rsidRPr="004C6BA0">
        <w:br/>
        <w:t xml:space="preserve">   }</w:t>
      </w:r>
    </w:p>
    <w:p w14:paraId="63F95910" w14:textId="77777777" w:rsidR="003B319F" w:rsidRPr="008E271B" w:rsidRDefault="003B319F" w:rsidP="003B319F">
      <w:pPr>
        <w:pStyle w:val="Beschriftung"/>
      </w:pPr>
      <w:bookmarkStart w:id="218" w:name="_Ref32325837"/>
      <w:bookmarkStart w:id="219" w:name="_Toc33705088"/>
      <w:proofErr w:type="spellStart"/>
      <w:r w:rsidRPr="008E271B">
        <w:t>Codeteil</w:t>
      </w:r>
      <w:proofErr w:type="spellEnd"/>
      <w:r w:rsidRPr="008E271B">
        <w:t xml:space="preserve"> </w:t>
      </w:r>
      <w:r w:rsidRPr="008E271B">
        <w:rPr>
          <w:noProof/>
        </w:rPr>
        <w:fldChar w:fldCharType="begin"/>
      </w:r>
      <w:r w:rsidRPr="008E271B">
        <w:rPr>
          <w:noProof/>
        </w:rPr>
        <w:instrText xml:space="preserve"> SEQ Codeteil \* ARABIC </w:instrText>
      </w:r>
      <w:r w:rsidRPr="008E271B">
        <w:rPr>
          <w:noProof/>
        </w:rPr>
        <w:fldChar w:fldCharType="separate"/>
      </w:r>
      <w:r w:rsidRPr="008E271B">
        <w:rPr>
          <w:noProof/>
        </w:rPr>
        <w:t>11</w:t>
      </w:r>
      <w:r w:rsidRPr="008E271B">
        <w:rPr>
          <w:noProof/>
        </w:rPr>
        <w:fldChar w:fldCharType="end"/>
      </w:r>
      <w:bookmarkEnd w:id="218"/>
      <w:r w:rsidRPr="008E271B">
        <w:t>: Service discovery Client</w:t>
      </w:r>
      <w:bookmarkEnd w:id="219"/>
    </w:p>
    <w:p w14:paraId="6FDAA821" w14:textId="77777777" w:rsidR="003B319F" w:rsidRPr="008E271B" w:rsidRDefault="003B319F" w:rsidP="003B319F">
      <w:pPr>
        <w:pStyle w:val="berschrift4"/>
      </w:pPr>
      <w:r w:rsidRPr="008E271B">
        <w:t xml:space="preserve">Drittparteiregistrierungsmethode </w:t>
      </w:r>
    </w:p>
    <w:p w14:paraId="3270FAB7" w14:textId="77777777" w:rsidR="003B319F" w:rsidRPr="008E271B" w:rsidRDefault="003B319F" w:rsidP="003B319F">
      <w:r w:rsidRPr="008E271B">
        <w:t xml:space="preserve">Beispiel anhand von </w:t>
      </w:r>
      <w:proofErr w:type="spellStart"/>
      <w:r w:rsidRPr="008E271B">
        <w:t>Istio</w:t>
      </w:r>
      <w:proofErr w:type="spellEnd"/>
      <w:r w:rsidRPr="008E271B">
        <w:t>(Kubernetes):</w:t>
      </w:r>
    </w:p>
    <w:p w14:paraId="334F1AB8" w14:textId="77777777" w:rsidR="003B319F" w:rsidRPr="008E271B" w:rsidRDefault="003B319F" w:rsidP="003B319F">
      <w:proofErr w:type="spellStart"/>
      <w:r w:rsidRPr="008E271B">
        <w:lastRenderedPageBreak/>
        <w:t>Istio</w:t>
      </w:r>
      <w:proofErr w:type="spellEnd"/>
      <w:r w:rsidRPr="008E271B">
        <w:t xml:space="preserve"> selbst besitzt keinen eigenen Service </w:t>
      </w:r>
      <w:r>
        <w:t>D</w:t>
      </w:r>
      <w:r w:rsidRPr="008E271B">
        <w:t>iscovery Mechanismus</w:t>
      </w:r>
      <w:r>
        <w:t>,</w:t>
      </w:r>
      <w:r w:rsidRPr="008E271B">
        <w:t xml:space="preserve"> dafür allerdings eine Service Registry. Für den </w:t>
      </w:r>
      <w:r>
        <w:t>D</w:t>
      </w:r>
      <w:r w:rsidRPr="008E271B">
        <w:t xml:space="preserve">iscovery Mechanismus greift </w:t>
      </w:r>
      <w:proofErr w:type="spellStart"/>
      <w:r w:rsidRPr="008E271B">
        <w:t>Istio</w:t>
      </w:r>
      <w:proofErr w:type="spellEnd"/>
      <w:r w:rsidRPr="008E271B">
        <w:t xml:space="preserve"> auf das unterliegende Orchestrierungssystem zurück, w</w:t>
      </w:r>
      <w:r>
        <w:t>obei hier</w:t>
      </w:r>
      <w:r w:rsidRPr="008E271B">
        <w:t xml:space="preserve"> sehr oft Kubernetes </w:t>
      </w:r>
      <w:r>
        <w:t>zur Anwendung kommt</w:t>
      </w:r>
      <w:r w:rsidRPr="008E271B">
        <w:t xml:space="preserve"> und aus diesem Grund auch hier verwendet wird. </w:t>
      </w:r>
    </w:p>
    <w:p w14:paraId="7CC0CF52" w14:textId="56F4BC75" w:rsidR="003B319F" w:rsidRPr="008E271B" w:rsidRDefault="003B319F" w:rsidP="003B319F">
      <w:r w:rsidRPr="008E271B">
        <w:t xml:space="preserve">Nun ein einfaches Beispiel eines Services in einem Namensraum in </w:t>
      </w:r>
      <w:r w:rsidR="005625F2">
        <w:t>Kubernetes welches mit dem DNS A</w:t>
      </w:r>
      <w:r w:rsidRPr="008E271B">
        <w:t>dd-on ausgestattet ist</w:t>
      </w:r>
      <w:r>
        <w:t xml:space="preserve"> und</w:t>
      </w:r>
      <w:r w:rsidRPr="008E271B">
        <w:t xml:space="preserve"> seit</w:t>
      </w:r>
      <w:r>
        <w:t xml:space="preserve"> Version</w:t>
      </w:r>
      <w:r w:rsidRPr="008E271B">
        <w:t xml:space="preserve"> 1.11 standardgemäß mit </w:t>
      </w:r>
      <w:proofErr w:type="spellStart"/>
      <w:r w:rsidRPr="008E271B">
        <w:t>kubeadm</w:t>
      </w:r>
      <w:proofErr w:type="spellEnd"/>
      <w:r w:rsidRPr="008E271B">
        <w:t xml:space="preserve"> mitgeliefert wird.</w:t>
      </w:r>
    </w:p>
    <w:p w14:paraId="0BDE6BC3" w14:textId="77777777" w:rsidR="003B319F" w:rsidRPr="008E271B" w:rsidRDefault="003B319F" w:rsidP="003B319F">
      <w:r w:rsidRPr="008E271B">
        <w:t xml:space="preserve">Zuerst wird der Namensraum benötigt: </w:t>
      </w:r>
    </w:p>
    <w:p w14:paraId="6ED8CBC3" w14:textId="77777777" w:rsidR="003B319F" w:rsidRPr="004C6BA0" w:rsidRDefault="003B319F" w:rsidP="003B319F">
      <w:pPr>
        <w:pStyle w:val="Computerprogramm"/>
      </w:pPr>
      <w:proofErr w:type="spellStart"/>
      <w:proofErr w:type="gramStart"/>
      <w:r w:rsidRPr="004C6BA0">
        <w:t>apiVersion</w:t>
      </w:r>
      <w:proofErr w:type="spellEnd"/>
      <w:proofErr w:type="gramEnd"/>
      <w:r w:rsidRPr="004C6BA0">
        <w:t>: </w:t>
      </w:r>
      <w:r w:rsidRPr="004C6BA0">
        <w:rPr>
          <w:color w:val="0000FF"/>
        </w:rPr>
        <w:t>v1</w:t>
      </w:r>
    </w:p>
    <w:p w14:paraId="0E0DF353" w14:textId="77777777" w:rsidR="003B319F" w:rsidRPr="004C6BA0" w:rsidRDefault="003B319F" w:rsidP="003B319F">
      <w:pPr>
        <w:pStyle w:val="Computerprogramm"/>
      </w:pPr>
      <w:proofErr w:type="gramStart"/>
      <w:r w:rsidRPr="004C6BA0">
        <w:t>kind</w:t>
      </w:r>
      <w:proofErr w:type="gramEnd"/>
      <w:r w:rsidRPr="004C6BA0">
        <w:t>: </w:t>
      </w:r>
      <w:r w:rsidRPr="004C6BA0">
        <w:rPr>
          <w:color w:val="0000FF"/>
        </w:rPr>
        <w:t>Namespace</w:t>
      </w:r>
    </w:p>
    <w:p w14:paraId="483C77D1" w14:textId="77777777" w:rsidR="003B319F" w:rsidRPr="004C6BA0" w:rsidRDefault="003B319F" w:rsidP="003B319F">
      <w:pPr>
        <w:pStyle w:val="Computerprogramm"/>
      </w:pPr>
      <w:proofErr w:type="gramStart"/>
      <w:r w:rsidRPr="004C6BA0">
        <w:t>metadata</w:t>
      </w:r>
      <w:proofErr w:type="gramEnd"/>
      <w:r w:rsidRPr="004C6BA0">
        <w:t>:</w:t>
      </w:r>
    </w:p>
    <w:p w14:paraId="52CD5D66" w14:textId="77777777" w:rsidR="003B319F" w:rsidRPr="008E271B" w:rsidRDefault="003B319F" w:rsidP="003B319F">
      <w:pPr>
        <w:pStyle w:val="Computerprogramm"/>
        <w:rPr>
          <w:color w:val="0000FF"/>
          <w:lang w:val="de-DE"/>
        </w:rPr>
      </w:pPr>
      <w:r w:rsidRPr="004C6BA0">
        <w:t>  </w:t>
      </w:r>
      <w:proofErr w:type="spellStart"/>
      <w:r w:rsidRPr="008E271B">
        <w:rPr>
          <w:lang w:val="de-DE"/>
        </w:rPr>
        <w:t>name</w:t>
      </w:r>
      <w:proofErr w:type="spellEnd"/>
      <w:r w:rsidRPr="008E271B">
        <w:rPr>
          <w:lang w:val="de-DE"/>
        </w:rPr>
        <w:t>: </w:t>
      </w:r>
      <w:proofErr w:type="spellStart"/>
      <w:r w:rsidRPr="008E271B">
        <w:rPr>
          <w:color w:val="0000FF"/>
          <w:lang w:val="de-DE"/>
        </w:rPr>
        <w:t>namespacename</w:t>
      </w:r>
      <w:proofErr w:type="spellEnd"/>
    </w:p>
    <w:p w14:paraId="2B84EF0B" w14:textId="77777777" w:rsidR="003B319F" w:rsidRPr="008E271B" w:rsidRDefault="003B319F" w:rsidP="003B319F">
      <w:pPr>
        <w:pStyle w:val="Beschriftung"/>
      </w:pPr>
      <w:bookmarkStart w:id="220" w:name="_Toc33705089"/>
      <w:proofErr w:type="spellStart"/>
      <w:r w:rsidRPr="008E271B">
        <w:t>Codeteil</w:t>
      </w:r>
      <w:proofErr w:type="spellEnd"/>
      <w:r w:rsidRPr="008E271B">
        <w:t xml:space="preserve"> </w:t>
      </w:r>
      <w:r w:rsidRPr="008E271B">
        <w:rPr>
          <w:noProof/>
        </w:rPr>
        <w:fldChar w:fldCharType="begin"/>
      </w:r>
      <w:r w:rsidRPr="008E271B">
        <w:rPr>
          <w:noProof/>
        </w:rPr>
        <w:instrText xml:space="preserve"> SEQ Codeteil \* ARABIC </w:instrText>
      </w:r>
      <w:r w:rsidRPr="008E271B">
        <w:rPr>
          <w:noProof/>
        </w:rPr>
        <w:fldChar w:fldCharType="separate"/>
      </w:r>
      <w:r w:rsidRPr="008E271B">
        <w:rPr>
          <w:noProof/>
        </w:rPr>
        <w:t>16</w:t>
      </w:r>
      <w:r w:rsidRPr="008E271B">
        <w:rPr>
          <w:noProof/>
        </w:rPr>
        <w:fldChar w:fldCharType="end"/>
      </w:r>
      <w:r w:rsidRPr="008E271B">
        <w:t>: Kubernetes Namensraum</w:t>
      </w:r>
      <w:bookmarkEnd w:id="220"/>
    </w:p>
    <w:p w14:paraId="25D33C6F" w14:textId="26E0CF98" w:rsidR="003B319F" w:rsidRPr="008E271B" w:rsidRDefault="003B319F" w:rsidP="003B319F">
      <w:r w:rsidRPr="008E271B">
        <w:t>Als nächstes wir</w:t>
      </w:r>
      <w:r w:rsidR="00AD1C9A">
        <w:t>d</w:t>
      </w:r>
      <w:r w:rsidRPr="008E271B">
        <w:t xml:space="preserve"> ein </w:t>
      </w:r>
      <w:proofErr w:type="spellStart"/>
      <w:r w:rsidRPr="008E271B">
        <w:t>Deployment</w:t>
      </w:r>
      <w:proofErr w:type="spellEnd"/>
      <w:r w:rsidR="00AD1C9A">
        <w:t xml:space="preserve"> verfasst</w:t>
      </w:r>
      <w:r w:rsidRPr="008E271B">
        <w:t>, welches eine App erstellt, dieser einen internen Port und einen Namen zuweist</w:t>
      </w:r>
      <w:r>
        <w:t>,</w:t>
      </w:r>
      <w:r w:rsidRPr="008E271B">
        <w:t xml:space="preserve"> sowie mehrere Kopien der App erstellt.</w:t>
      </w:r>
    </w:p>
    <w:p w14:paraId="33C23415" w14:textId="77777777" w:rsidR="003B319F" w:rsidRPr="004C6BA0" w:rsidRDefault="003B319F" w:rsidP="003B319F">
      <w:pPr>
        <w:pStyle w:val="Computerprogramm"/>
      </w:pPr>
      <w:proofErr w:type="spellStart"/>
      <w:proofErr w:type="gramStart"/>
      <w:r w:rsidRPr="004C6BA0">
        <w:t>apiVersion</w:t>
      </w:r>
      <w:proofErr w:type="spellEnd"/>
      <w:proofErr w:type="gramEnd"/>
      <w:r w:rsidRPr="004C6BA0">
        <w:t>: </w:t>
      </w:r>
      <w:r w:rsidRPr="004C6BA0">
        <w:rPr>
          <w:color w:val="0000FF"/>
        </w:rPr>
        <w:t>v1</w:t>
      </w:r>
    </w:p>
    <w:p w14:paraId="3C54E797" w14:textId="77777777" w:rsidR="003B319F" w:rsidRPr="004C6BA0" w:rsidRDefault="003B319F" w:rsidP="003B319F">
      <w:pPr>
        <w:pStyle w:val="Computerprogramm"/>
      </w:pPr>
      <w:proofErr w:type="gramStart"/>
      <w:r w:rsidRPr="004C6BA0">
        <w:t>kind</w:t>
      </w:r>
      <w:proofErr w:type="gramEnd"/>
      <w:r w:rsidRPr="004C6BA0">
        <w:t>: </w:t>
      </w:r>
      <w:r w:rsidRPr="004C6BA0">
        <w:rPr>
          <w:color w:val="0000FF"/>
        </w:rPr>
        <w:t>Deployment</w:t>
      </w:r>
    </w:p>
    <w:p w14:paraId="20455D28" w14:textId="77777777" w:rsidR="003B319F" w:rsidRPr="004C6BA0" w:rsidRDefault="003B319F" w:rsidP="003B319F">
      <w:pPr>
        <w:pStyle w:val="Computerprogramm"/>
      </w:pPr>
      <w:proofErr w:type="gramStart"/>
      <w:r w:rsidRPr="004C6BA0">
        <w:t>metadata</w:t>
      </w:r>
      <w:proofErr w:type="gramEnd"/>
      <w:r w:rsidRPr="004C6BA0">
        <w:t>:</w:t>
      </w:r>
    </w:p>
    <w:p w14:paraId="20137E15" w14:textId="77777777" w:rsidR="003B319F" w:rsidRPr="004C6BA0" w:rsidRDefault="003B319F" w:rsidP="003B319F">
      <w:pPr>
        <w:pStyle w:val="Computerprogramm"/>
      </w:pPr>
      <w:r w:rsidRPr="004C6BA0">
        <w:t>  </w:t>
      </w:r>
      <w:proofErr w:type="gramStart"/>
      <w:r w:rsidRPr="004C6BA0">
        <w:t>name</w:t>
      </w:r>
      <w:proofErr w:type="gramEnd"/>
      <w:r w:rsidRPr="004C6BA0">
        <w:t>: </w:t>
      </w:r>
      <w:r w:rsidRPr="004C6BA0">
        <w:rPr>
          <w:color w:val="0000FF"/>
        </w:rPr>
        <w:t>service-deployment</w:t>
      </w:r>
    </w:p>
    <w:p w14:paraId="26D8A819" w14:textId="77777777" w:rsidR="003B319F" w:rsidRPr="004C6BA0" w:rsidRDefault="003B319F" w:rsidP="003B319F">
      <w:pPr>
        <w:pStyle w:val="Computerprogramm"/>
      </w:pPr>
      <w:r w:rsidRPr="004C6BA0">
        <w:t>  </w:t>
      </w:r>
      <w:proofErr w:type="gramStart"/>
      <w:r w:rsidRPr="004C6BA0">
        <w:t>namespace</w:t>
      </w:r>
      <w:proofErr w:type="gramEnd"/>
      <w:r w:rsidRPr="004C6BA0">
        <w:t>: </w:t>
      </w:r>
      <w:proofErr w:type="spellStart"/>
      <w:r w:rsidRPr="004C6BA0">
        <w:rPr>
          <w:color w:val="0000FF"/>
        </w:rPr>
        <w:t>namespacename</w:t>
      </w:r>
      <w:proofErr w:type="spellEnd"/>
    </w:p>
    <w:p w14:paraId="60B590F6" w14:textId="77777777" w:rsidR="003B319F" w:rsidRPr="004C6BA0" w:rsidRDefault="003B319F" w:rsidP="003B319F">
      <w:pPr>
        <w:pStyle w:val="Computerprogramm"/>
      </w:pPr>
      <w:proofErr w:type="gramStart"/>
      <w:r w:rsidRPr="004C6BA0">
        <w:t>spec</w:t>
      </w:r>
      <w:proofErr w:type="gramEnd"/>
      <w:r w:rsidRPr="004C6BA0">
        <w:t>:</w:t>
      </w:r>
    </w:p>
    <w:p w14:paraId="30870AF4" w14:textId="77777777" w:rsidR="003B319F" w:rsidRPr="004C6BA0" w:rsidRDefault="003B319F" w:rsidP="003B319F">
      <w:pPr>
        <w:pStyle w:val="Computerprogramm"/>
      </w:pPr>
      <w:r w:rsidRPr="004C6BA0">
        <w:t>  </w:t>
      </w:r>
      <w:proofErr w:type="gramStart"/>
      <w:r w:rsidRPr="004C6BA0">
        <w:t>replicas</w:t>
      </w:r>
      <w:proofErr w:type="gramEnd"/>
      <w:r w:rsidRPr="004C6BA0">
        <w:t>: </w:t>
      </w:r>
      <w:r w:rsidRPr="004C6BA0">
        <w:rPr>
          <w:color w:val="098658"/>
        </w:rPr>
        <w:t>2</w:t>
      </w:r>
    </w:p>
    <w:p w14:paraId="47BC0776" w14:textId="77777777" w:rsidR="003B319F" w:rsidRPr="004C6BA0" w:rsidRDefault="003B319F" w:rsidP="003B319F">
      <w:pPr>
        <w:pStyle w:val="Computerprogramm"/>
      </w:pPr>
      <w:r w:rsidRPr="004C6BA0">
        <w:t>  </w:t>
      </w:r>
      <w:proofErr w:type="gramStart"/>
      <w:r w:rsidRPr="004C6BA0">
        <w:t>selector</w:t>
      </w:r>
      <w:proofErr w:type="gramEnd"/>
      <w:r w:rsidRPr="004C6BA0">
        <w:t>:</w:t>
      </w:r>
    </w:p>
    <w:p w14:paraId="13770506" w14:textId="77777777" w:rsidR="003B319F" w:rsidRPr="004C6BA0" w:rsidRDefault="003B319F" w:rsidP="003B319F">
      <w:pPr>
        <w:pStyle w:val="Computerprogramm"/>
      </w:pPr>
      <w:r w:rsidRPr="004C6BA0">
        <w:t>    </w:t>
      </w:r>
      <w:proofErr w:type="spellStart"/>
      <w:proofErr w:type="gramStart"/>
      <w:r w:rsidRPr="004C6BA0">
        <w:t>matchLabels</w:t>
      </w:r>
      <w:proofErr w:type="spellEnd"/>
      <w:proofErr w:type="gramEnd"/>
      <w:r w:rsidRPr="004C6BA0">
        <w:t>:</w:t>
      </w:r>
    </w:p>
    <w:p w14:paraId="580871C6" w14:textId="77777777" w:rsidR="003B319F" w:rsidRPr="004C6BA0" w:rsidRDefault="003B319F" w:rsidP="003B319F">
      <w:pPr>
        <w:pStyle w:val="Computerprogramm"/>
      </w:pPr>
      <w:r w:rsidRPr="004C6BA0">
        <w:t>      </w:t>
      </w:r>
      <w:proofErr w:type="gramStart"/>
      <w:r w:rsidRPr="004C6BA0">
        <w:t>app</w:t>
      </w:r>
      <w:proofErr w:type="gramEnd"/>
      <w:r w:rsidRPr="004C6BA0">
        <w:t>: </w:t>
      </w:r>
      <w:proofErr w:type="spellStart"/>
      <w:r w:rsidRPr="004C6BA0">
        <w:rPr>
          <w:color w:val="0000FF"/>
        </w:rPr>
        <w:t>myappname</w:t>
      </w:r>
      <w:proofErr w:type="spellEnd"/>
    </w:p>
    <w:p w14:paraId="5701946B" w14:textId="77777777" w:rsidR="003B319F" w:rsidRPr="004C6BA0" w:rsidRDefault="003B319F" w:rsidP="003B319F">
      <w:pPr>
        <w:pStyle w:val="Computerprogramm"/>
      </w:pPr>
      <w:r w:rsidRPr="004C6BA0">
        <w:t>  </w:t>
      </w:r>
      <w:proofErr w:type="gramStart"/>
      <w:r w:rsidRPr="004C6BA0">
        <w:t>template</w:t>
      </w:r>
      <w:proofErr w:type="gramEnd"/>
      <w:r w:rsidRPr="004C6BA0">
        <w:t>:</w:t>
      </w:r>
    </w:p>
    <w:p w14:paraId="72A79E64" w14:textId="77777777" w:rsidR="003B319F" w:rsidRPr="004C6BA0" w:rsidRDefault="003B319F" w:rsidP="003B319F">
      <w:pPr>
        <w:pStyle w:val="Computerprogramm"/>
      </w:pPr>
      <w:r w:rsidRPr="004C6BA0">
        <w:t>    </w:t>
      </w:r>
      <w:proofErr w:type="gramStart"/>
      <w:r w:rsidRPr="004C6BA0">
        <w:t>metadata</w:t>
      </w:r>
      <w:proofErr w:type="gramEnd"/>
      <w:r w:rsidRPr="004C6BA0">
        <w:t>:</w:t>
      </w:r>
    </w:p>
    <w:p w14:paraId="23745425" w14:textId="77777777" w:rsidR="003B319F" w:rsidRPr="004C6BA0" w:rsidRDefault="003B319F" w:rsidP="003B319F">
      <w:pPr>
        <w:pStyle w:val="Computerprogramm"/>
      </w:pPr>
      <w:r w:rsidRPr="004C6BA0">
        <w:t>      </w:t>
      </w:r>
      <w:proofErr w:type="gramStart"/>
      <w:r w:rsidRPr="004C6BA0">
        <w:t>name</w:t>
      </w:r>
      <w:proofErr w:type="gramEnd"/>
      <w:r w:rsidRPr="004C6BA0">
        <w:t>: </w:t>
      </w:r>
      <w:proofErr w:type="spellStart"/>
      <w:r w:rsidRPr="004C6BA0">
        <w:rPr>
          <w:color w:val="0000FF"/>
        </w:rPr>
        <w:t>somename</w:t>
      </w:r>
      <w:proofErr w:type="spellEnd"/>
    </w:p>
    <w:p w14:paraId="40CCE5FC" w14:textId="77777777" w:rsidR="003B319F" w:rsidRPr="004C6BA0" w:rsidRDefault="003B319F" w:rsidP="003B319F">
      <w:pPr>
        <w:pStyle w:val="Computerprogramm"/>
      </w:pPr>
      <w:r w:rsidRPr="004C6BA0">
        <w:t>      </w:t>
      </w:r>
      <w:proofErr w:type="gramStart"/>
      <w:r w:rsidRPr="004C6BA0">
        <w:t>labels</w:t>
      </w:r>
      <w:proofErr w:type="gramEnd"/>
      <w:r w:rsidRPr="004C6BA0">
        <w:t>:</w:t>
      </w:r>
    </w:p>
    <w:p w14:paraId="0F9FC686" w14:textId="77777777" w:rsidR="003B319F" w:rsidRPr="004C6BA0" w:rsidRDefault="003B319F" w:rsidP="003B319F">
      <w:pPr>
        <w:pStyle w:val="Computerprogramm"/>
      </w:pPr>
      <w:r w:rsidRPr="004C6BA0">
        <w:t>        </w:t>
      </w:r>
      <w:proofErr w:type="gramStart"/>
      <w:r w:rsidRPr="004C6BA0">
        <w:t>app</w:t>
      </w:r>
      <w:proofErr w:type="gramEnd"/>
      <w:r w:rsidRPr="004C6BA0">
        <w:t>: </w:t>
      </w:r>
      <w:proofErr w:type="spellStart"/>
      <w:r w:rsidRPr="004C6BA0">
        <w:rPr>
          <w:color w:val="0000FF"/>
        </w:rPr>
        <w:t>myappname</w:t>
      </w:r>
      <w:proofErr w:type="spellEnd"/>
    </w:p>
    <w:p w14:paraId="7F8FAB36" w14:textId="77777777" w:rsidR="003B319F" w:rsidRPr="004C6BA0" w:rsidRDefault="003B319F" w:rsidP="003B319F">
      <w:pPr>
        <w:pStyle w:val="Computerprogramm"/>
      </w:pPr>
      <w:r w:rsidRPr="004C6BA0">
        <w:t>    </w:t>
      </w:r>
      <w:proofErr w:type="gramStart"/>
      <w:r w:rsidRPr="004C6BA0">
        <w:t>spec</w:t>
      </w:r>
      <w:proofErr w:type="gramEnd"/>
      <w:r w:rsidRPr="004C6BA0">
        <w:t>:</w:t>
      </w:r>
    </w:p>
    <w:p w14:paraId="45A84116" w14:textId="77777777" w:rsidR="003B319F" w:rsidRPr="004C6BA0" w:rsidRDefault="003B319F" w:rsidP="003B319F">
      <w:pPr>
        <w:pStyle w:val="Computerprogramm"/>
      </w:pPr>
      <w:r w:rsidRPr="004C6BA0">
        <w:t>      </w:t>
      </w:r>
      <w:proofErr w:type="gramStart"/>
      <w:r w:rsidRPr="004C6BA0">
        <w:t>containers</w:t>
      </w:r>
      <w:proofErr w:type="gramEnd"/>
      <w:r w:rsidRPr="004C6BA0">
        <w:t>:</w:t>
      </w:r>
    </w:p>
    <w:p w14:paraId="62D5B63E" w14:textId="77777777" w:rsidR="003B319F" w:rsidRPr="004C6BA0" w:rsidRDefault="003B319F" w:rsidP="003B319F">
      <w:pPr>
        <w:pStyle w:val="Computerprogramm"/>
      </w:pPr>
      <w:r w:rsidRPr="004C6BA0">
        <w:t>      - </w:t>
      </w:r>
      <w:proofErr w:type="gramStart"/>
      <w:r w:rsidRPr="004C6BA0">
        <w:t>name</w:t>
      </w:r>
      <w:proofErr w:type="gramEnd"/>
      <w:r w:rsidRPr="004C6BA0">
        <w:t>: </w:t>
      </w:r>
      <w:proofErr w:type="spellStart"/>
      <w:r w:rsidRPr="004C6BA0">
        <w:rPr>
          <w:color w:val="0000FF"/>
        </w:rPr>
        <w:t>myappname</w:t>
      </w:r>
      <w:proofErr w:type="spellEnd"/>
    </w:p>
    <w:p w14:paraId="3BBD4CC7" w14:textId="77777777" w:rsidR="003B319F" w:rsidRPr="004C6BA0" w:rsidRDefault="003B319F" w:rsidP="003B319F">
      <w:pPr>
        <w:pStyle w:val="Computerprogramm"/>
      </w:pPr>
      <w:r w:rsidRPr="004C6BA0">
        <w:t>        </w:t>
      </w:r>
      <w:proofErr w:type="gramStart"/>
      <w:r w:rsidRPr="004C6BA0">
        <w:t>image</w:t>
      </w:r>
      <w:proofErr w:type="gramEnd"/>
      <w:r w:rsidRPr="004C6BA0">
        <w:t>: </w:t>
      </w:r>
      <w:r w:rsidRPr="004C6BA0">
        <w:rPr>
          <w:color w:val="0000FF"/>
        </w:rPr>
        <w:t>gerry1313/myservice:0.5.0</w:t>
      </w:r>
    </w:p>
    <w:p w14:paraId="6837497B" w14:textId="77777777" w:rsidR="003B319F" w:rsidRPr="008E271B" w:rsidRDefault="003B319F" w:rsidP="003B319F">
      <w:pPr>
        <w:pStyle w:val="Computerprogramm"/>
        <w:rPr>
          <w:lang w:val="de-DE"/>
        </w:rPr>
      </w:pPr>
      <w:r w:rsidRPr="004C6BA0">
        <w:t>        </w:t>
      </w:r>
      <w:proofErr w:type="spellStart"/>
      <w:r w:rsidRPr="008E271B">
        <w:rPr>
          <w:lang w:val="de-DE"/>
        </w:rPr>
        <w:t>ports</w:t>
      </w:r>
      <w:proofErr w:type="spellEnd"/>
      <w:r w:rsidRPr="008E271B">
        <w:rPr>
          <w:lang w:val="de-DE"/>
        </w:rPr>
        <w:t>:</w:t>
      </w:r>
    </w:p>
    <w:p w14:paraId="2C0ACFB2" w14:textId="77777777" w:rsidR="003B319F" w:rsidRPr="008E271B" w:rsidRDefault="003B319F" w:rsidP="003B319F">
      <w:pPr>
        <w:pStyle w:val="Computerprogramm"/>
        <w:rPr>
          <w:lang w:val="de-DE"/>
        </w:rPr>
      </w:pPr>
      <w:r w:rsidRPr="008E271B">
        <w:rPr>
          <w:lang w:val="de-DE"/>
        </w:rPr>
        <w:t>        - </w:t>
      </w:r>
      <w:proofErr w:type="spellStart"/>
      <w:r w:rsidRPr="008E271B">
        <w:rPr>
          <w:lang w:val="de-DE"/>
        </w:rPr>
        <w:t>containerPort</w:t>
      </w:r>
      <w:proofErr w:type="spellEnd"/>
      <w:r w:rsidRPr="008E271B">
        <w:rPr>
          <w:lang w:val="de-DE"/>
        </w:rPr>
        <w:t>: </w:t>
      </w:r>
      <w:r w:rsidRPr="008E271B">
        <w:rPr>
          <w:color w:val="098658"/>
          <w:lang w:val="de-DE"/>
        </w:rPr>
        <w:t>8080</w:t>
      </w:r>
    </w:p>
    <w:p w14:paraId="35CEBB9A" w14:textId="77777777" w:rsidR="003B319F" w:rsidRPr="008E271B" w:rsidRDefault="003B319F" w:rsidP="003B319F">
      <w:pPr>
        <w:pStyle w:val="Beschriftung"/>
      </w:pPr>
      <w:r w:rsidRPr="008E271B">
        <w:t xml:space="preserve"> </w:t>
      </w:r>
      <w:bookmarkStart w:id="221" w:name="_Toc33705090"/>
      <w:proofErr w:type="spellStart"/>
      <w:r w:rsidRPr="008E271B">
        <w:t>Codeteil</w:t>
      </w:r>
      <w:proofErr w:type="spellEnd"/>
      <w:r w:rsidRPr="008E271B">
        <w:t xml:space="preserve"> </w:t>
      </w:r>
      <w:r>
        <w:rPr>
          <w:noProof/>
        </w:rPr>
        <w:fldChar w:fldCharType="begin"/>
      </w:r>
      <w:r>
        <w:rPr>
          <w:noProof/>
        </w:rPr>
        <w:instrText xml:space="preserve"> SEQ Codeteil \* ARABIC </w:instrText>
      </w:r>
      <w:r>
        <w:rPr>
          <w:noProof/>
        </w:rPr>
        <w:fldChar w:fldCharType="separate"/>
      </w:r>
      <w:r w:rsidRPr="008E271B">
        <w:rPr>
          <w:noProof/>
        </w:rPr>
        <w:t>17</w:t>
      </w:r>
      <w:r>
        <w:rPr>
          <w:noProof/>
        </w:rPr>
        <w:fldChar w:fldCharType="end"/>
      </w:r>
      <w:r w:rsidRPr="008E271B">
        <w:t xml:space="preserve">: Kubernetes </w:t>
      </w:r>
      <w:proofErr w:type="spellStart"/>
      <w:r w:rsidRPr="008E271B">
        <w:t>Deployment</w:t>
      </w:r>
      <w:bookmarkEnd w:id="221"/>
      <w:proofErr w:type="spellEnd"/>
    </w:p>
    <w:p w14:paraId="56FFD7EA" w14:textId="77777777" w:rsidR="003B319F" w:rsidRPr="008E271B" w:rsidRDefault="003B319F" w:rsidP="003B319F">
      <w:r w:rsidRPr="008E271B">
        <w:t>Zuletzt wird ein Service benötigt, welcher die nach außen offenen Ports für die App festlegt.</w:t>
      </w:r>
    </w:p>
    <w:p w14:paraId="300B0519" w14:textId="77777777" w:rsidR="003B319F" w:rsidRPr="004C6BA0" w:rsidRDefault="003B319F" w:rsidP="003B319F">
      <w:pPr>
        <w:pStyle w:val="Computerprogramm"/>
      </w:pPr>
      <w:proofErr w:type="spellStart"/>
      <w:proofErr w:type="gramStart"/>
      <w:r w:rsidRPr="004C6BA0">
        <w:t>apiVersion</w:t>
      </w:r>
      <w:proofErr w:type="spellEnd"/>
      <w:proofErr w:type="gramEnd"/>
      <w:r w:rsidRPr="004C6BA0">
        <w:t>: </w:t>
      </w:r>
      <w:r w:rsidRPr="004C6BA0">
        <w:rPr>
          <w:color w:val="0000FF"/>
        </w:rPr>
        <w:t>v1</w:t>
      </w:r>
    </w:p>
    <w:p w14:paraId="31CF68CC" w14:textId="77777777" w:rsidR="003B319F" w:rsidRPr="004C6BA0" w:rsidRDefault="003B319F" w:rsidP="003B319F">
      <w:pPr>
        <w:pStyle w:val="Computerprogramm"/>
      </w:pPr>
      <w:proofErr w:type="gramStart"/>
      <w:r w:rsidRPr="004C6BA0">
        <w:t>kind</w:t>
      </w:r>
      <w:proofErr w:type="gramEnd"/>
      <w:r w:rsidRPr="004C6BA0">
        <w:t>: </w:t>
      </w:r>
      <w:r w:rsidRPr="004C6BA0">
        <w:rPr>
          <w:color w:val="0000FF"/>
        </w:rPr>
        <w:t>Service</w:t>
      </w:r>
    </w:p>
    <w:p w14:paraId="7CF43658" w14:textId="77777777" w:rsidR="003B319F" w:rsidRPr="004C6BA0" w:rsidRDefault="003B319F" w:rsidP="003B319F">
      <w:pPr>
        <w:pStyle w:val="Computerprogramm"/>
      </w:pPr>
      <w:proofErr w:type="gramStart"/>
      <w:r w:rsidRPr="004C6BA0">
        <w:t>metadata</w:t>
      </w:r>
      <w:proofErr w:type="gramEnd"/>
      <w:r w:rsidRPr="004C6BA0">
        <w:t>:</w:t>
      </w:r>
    </w:p>
    <w:p w14:paraId="3FD5BED0" w14:textId="77777777" w:rsidR="003B319F" w:rsidRPr="004C6BA0" w:rsidRDefault="003B319F" w:rsidP="003B319F">
      <w:pPr>
        <w:pStyle w:val="Computerprogramm"/>
      </w:pPr>
      <w:r w:rsidRPr="004C6BA0">
        <w:t>  </w:t>
      </w:r>
      <w:proofErr w:type="gramStart"/>
      <w:r w:rsidRPr="004C6BA0">
        <w:t>name</w:t>
      </w:r>
      <w:proofErr w:type="gramEnd"/>
      <w:r w:rsidRPr="004C6BA0">
        <w:t>: </w:t>
      </w:r>
      <w:proofErr w:type="spellStart"/>
      <w:r w:rsidRPr="004C6BA0">
        <w:rPr>
          <w:color w:val="0000FF"/>
        </w:rPr>
        <w:t>myservicename</w:t>
      </w:r>
      <w:proofErr w:type="spellEnd"/>
    </w:p>
    <w:p w14:paraId="0605FA52" w14:textId="77777777" w:rsidR="003B319F" w:rsidRPr="004C6BA0" w:rsidRDefault="003B319F" w:rsidP="003B319F">
      <w:pPr>
        <w:pStyle w:val="Computerprogramm"/>
      </w:pPr>
      <w:r w:rsidRPr="004C6BA0">
        <w:t>  </w:t>
      </w:r>
      <w:proofErr w:type="gramStart"/>
      <w:r w:rsidRPr="004C6BA0">
        <w:t>namespace</w:t>
      </w:r>
      <w:proofErr w:type="gramEnd"/>
      <w:r w:rsidRPr="004C6BA0">
        <w:t>: </w:t>
      </w:r>
      <w:proofErr w:type="spellStart"/>
      <w:r w:rsidRPr="004C6BA0">
        <w:rPr>
          <w:color w:val="0000FF"/>
        </w:rPr>
        <w:t>namespacename</w:t>
      </w:r>
      <w:proofErr w:type="spellEnd"/>
    </w:p>
    <w:p w14:paraId="2E60DD94" w14:textId="77777777" w:rsidR="003B319F" w:rsidRPr="004C6BA0" w:rsidRDefault="003B319F" w:rsidP="003B319F">
      <w:pPr>
        <w:pStyle w:val="Computerprogramm"/>
      </w:pPr>
      <w:proofErr w:type="gramStart"/>
      <w:r w:rsidRPr="004C6BA0">
        <w:t>spec</w:t>
      </w:r>
      <w:proofErr w:type="gramEnd"/>
      <w:r w:rsidRPr="004C6BA0">
        <w:t>:</w:t>
      </w:r>
    </w:p>
    <w:p w14:paraId="55213CAC" w14:textId="77777777" w:rsidR="003B319F" w:rsidRPr="004C6BA0" w:rsidRDefault="003B319F" w:rsidP="003B319F">
      <w:pPr>
        <w:pStyle w:val="Computerprogramm"/>
      </w:pPr>
      <w:r w:rsidRPr="004C6BA0">
        <w:t>  </w:t>
      </w:r>
      <w:proofErr w:type="gramStart"/>
      <w:r w:rsidRPr="004C6BA0">
        <w:t>ports</w:t>
      </w:r>
      <w:proofErr w:type="gramEnd"/>
      <w:r w:rsidRPr="004C6BA0">
        <w:t>:</w:t>
      </w:r>
    </w:p>
    <w:p w14:paraId="77217E61" w14:textId="77777777" w:rsidR="003B319F" w:rsidRPr="004C6BA0" w:rsidRDefault="003B319F" w:rsidP="003B319F">
      <w:pPr>
        <w:pStyle w:val="Computerprogramm"/>
      </w:pPr>
      <w:r w:rsidRPr="004C6BA0">
        <w:t>    - </w:t>
      </w:r>
      <w:proofErr w:type="gramStart"/>
      <w:r w:rsidRPr="004C6BA0">
        <w:t>port</w:t>
      </w:r>
      <w:proofErr w:type="gramEnd"/>
      <w:r w:rsidRPr="004C6BA0">
        <w:t>: </w:t>
      </w:r>
      <w:r w:rsidRPr="004C6BA0">
        <w:rPr>
          <w:color w:val="098658"/>
        </w:rPr>
        <w:t>80</w:t>
      </w:r>
    </w:p>
    <w:p w14:paraId="5AFA3EA8" w14:textId="77777777" w:rsidR="003B319F" w:rsidRPr="004C6BA0" w:rsidRDefault="003B319F" w:rsidP="003B319F">
      <w:pPr>
        <w:pStyle w:val="Computerprogramm"/>
      </w:pPr>
      <w:r w:rsidRPr="004C6BA0">
        <w:t>      </w:t>
      </w:r>
      <w:proofErr w:type="spellStart"/>
      <w:proofErr w:type="gramStart"/>
      <w:r w:rsidRPr="004C6BA0">
        <w:t>targetPort</w:t>
      </w:r>
      <w:proofErr w:type="spellEnd"/>
      <w:proofErr w:type="gramEnd"/>
      <w:r w:rsidRPr="004C6BA0">
        <w:t>: </w:t>
      </w:r>
      <w:r w:rsidRPr="004C6BA0">
        <w:rPr>
          <w:color w:val="098658"/>
        </w:rPr>
        <w:t>8080</w:t>
      </w:r>
    </w:p>
    <w:p w14:paraId="4D4290C4" w14:textId="77777777" w:rsidR="003B319F" w:rsidRPr="004C6BA0" w:rsidRDefault="003B319F" w:rsidP="003B319F">
      <w:pPr>
        <w:pStyle w:val="Computerprogramm"/>
      </w:pPr>
      <w:r w:rsidRPr="004C6BA0">
        <w:t>  </w:t>
      </w:r>
      <w:proofErr w:type="gramStart"/>
      <w:r w:rsidRPr="004C6BA0">
        <w:t>selector</w:t>
      </w:r>
      <w:proofErr w:type="gramEnd"/>
      <w:r w:rsidRPr="004C6BA0">
        <w:t>:</w:t>
      </w:r>
    </w:p>
    <w:p w14:paraId="0DB891F6" w14:textId="77777777" w:rsidR="003B319F" w:rsidRPr="004C6BA0" w:rsidRDefault="003B319F" w:rsidP="003B319F">
      <w:pPr>
        <w:pStyle w:val="Computerprogramm"/>
      </w:pPr>
      <w:r w:rsidRPr="004C6BA0">
        <w:t>    </w:t>
      </w:r>
      <w:proofErr w:type="gramStart"/>
      <w:r w:rsidRPr="004C6BA0">
        <w:t>app</w:t>
      </w:r>
      <w:proofErr w:type="gramEnd"/>
      <w:r w:rsidRPr="004C6BA0">
        <w:t>: </w:t>
      </w:r>
      <w:proofErr w:type="spellStart"/>
      <w:r w:rsidRPr="004C6BA0">
        <w:rPr>
          <w:color w:val="0000FF"/>
        </w:rPr>
        <w:t>myappname</w:t>
      </w:r>
      <w:proofErr w:type="spellEnd"/>
    </w:p>
    <w:p w14:paraId="7CC44D46" w14:textId="77777777" w:rsidR="003B319F" w:rsidRPr="008E271B" w:rsidRDefault="003B319F" w:rsidP="003B319F">
      <w:pPr>
        <w:pStyle w:val="Beschriftung"/>
      </w:pPr>
      <w:bookmarkStart w:id="222" w:name="_Toc33705091"/>
      <w:proofErr w:type="spellStart"/>
      <w:r w:rsidRPr="008E271B">
        <w:lastRenderedPageBreak/>
        <w:t>Codeteil</w:t>
      </w:r>
      <w:proofErr w:type="spellEnd"/>
      <w:r w:rsidRPr="008E271B">
        <w:t xml:space="preserve"> </w:t>
      </w:r>
      <w:r w:rsidRPr="008E271B">
        <w:rPr>
          <w:noProof/>
        </w:rPr>
        <w:fldChar w:fldCharType="begin"/>
      </w:r>
      <w:r w:rsidRPr="008E271B">
        <w:rPr>
          <w:noProof/>
        </w:rPr>
        <w:instrText xml:space="preserve"> SEQ Codeteil \* ARABIC </w:instrText>
      </w:r>
      <w:r w:rsidRPr="008E271B">
        <w:rPr>
          <w:noProof/>
        </w:rPr>
        <w:fldChar w:fldCharType="separate"/>
      </w:r>
      <w:r w:rsidRPr="008E271B">
        <w:rPr>
          <w:noProof/>
        </w:rPr>
        <w:t>18</w:t>
      </w:r>
      <w:r w:rsidRPr="008E271B">
        <w:rPr>
          <w:noProof/>
        </w:rPr>
        <w:fldChar w:fldCharType="end"/>
      </w:r>
      <w:r w:rsidRPr="008E271B">
        <w:t>: Kubernetes Service welcher die App verfügbar macht</w:t>
      </w:r>
      <w:bookmarkEnd w:id="222"/>
    </w:p>
    <w:p w14:paraId="11D57E81" w14:textId="77777777" w:rsidR="003B319F" w:rsidRPr="008E271B" w:rsidRDefault="003B319F" w:rsidP="003B319F">
      <w:r w:rsidRPr="008E271B">
        <w:t xml:space="preserve">Das DNS </w:t>
      </w:r>
      <w:proofErr w:type="spellStart"/>
      <w:r w:rsidRPr="008E271B">
        <w:t>add</w:t>
      </w:r>
      <w:proofErr w:type="spellEnd"/>
      <w:r w:rsidRPr="008E271B">
        <w:t xml:space="preserve">-on stellt nun sicher, dass der Service </w:t>
      </w:r>
      <w:proofErr w:type="spellStart"/>
      <w:r w:rsidRPr="008E271B">
        <w:t>myservicename</w:t>
      </w:r>
      <w:proofErr w:type="spellEnd"/>
      <w:r w:rsidRPr="008E271B">
        <w:t xml:space="preserve"> verfügbar ist und über folgenden Namen erreicht werden kann:</w:t>
      </w:r>
    </w:p>
    <w:p w14:paraId="4662C8F2" w14:textId="77777777" w:rsidR="003B319F" w:rsidRPr="004C6BA0" w:rsidRDefault="003B319F" w:rsidP="003B319F">
      <w:pPr>
        <w:pStyle w:val="Computerprogramm"/>
      </w:pPr>
      <w:proofErr w:type="spellStart"/>
      <w:r w:rsidRPr="004C6BA0">
        <w:t>myservicename.namespacename.svc.cluster.local</w:t>
      </w:r>
      <w:proofErr w:type="spellEnd"/>
    </w:p>
    <w:p w14:paraId="56C3BA96" w14:textId="77777777" w:rsidR="003B319F" w:rsidRPr="004C6BA0" w:rsidRDefault="003B319F" w:rsidP="003B319F">
      <w:pPr>
        <w:pStyle w:val="Computerprogramm"/>
      </w:pPr>
      <w:r w:rsidRPr="004C6BA0">
        <w:t>&lt;</w:t>
      </w:r>
      <w:proofErr w:type="gramStart"/>
      <w:r w:rsidRPr="004C6BA0">
        <w:t>service</w:t>
      </w:r>
      <w:proofErr w:type="gramEnd"/>
      <w:r w:rsidRPr="004C6BA0">
        <w:t>&gt;.&lt;ns&gt;.svc.&lt;zone&gt;. &lt;</w:t>
      </w:r>
      <w:proofErr w:type="spellStart"/>
      <w:proofErr w:type="gramStart"/>
      <w:r w:rsidRPr="004C6BA0">
        <w:t>ttl</w:t>
      </w:r>
      <w:proofErr w:type="spellEnd"/>
      <w:proofErr w:type="gramEnd"/>
      <w:r w:rsidRPr="004C6BA0">
        <w:t>&gt; IN A &lt;cluster-</w:t>
      </w:r>
      <w:proofErr w:type="spellStart"/>
      <w:r w:rsidRPr="004C6BA0">
        <w:t>ip</w:t>
      </w:r>
      <w:proofErr w:type="spellEnd"/>
      <w:r w:rsidRPr="004C6BA0">
        <w:t>&gt;</w:t>
      </w:r>
    </w:p>
    <w:p w14:paraId="2DDA020E" w14:textId="77777777" w:rsidR="003B319F" w:rsidRPr="008E271B" w:rsidRDefault="003B319F" w:rsidP="003B319F">
      <w:pPr>
        <w:pStyle w:val="Beschriftung"/>
      </w:pPr>
      <w:bookmarkStart w:id="223" w:name="_Ref33563535"/>
      <w:bookmarkStart w:id="224" w:name="_Toc33705092"/>
      <w:proofErr w:type="spellStart"/>
      <w:r w:rsidRPr="008E271B">
        <w:t>Codeteil</w:t>
      </w:r>
      <w:proofErr w:type="spellEnd"/>
      <w:r w:rsidRPr="008E271B">
        <w:t xml:space="preserve"> </w:t>
      </w:r>
      <w:r w:rsidRPr="008E271B">
        <w:rPr>
          <w:noProof/>
        </w:rPr>
        <w:fldChar w:fldCharType="begin"/>
      </w:r>
      <w:r w:rsidRPr="008E271B">
        <w:rPr>
          <w:noProof/>
        </w:rPr>
        <w:instrText xml:space="preserve"> SEQ Codeteil \* ARABIC </w:instrText>
      </w:r>
      <w:r w:rsidRPr="008E271B">
        <w:rPr>
          <w:noProof/>
        </w:rPr>
        <w:fldChar w:fldCharType="separate"/>
      </w:r>
      <w:r w:rsidRPr="008E271B">
        <w:rPr>
          <w:noProof/>
        </w:rPr>
        <w:t>19</w:t>
      </w:r>
      <w:r w:rsidRPr="008E271B">
        <w:rPr>
          <w:noProof/>
        </w:rPr>
        <w:fldChar w:fldCharType="end"/>
      </w:r>
      <w:bookmarkEnd w:id="223"/>
      <w:r w:rsidRPr="008E271B">
        <w:t>: Kubernetes DNS Name</w:t>
      </w:r>
      <w:bookmarkEnd w:id="224"/>
    </w:p>
    <w:p w14:paraId="1F8DACB4" w14:textId="77777777" w:rsidR="003B319F" w:rsidRPr="008E271B" w:rsidRDefault="003B319F" w:rsidP="003B319F">
      <w:r w:rsidRPr="008E271B">
        <w:t xml:space="preserve">Die zweite Zeile im </w:t>
      </w:r>
      <w:r w:rsidRPr="008E271B">
        <w:fldChar w:fldCharType="begin"/>
      </w:r>
      <w:r w:rsidRPr="008E271B">
        <w:instrText xml:space="preserve"> REF _Ref33563535 \h </w:instrText>
      </w:r>
      <w:r w:rsidRPr="008E271B">
        <w:fldChar w:fldCharType="separate"/>
      </w:r>
      <w:proofErr w:type="spellStart"/>
      <w:r w:rsidRPr="008E271B">
        <w:t>Codeteil</w:t>
      </w:r>
      <w:proofErr w:type="spellEnd"/>
      <w:r w:rsidRPr="008E271B">
        <w:t xml:space="preserve"> </w:t>
      </w:r>
      <w:r w:rsidRPr="008E271B">
        <w:rPr>
          <w:noProof/>
        </w:rPr>
        <w:t>19</w:t>
      </w:r>
      <w:r w:rsidRPr="008E271B">
        <w:fldChar w:fldCharType="end"/>
      </w:r>
      <w:r w:rsidRPr="008E271B">
        <w:t>, beschreibt die Semantik wie ein solcher DNS Name aufgebaut wird. Hierbei steht &lt;</w:t>
      </w:r>
      <w:proofErr w:type="spellStart"/>
      <w:r w:rsidRPr="008E271B">
        <w:t>zone</w:t>
      </w:r>
      <w:proofErr w:type="spellEnd"/>
      <w:r w:rsidRPr="008E271B">
        <w:t xml:space="preserve">&gt; für die Cluster </w:t>
      </w:r>
      <w:proofErr w:type="spellStart"/>
      <w:r w:rsidRPr="008E271B">
        <w:t>domain</w:t>
      </w:r>
      <w:proofErr w:type="spellEnd"/>
      <w:r w:rsidRPr="008E271B">
        <w:t>, &lt;</w:t>
      </w:r>
      <w:proofErr w:type="spellStart"/>
      <w:r w:rsidRPr="008E271B">
        <w:t>ns</w:t>
      </w:r>
      <w:proofErr w:type="spellEnd"/>
      <w:r w:rsidRPr="008E271B">
        <w:t>&gt; für den Namensraum, &lt;</w:t>
      </w:r>
      <w:proofErr w:type="spellStart"/>
      <w:r w:rsidRPr="008E271B">
        <w:t>ttl</w:t>
      </w:r>
      <w:proofErr w:type="spellEnd"/>
      <w:r w:rsidRPr="008E271B">
        <w:t xml:space="preserve">&gt; für die time </w:t>
      </w:r>
      <w:proofErr w:type="spellStart"/>
      <w:r w:rsidRPr="008E271B">
        <w:t>to</w:t>
      </w:r>
      <w:proofErr w:type="spellEnd"/>
      <w:r w:rsidRPr="008E271B">
        <w:t xml:space="preserve"> live und &lt;cluster-</w:t>
      </w:r>
      <w:proofErr w:type="spellStart"/>
      <w:r w:rsidRPr="008E271B">
        <w:t>ip</w:t>
      </w:r>
      <w:proofErr w:type="spellEnd"/>
      <w:r w:rsidRPr="008E271B">
        <w:t>&gt; die IP unter welcher das Cluster zu erreichen ist.</w:t>
      </w:r>
    </w:p>
    <w:p w14:paraId="19273229" w14:textId="77777777" w:rsidR="003B319F" w:rsidRPr="008E271B" w:rsidRDefault="003B319F" w:rsidP="003B319F"/>
    <w:p w14:paraId="0FBC0E4A" w14:textId="77777777" w:rsidR="003B319F" w:rsidRPr="008E271B" w:rsidRDefault="003B319F" w:rsidP="003B319F">
      <w:pPr>
        <w:pStyle w:val="berschrift1"/>
        <w:numPr>
          <w:ilvl w:val="0"/>
          <w:numId w:val="0"/>
        </w:numPr>
        <w:spacing w:before="240"/>
      </w:pPr>
      <w:bookmarkStart w:id="225" w:name="_Toc31640699"/>
      <w:bookmarkStart w:id="226" w:name="_Toc33725633"/>
      <w:r w:rsidRPr="008E271B">
        <w:lastRenderedPageBreak/>
        <w:t>Zusammenfassung</w:t>
      </w:r>
      <w:bookmarkEnd w:id="226"/>
      <w:r w:rsidRPr="008E271B">
        <w:t xml:space="preserve"> </w:t>
      </w:r>
      <w:bookmarkEnd w:id="225"/>
    </w:p>
    <w:p w14:paraId="3C7CD39F" w14:textId="76AE00FE" w:rsidR="003B319F" w:rsidRPr="008E271B" w:rsidRDefault="003B319F" w:rsidP="003B319F">
      <w:bookmarkStart w:id="227" w:name="_Ref492657968"/>
      <w:bookmarkStart w:id="228" w:name="_Toc31640700"/>
      <w:r w:rsidRPr="008E271B">
        <w:t>Diese Arbeit hat sich besonders mit der Kommunikation in einem verteilten System von Microservices beschäftigt und für diesen Zweck unt</w:t>
      </w:r>
      <w:r w:rsidR="00C85FE0">
        <w:t>erschiedliche Techniken und Mög</w:t>
      </w:r>
      <w:r w:rsidRPr="008E271B">
        <w:t>lichkeiten untersucht. Es galt hierbei sich verschiedener Probleme anzunehmen, welche in diesem Umfeld auftreten und unterschiedliche Lösungsmöglichkeiten zur Verfügung zu stellen. Außerdem war es für das Verständnis wich</w:t>
      </w:r>
      <w:r w:rsidR="00C85FE0">
        <w:t>tig zu verstehen, wo diese Prob</w:t>
      </w:r>
      <w:r w:rsidRPr="008E271B">
        <w:t xml:space="preserve">leme entstehen und </w:t>
      </w:r>
      <w:r>
        <w:t xml:space="preserve">dass diese </w:t>
      </w:r>
      <w:r w:rsidRPr="008E271B">
        <w:t>nicht einfach vermieden werden können.</w:t>
      </w:r>
    </w:p>
    <w:p w14:paraId="1BCF5115" w14:textId="66C598D4" w:rsidR="003B319F" w:rsidRPr="008E271B" w:rsidRDefault="003B319F" w:rsidP="003B319F">
      <w:r w:rsidRPr="008E271B">
        <w:t>Zur Einleitung in die Thematik wurden zuerst Microservices erläutert und ein Vergleich zwischen einer Monolithischen und Microservice Architektur aufgezeigt, welcher dem Leser dabei hilft</w:t>
      </w:r>
      <w:r>
        <w:t>,</w:t>
      </w:r>
      <w:r w:rsidRPr="008E271B">
        <w:t xml:space="preserve"> eine Entscheidung für eigene Projekte und Anwendungen zu treffen. Hierbei konnten sowohl die Vor- als auch die Nachteile beider Ansätze erkannt und berücksichtigt werden. Als Nächstes wurde der betref</w:t>
      </w:r>
      <w:r w:rsidR="00C85FE0">
        <w:t>fende Themenbereich auf verteil</w:t>
      </w:r>
      <w:r w:rsidRPr="008E271B">
        <w:t>te Systeme erweitert, um sich in einem reelleren Umfeld zu bewegen. Infolgedessen wurden weitere Probleme erläutert, welche durch d</w:t>
      </w:r>
      <w:r w:rsidR="00C85FE0">
        <w:t>iesen neuen Themenbereich hinzu</w:t>
      </w:r>
      <w:r w:rsidRPr="008E271B">
        <w:t>kamen und Systeme vorgestellt, welche dabei helfen diese Probleme zu bewältigen und später weiterverwendet werden sollten.</w:t>
      </w:r>
    </w:p>
    <w:p w14:paraId="7B664FB1" w14:textId="77777777" w:rsidR="003B319F" w:rsidRPr="008E271B" w:rsidRDefault="003B319F" w:rsidP="003B319F">
      <w:r w:rsidRPr="008E271B">
        <w:t>Im Hauptteil dieser Arbeit, wurde zuerst d</w:t>
      </w:r>
      <w:r>
        <w:t>as</w:t>
      </w:r>
      <w:r w:rsidRPr="008E271B">
        <w:t xml:space="preserve"> Problem der Kommunikationsleitung ange</w:t>
      </w:r>
      <w:r>
        <w:t>gangen</w:t>
      </w:r>
      <w:r w:rsidRPr="008E271B">
        <w:t xml:space="preserve"> und zwei primäre Herangehensweisen untersucht, welche zum einen durch einen Serverseitigen API Gateway widergespiegelt wird und zum anderen durch einen Clientseitigen API </w:t>
      </w:r>
      <w:proofErr w:type="spellStart"/>
      <w:r w:rsidRPr="008E271B">
        <w:t>Microgateway</w:t>
      </w:r>
      <w:proofErr w:type="spellEnd"/>
      <w:r w:rsidRPr="008E271B">
        <w:t>. Hierbei hat sich d</w:t>
      </w:r>
      <w:r>
        <w:t>as</w:t>
      </w:r>
      <w:r w:rsidRPr="008E271B">
        <w:t xml:space="preserve"> </w:t>
      </w:r>
      <w:proofErr w:type="spellStart"/>
      <w:r w:rsidRPr="008E271B">
        <w:t>Microgateway</w:t>
      </w:r>
      <w:proofErr w:type="spellEnd"/>
      <w:r w:rsidRPr="008E271B">
        <w:t>, welche</w:t>
      </w:r>
      <w:r>
        <w:t>s</w:t>
      </w:r>
      <w:r w:rsidRPr="008E271B">
        <w:t xml:space="preserve"> auch als Proxy oder </w:t>
      </w:r>
      <w:proofErr w:type="spellStart"/>
      <w:r>
        <w:t>S</w:t>
      </w:r>
      <w:r w:rsidRPr="008E271B">
        <w:t>idecar</w:t>
      </w:r>
      <w:proofErr w:type="spellEnd"/>
      <w:r w:rsidRPr="008E271B">
        <w:t xml:space="preserve"> bezeichnet wird, im Bereich der Service </w:t>
      </w:r>
      <w:proofErr w:type="spellStart"/>
      <w:r w:rsidRPr="008E271B">
        <w:t>Meshes</w:t>
      </w:r>
      <w:proofErr w:type="spellEnd"/>
      <w:r w:rsidRPr="008E271B">
        <w:t xml:space="preserve"> zum Standard etabliert und kann als Weiterentwicklung angesehen werden. D</w:t>
      </w:r>
      <w:r>
        <w:t>as</w:t>
      </w:r>
      <w:r w:rsidRPr="008E271B">
        <w:t xml:space="preserve"> API Gate</w:t>
      </w:r>
      <w:r>
        <w:t>w</w:t>
      </w:r>
      <w:r w:rsidRPr="008E271B">
        <w:t>ay wiederum ist ein Hauptbestandteil eines API Managements und ist ein zentraler Knotenpunkt in diesem System.</w:t>
      </w:r>
    </w:p>
    <w:p w14:paraId="1F0C3AEE" w14:textId="06843769" w:rsidR="003B319F" w:rsidRPr="008E271B" w:rsidRDefault="003B319F" w:rsidP="003B319F">
      <w:r w:rsidRPr="008E271B">
        <w:t>Management von APIs kann zu einem immer größeren Problem werden, welches durch ein API Management System angegangen werden kann</w:t>
      </w:r>
      <w:r>
        <w:t>.</w:t>
      </w:r>
      <w:r w:rsidRPr="008E271B">
        <w:t xml:space="preserve"> </w:t>
      </w:r>
      <w:r>
        <w:t>U</w:t>
      </w:r>
      <w:r w:rsidR="00C85FE0">
        <w:t>m die Stärken und Unter</w:t>
      </w:r>
      <w:r w:rsidRPr="008E271B">
        <w:t>schiede zu einem Service Mesh zu verstehen wurde h</w:t>
      </w:r>
      <w:r w:rsidR="00C85FE0">
        <w:t>ierfür noch ein Vergleich darge</w:t>
      </w:r>
      <w:r w:rsidRPr="008E271B">
        <w:t xml:space="preserve">stellt, welcher dabei hilft ein API Management einzuordnen. </w:t>
      </w:r>
      <w:r>
        <w:t>Zur</w:t>
      </w:r>
      <w:r w:rsidRPr="008E271B">
        <w:t xml:space="preserve"> Übersicht und</w:t>
      </w:r>
      <w:r>
        <w:t xml:space="preserve"> damit</w:t>
      </w:r>
      <w:r w:rsidRPr="008E271B">
        <w:t xml:space="preserve"> eine Möglichkeit der Überwachung von Services zu erhalten, wurde ein kleiner Einblick in </w:t>
      </w:r>
      <w:r>
        <w:t>D</w:t>
      </w:r>
      <w:r w:rsidRPr="008E271B">
        <w:t xml:space="preserve">istributed </w:t>
      </w:r>
      <w:proofErr w:type="spellStart"/>
      <w:r>
        <w:t>T</w:t>
      </w:r>
      <w:r w:rsidRPr="008E271B">
        <w:t>racing</w:t>
      </w:r>
      <w:proofErr w:type="spellEnd"/>
      <w:r w:rsidRPr="008E271B">
        <w:t xml:space="preserve"> gegeben, um auch hierfür ein Werkzeug </w:t>
      </w:r>
      <w:r>
        <w:t>zur</w:t>
      </w:r>
      <w:r w:rsidRPr="008E271B">
        <w:t xml:space="preserve"> Hand zu haben.</w:t>
      </w:r>
    </w:p>
    <w:p w14:paraId="333D793B" w14:textId="731D67BF" w:rsidR="003B319F" w:rsidRPr="008E271B" w:rsidRDefault="003B319F" w:rsidP="003B319F">
      <w:r w:rsidRPr="008E271B">
        <w:t>Microservices in verteilten Systemen, besitzen ein klares</w:t>
      </w:r>
      <w:r>
        <w:t>,</w:t>
      </w:r>
      <w:r w:rsidRPr="008E271B">
        <w:t xml:space="preserve"> erhöhtes Fehlerpotential. Es wurde aufgezeigt</w:t>
      </w:r>
      <w:r>
        <w:t>,</w:t>
      </w:r>
      <w:r w:rsidRPr="008E271B">
        <w:t xml:space="preserve"> wie diese unterschiedlichen Fehler aussehen und mögliche Techniken vorgestellt um diese zu </w:t>
      </w:r>
      <w:r>
        <w:t>m</w:t>
      </w:r>
      <w:r w:rsidRPr="008E271B">
        <w:t xml:space="preserve">eistern. Für jede Technik, </w:t>
      </w:r>
      <w:r w:rsidR="00C85FE0">
        <w:t>wurde hierbei möglichst eine Lö</w:t>
      </w:r>
      <w:r w:rsidRPr="008E271B">
        <w:t>sung im Bereich der Anwendungsprogrammierung und der Infrastruktur gesucht</w:t>
      </w:r>
      <w:r>
        <w:t>,</w:t>
      </w:r>
      <w:r w:rsidRPr="008E271B">
        <w:t xml:space="preserve"> um </w:t>
      </w:r>
      <w:r>
        <w:t>a</w:t>
      </w:r>
      <w:r w:rsidRPr="008E271B">
        <w:t xml:space="preserve">lternative Herangehensweisen zu ermöglichen. Die Techniken erstrecken sich dabei über </w:t>
      </w:r>
      <w:r>
        <w:t>B</w:t>
      </w:r>
      <w:r w:rsidRPr="008E271B">
        <w:t xml:space="preserve">ulkheads, </w:t>
      </w:r>
      <w:r>
        <w:t>C</w:t>
      </w:r>
      <w:r w:rsidRPr="008E271B">
        <w:t xml:space="preserve">ircuit </w:t>
      </w:r>
      <w:proofErr w:type="spellStart"/>
      <w:r>
        <w:t>B</w:t>
      </w:r>
      <w:r w:rsidRPr="008E271B">
        <w:t>reaker</w:t>
      </w:r>
      <w:proofErr w:type="spellEnd"/>
      <w:r w:rsidRPr="008E271B">
        <w:t xml:space="preserve">, </w:t>
      </w:r>
      <w:proofErr w:type="spellStart"/>
      <w:r>
        <w:t>R</w:t>
      </w:r>
      <w:r w:rsidRPr="008E271B">
        <w:t>etries</w:t>
      </w:r>
      <w:proofErr w:type="spellEnd"/>
      <w:r w:rsidRPr="008E271B">
        <w:t xml:space="preserve">, </w:t>
      </w:r>
      <w:r>
        <w:t>R</w:t>
      </w:r>
      <w:r w:rsidRPr="008E271B">
        <w:t xml:space="preserve">ate </w:t>
      </w:r>
      <w:r>
        <w:t>L</w:t>
      </w:r>
      <w:r w:rsidRPr="008E271B">
        <w:t xml:space="preserve">imits und </w:t>
      </w:r>
      <w:r>
        <w:t>F</w:t>
      </w:r>
      <w:r w:rsidRPr="008E271B">
        <w:t>allbacks, welche je eigene P</w:t>
      </w:r>
      <w:r>
        <w:t>rob</w:t>
      </w:r>
      <w:r w:rsidRPr="008E271B">
        <w:t xml:space="preserve">leme </w:t>
      </w:r>
      <w:r>
        <w:t>behandeln</w:t>
      </w:r>
      <w:r w:rsidRPr="008E271B">
        <w:t xml:space="preserve">. Für Anwendungen wurde dabei Resilient4j in Verknüpfung mit Spring Boot </w:t>
      </w:r>
      <w:r w:rsidRPr="008E271B">
        <w:lastRenderedPageBreak/>
        <w:t xml:space="preserve">2 verwendet und für die Infrastruktur das Service Mesh </w:t>
      </w:r>
      <w:proofErr w:type="spellStart"/>
      <w:r w:rsidRPr="008E271B">
        <w:t>Istio</w:t>
      </w:r>
      <w:proofErr w:type="spellEnd"/>
      <w:r w:rsidRPr="008E271B">
        <w:t xml:space="preserve"> bzw. die unterliegende Orchestrierungsplattform Kubernetes. Es ist hierdurch </w:t>
      </w:r>
      <w:r>
        <w:t>m</w:t>
      </w:r>
      <w:r w:rsidRPr="008E271B">
        <w:t>öglich zu verstehen wie mit entsprechenden Problemen umgegangen werden kann und wo am besten eine entsprechende Lösung eingebaut werden sollte.</w:t>
      </w:r>
    </w:p>
    <w:p w14:paraId="58608BD2" w14:textId="77777777" w:rsidR="003B319F" w:rsidRPr="008E271B" w:rsidRDefault="003B319F" w:rsidP="003B319F">
      <w:r w:rsidRPr="008E271B">
        <w:t>Um in einem dynamischen</w:t>
      </w:r>
      <w:r>
        <w:t>,</w:t>
      </w:r>
      <w:r w:rsidRPr="008E271B">
        <w:t xml:space="preserve"> sich verändernden verteilten System Kenntnis über den Aufenthaltsort</w:t>
      </w:r>
      <w:r>
        <w:t>,</w:t>
      </w:r>
      <w:r w:rsidRPr="008E271B">
        <w:t xml:space="preserve"> der vorhandenen Services zu erhalten</w:t>
      </w:r>
      <w:r>
        <w:t>,</w:t>
      </w:r>
      <w:r w:rsidRPr="008E271B">
        <w:t xml:space="preserve"> benötigt es einer Lösung. Hierfür wurde sich mit der Service </w:t>
      </w:r>
      <w:r>
        <w:t>D</w:t>
      </w:r>
      <w:r w:rsidRPr="008E271B">
        <w:t xml:space="preserve">iscovery beschäftigt und unterschiedliche Herangehensweisen aufgezeigt, sowie mögliche Umsetzungen für aktuelle Systeme wie Spring Boot oder </w:t>
      </w:r>
      <w:proofErr w:type="spellStart"/>
      <w:r w:rsidRPr="008E271B">
        <w:t>Istio</w:t>
      </w:r>
      <w:proofErr w:type="spellEnd"/>
      <w:r w:rsidRPr="008E271B">
        <w:t xml:space="preserve"> bzw. Kubernetes dargestellt. Durch eine immer verbreiterte Verwendung von Kubernetes, ist diese Lösung im Bereich der verteilten Systeme immer relevanter, eine Alternative für diesen oder kleinere Bereiche ist allerdings ebenso notwendig.</w:t>
      </w:r>
    </w:p>
    <w:p w14:paraId="0AE0EAC2" w14:textId="77777777" w:rsidR="003B319F" w:rsidRPr="008E271B" w:rsidRDefault="003B319F" w:rsidP="003B319F"/>
    <w:p w14:paraId="719AC46E" w14:textId="77777777" w:rsidR="003B319F" w:rsidRPr="008E271B" w:rsidRDefault="003B319F" w:rsidP="003B319F">
      <w:r w:rsidRPr="008E271B">
        <w:t xml:space="preserve">Diese Arbeit bietet einen guten Überblick über aktuelle Themenbereiche im Feld der verteilten Systeme von Microservices im Zusammenhang mit </w:t>
      </w:r>
      <w:r>
        <w:t>V</w:t>
      </w:r>
      <w:r w:rsidRPr="008E271B">
        <w:t>ergleichen zu bisher dagewesenen Technologien. Sie hilft dabei Entscheidungen zwischen unterschiedlichen Herangehensweisen zu Treffen und schafft ein Bewusstsein für mögliche Stolpersteine bzw. Fehlerpotentiale. Durch unterschiedliche Möglichkeiten im Bereich der Komm</w:t>
      </w:r>
      <w:r>
        <w:t>u</w:t>
      </w:r>
      <w:r w:rsidRPr="008E271B">
        <w:t>nikationssteuerung</w:t>
      </w:r>
      <w:r>
        <w:t xml:space="preserve"> und -</w:t>
      </w:r>
      <w:r w:rsidRPr="008E271B">
        <w:t>aufbau und der Kontrolle bietet sie Einblicke in diese Bereiche und führt den Leser an diese Themen heran.</w:t>
      </w:r>
    </w:p>
    <w:p w14:paraId="596E9364" w14:textId="77777777" w:rsidR="003B319F" w:rsidRPr="008E271B" w:rsidRDefault="003B319F" w:rsidP="003B319F"/>
    <w:p w14:paraId="02193EAB" w14:textId="77777777" w:rsidR="003B319F" w:rsidRPr="008E271B" w:rsidRDefault="003B319F" w:rsidP="003B319F"/>
    <w:p w14:paraId="1D85E9B5" w14:textId="77777777" w:rsidR="003B319F" w:rsidRPr="008E271B" w:rsidRDefault="003B319F" w:rsidP="003B319F"/>
    <w:p w14:paraId="35639874" w14:textId="77777777" w:rsidR="003B319F" w:rsidRPr="008E271B" w:rsidRDefault="003B319F" w:rsidP="003B319F">
      <w:pPr>
        <w:pStyle w:val="berschrift1"/>
        <w:numPr>
          <w:ilvl w:val="0"/>
          <w:numId w:val="0"/>
        </w:numPr>
        <w:ind w:left="680" w:hanging="680"/>
      </w:pPr>
      <w:bookmarkStart w:id="229" w:name="_Toc33635198"/>
      <w:bookmarkStart w:id="230" w:name="_Toc33725634"/>
      <w:r w:rsidRPr="008E271B">
        <w:lastRenderedPageBreak/>
        <w:t>Ausblick</w:t>
      </w:r>
      <w:bookmarkEnd w:id="229"/>
      <w:bookmarkEnd w:id="230"/>
    </w:p>
    <w:p w14:paraId="48DC6080" w14:textId="77777777" w:rsidR="003B319F" w:rsidRPr="008E271B" w:rsidRDefault="003B319F" w:rsidP="003B319F">
      <w:r w:rsidRPr="008E271B">
        <w:t xml:space="preserve">Die Welt, soweit man das momentan sagen kann, wird auch in Zukunft immer </w:t>
      </w:r>
      <w:r>
        <w:t>g</w:t>
      </w:r>
      <w:r w:rsidRPr="008E271B">
        <w:t>lobaler. Verteilte Systeme und Microservices werden immer mehr Verwendung finden, um global verteilte Probleme zu lösen. Die notwendigen Werkzeuge und Verständnisse der entsprechenden Techniken werden dadurch immer wichtiger. Ein Überblick über die unterschiedlichen Möglichkeiten bei einer Vielzahl an Anbietern wird dabei immer schwieriger.</w:t>
      </w:r>
    </w:p>
    <w:p w14:paraId="496ED77B" w14:textId="5EBE4A10" w:rsidR="003B319F" w:rsidRPr="008E271B" w:rsidRDefault="003B319F" w:rsidP="003B319F">
      <w:r w:rsidRPr="008E271B">
        <w:t>Einige weitere Möglichkeiten, mit denen sich in diesem Umfeld beschäftigt werden könnte und nicht i</w:t>
      </w:r>
      <w:r>
        <w:t>m</w:t>
      </w:r>
      <w:r w:rsidRPr="008E271B">
        <w:t xml:space="preserve"> Umfang diese</w:t>
      </w:r>
      <w:r>
        <w:t>r</w:t>
      </w:r>
      <w:r w:rsidRPr="008E271B">
        <w:t xml:space="preserve"> Arbeit Platz </w:t>
      </w:r>
      <w:r w:rsidR="00C85FE0">
        <w:t>fanden, werden im Folgenden hervorge</w:t>
      </w:r>
      <w:r w:rsidRPr="008E271B">
        <w:t>hoben.</w:t>
      </w:r>
    </w:p>
    <w:p w14:paraId="3C4D6060" w14:textId="77777777" w:rsidR="003B319F" w:rsidRPr="008E271B" w:rsidRDefault="003B319F" w:rsidP="003B319F">
      <w:r w:rsidRPr="008E271B">
        <w:t>Der Aspekt der Sicherheit</w:t>
      </w:r>
      <w:r>
        <w:t>,</w:t>
      </w:r>
      <w:r w:rsidRPr="008E271B">
        <w:t xml:space="preserve"> speziell im Umfeld von Service </w:t>
      </w:r>
      <w:proofErr w:type="spellStart"/>
      <w:r w:rsidRPr="008E271B">
        <w:t>Meshes</w:t>
      </w:r>
      <w:proofErr w:type="spellEnd"/>
      <w:r w:rsidRPr="008E271B">
        <w:t xml:space="preserve">, </w:t>
      </w:r>
      <w:r>
        <w:t>sollte in einer eigenständigen</w:t>
      </w:r>
      <w:r w:rsidRPr="008E271B">
        <w:t xml:space="preserve"> Arbeit </w:t>
      </w:r>
      <w:r>
        <w:t>erörtert werden</w:t>
      </w:r>
      <w:r w:rsidRPr="008E271B">
        <w:t xml:space="preserve"> und könnte Lesern eine bessere Einschätzung dieser Technologie verschaffen.</w:t>
      </w:r>
    </w:p>
    <w:p w14:paraId="7F7722C8" w14:textId="77777777" w:rsidR="003B319F" w:rsidRPr="008E271B" w:rsidRDefault="003B319F" w:rsidP="003B319F">
      <w:r w:rsidRPr="008E271B">
        <w:t xml:space="preserve">Die Datenbeständigkeit, welche in verteilten Systemen fast immer zu Schwierigkeiten führt, wäre im Bereich der Service </w:t>
      </w:r>
      <w:proofErr w:type="spellStart"/>
      <w:r w:rsidRPr="008E271B">
        <w:t>Meshes</w:t>
      </w:r>
      <w:proofErr w:type="spellEnd"/>
      <w:r w:rsidRPr="008E271B">
        <w:t xml:space="preserve"> und</w:t>
      </w:r>
      <w:r>
        <w:t xml:space="preserve"> den damit verbundenen</w:t>
      </w:r>
      <w:r w:rsidRPr="008E271B">
        <w:t xml:space="preserve"> Möglichkeiten, ebenfalls einen Blick wert.</w:t>
      </w:r>
    </w:p>
    <w:p w14:paraId="187E3FAE" w14:textId="77777777" w:rsidR="003B319F" w:rsidRPr="008E271B" w:rsidRDefault="003B319F" w:rsidP="003B319F">
      <w:r>
        <w:t>Zuletzt</w:t>
      </w:r>
      <w:r w:rsidRPr="008E271B">
        <w:t xml:space="preserve"> wäre eine praktische Umsetzung eines API Management Systems im Zusammenspiel mit einem Service Mesh interessant, da</w:t>
      </w:r>
      <w:r>
        <w:t xml:space="preserve"> auch auf</w:t>
      </w:r>
      <w:r w:rsidRPr="008E271B">
        <w:t xml:space="preserve"> diese</w:t>
      </w:r>
      <w:r>
        <w:t xml:space="preserve"> aus</w:t>
      </w:r>
      <w:r w:rsidRPr="008E271B">
        <w:t xml:space="preserve"> </w:t>
      </w:r>
      <w:r>
        <w:t>z</w:t>
      </w:r>
      <w:r w:rsidRPr="008E271B">
        <w:t>eitlich</w:t>
      </w:r>
      <w:r>
        <w:t>en Gründen nicht tiefer eingegangen werden konnte, aber dennoch von großer Bedeutsamkeit wäre.</w:t>
      </w:r>
      <w:r w:rsidRPr="008E271B">
        <w:t xml:space="preserve"> Hierbei könnten die in dieser Arbeit erwähnten Systeme verwendet werden, welche zum einen das Service Mesh </w:t>
      </w:r>
      <w:proofErr w:type="spellStart"/>
      <w:r w:rsidRPr="008E271B">
        <w:t>Istio</w:t>
      </w:r>
      <w:proofErr w:type="spellEnd"/>
      <w:r w:rsidRPr="008E271B">
        <w:t xml:space="preserve"> und zum anderen das API Management Gateway wso2 wäre. </w:t>
      </w:r>
    </w:p>
    <w:p w14:paraId="3E5DB4C7" w14:textId="77777777" w:rsidR="003B319F" w:rsidRPr="008E271B" w:rsidRDefault="003B319F" w:rsidP="003B319F"/>
    <w:bookmarkEnd w:id="227"/>
    <w:bookmarkEnd w:id="228"/>
    <w:p w14:paraId="3EAAEFE1" w14:textId="77777777" w:rsidR="003B319F" w:rsidRPr="008E271B" w:rsidRDefault="003B319F" w:rsidP="003B319F"/>
    <w:p w14:paraId="3EC16A0C" w14:textId="77777777" w:rsidR="003B319F" w:rsidRPr="008E271B" w:rsidRDefault="003B319F" w:rsidP="003B319F">
      <w:pPr>
        <w:pStyle w:val="berschrift1"/>
        <w:numPr>
          <w:ilvl w:val="0"/>
          <w:numId w:val="0"/>
        </w:numPr>
      </w:pPr>
      <w:bookmarkStart w:id="231" w:name="_Toc31640701"/>
      <w:bookmarkStart w:id="232" w:name="_Toc33725635"/>
      <w:r w:rsidRPr="008E271B">
        <w:lastRenderedPageBreak/>
        <w:t>Ehrenwörtliche Erklärung</w:t>
      </w:r>
      <w:bookmarkEnd w:id="231"/>
      <w:bookmarkEnd w:id="232"/>
    </w:p>
    <w:p w14:paraId="1D0E2A00" w14:textId="77777777" w:rsidR="003B319F" w:rsidRPr="008E271B" w:rsidRDefault="003B319F" w:rsidP="003B319F"/>
    <w:tbl>
      <w:tblPr>
        <w:tblW w:w="0" w:type="auto"/>
        <w:tblLook w:val="04A0" w:firstRow="1" w:lastRow="0" w:firstColumn="1" w:lastColumn="0" w:noHBand="0" w:noVBand="1"/>
      </w:tblPr>
      <w:tblGrid>
        <w:gridCol w:w="2011"/>
        <w:gridCol w:w="2268"/>
        <w:gridCol w:w="1842"/>
        <w:gridCol w:w="2384"/>
      </w:tblGrid>
      <w:tr w:rsidR="003B319F" w:rsidRPr="008E271B" w14:paraId="383CE5FA" w14:textId="77777777" w:rsidTr="00E51498">
        <w:trPr>
          <w:trHeight w:val="397"/>
        </w:trPr>
        <w:tc>
          <w:tcPr>
            <w:tcW w:w="2035" w:type="dxa"/>
            <w:vAlign w:val="center"/>
          </w:tcPr>
          <w:p w14:paraId="436DFB18" w14:textId="77777777" w:rsidR="003B319F" w:rsidRPr="008E271B" w:rsidRDefault="003B319F" w:rsidP="00E51498">
            <w:r w:rsidRPr="008E271B">
              <w:t>Name:</w:t>
            </w:r>
          </w:p>
        </w:tc>
        <w:tc>
          <w:tcPr>
            <w:tcW w:w="2296" w:type="dxa"/>
            <w:vAlign w:val="center"/>
          </w:tcPr>
          <w:p w14:paraId="6D46B14A" w14:textId="14D3CADE" w:rsidR="003B319F" w:rsidRPr="008E271B" w:rsidRDefault="00EC0230" w:rsidP="00E51498">
            <w:r>
              <w:t>Wildermuth</w:t>
            </w:r>
          </w:p>
        </w:tc>
        <w:tc>
          <w:tcPr>
            <w:tcW w:w="1864" w:type="dxa"/>
            <w:vAlign w:val="center"/>
          </w:tcPr>
          <w:p w14:paraId="4C0C6176" w14:textId="77777777" w:rsidR="003B319F" w:rsidRPr="008E271B" w:rsidRDefault="003B319F" w:rsidP="00E51498">
            <w:r w:rsidRPr="008E271B">
              <w:t>Vorname:</w:t>
            </w:r>
          </w:p>
        </w:tc>
        <w:tc>
          <w:tcPr>
            <w:tcW w:w="2418" w:type="dxa"/>
            <w:vAlign w:val="center"/>
          </w:tcPr>
          <w:p w14:paraId="1203D632" w14:textId="1C1A57A8" w:rsidR="003B319F" w:rsidRPr="008E271B" w:rsidRDefault="00EC0230" w:rsidP="00E51498">
            <w:r>
              <w:t>Gerrit</w:t>
            </w:r>
          </w:p>
        </w:tc>
      </w:tr>
      <w:tr w:rsidR="003B319F" w:rsidRPr="008E271B" w14:paraId="37B288E7" w14:textId="77777777" w:rsidTr="00E51498">
        <w:trPr>
          <w:trHeight w:val="397"/>
        </w:trPr>
        <w:tc>
          <w:tcPr>
            <w:tcW w:w="2035" w:type="dxa"/>
            <w:vAlign w:val="center"/>
          </w:tcPr>
          <w:p w14:paraId="134F68F0" w14:textId="77777777" w:rsidR="003B319F" w:rsidRPr="008E271B" w:rsidRDefault="003B319F" w:rsidP="00E51498">
            <w:r w:rsidRPr="008E271B">
              <w:t>Matrikel-Nr.:</w:t>
            </w:r>
          </w:p>
        </w:tc>
        <w:tc>
          <w:tcPr>
            <w:tcW w:w="2296" w:type="dxa"/>
            <w:vAlign w:val="center"/>
          </w:tcPr>
          <w:p w14:paraId="68796CBE" w14:textId="054DC1E8" w:rsidR="003B319F" w:rsidRPr="008E271B" w:rsidRDefault="00EC0230" w:rsidP="00E51498">
            <w:r>
              <w:t>749442</w:t>
            </w:r>
          </w:p>
        </w:tc>
        <w:tc>
          <w:tcPr>
            <w:tcW w:w="1864" w:type="dxa"/>
            <w:vAlign w:val="center"/>
          </w:tcPr>
          <w:p w14:paraId="154D9FA6" w14:textId="77777777" w:rsidR="003B319F" w:rsidRPr="008E271B" w:rsidRDefault="003B319F" w:rsidP="00E51498">
            <w:r w:rsidRPr="008E271B">
              <w:t>Studiengang:</w:t>
            </w:r>
          </w:p>
        </w:tc>
        <w:tc>
          <w:tcPr>
            <w:tcW w:w="2418" w:type="dxa"/>
            <w:vAlign w:val="center"/>
          </w:tcPr>
          <w:p w14:paraId="5DF268FD" w14:textId="39A18A91" w:rsidR="003B319F" w:rsidRPr="008E271B" w:rsidRDefault="00EC0230" w:rsidP="00E51498">
            <w:r>
              <w:t>SWB</w:t>
            </w:r>
          </w:p>
        </w:tc>
      </w:tr>
    </w:tbl>
    <w:p w14:paraId="573ADB56" w14:textId="77777777" w:rsidR="003B319F" w:rsidRPr="008E271B" w:rsidRDefault="003B319F" w:rsidP="003B319F">
      <w:pPr>
        <w:pStyle w:val="Textkrper"/>
      </w:pPr>
    </w:p>
    <w:p w14:paraId="07FD4EC8" w14:textId="017A130C" w:rsidR="003B319F" w:rsidRPr="008E271B" w:rsidRDefault="00A405C2" w:rsidP="003B319F">
      <w:pPr>
        <w:pStyle w:val="Textkrper"/>
      </w:pPr>
      <w:r>
        <w:t>Hiermit versichere ich, Gerrit</w:t>
      </w:r>
      <w:r w:rsidR="003B319F" w:rsidRPr="008E271B">
        <w:t xml:space="preserve">, </w:t>
      </w:r>
      <w:r>
        <w:t xml:space="preserve">Wildermuth, dass ich die vorliegende </w:t>
      </w:r>
      <w:r w:rsidR="003B319F" w:rsidRPr="008E271B">
        <w:t xml:space="preserve">Bachelorarbeit mit dem Titel  </w:t>
      </w:r>
      <w:r w:rsidRPr="00A405C2">
        <w:t>Möglichkeiten zur Kontrolle und Steuerung der Kommunikation von Microservices</w:t>
      </w:r>
      <w:r w:rsidR="003B319F" w:rsidRPr="008E271B">
        <w:t xml:space="preserve"> selbständig und ohne fremde Hilfe verfasst und keine anderen als die angegebene Literatur und Hilfsmittel verwendet habe. Die Stellen der Arbeit, die dem Wortlaut oder dem Sinne </w:t>
      </w:r>
      <w:r>
        <w:t>nach anderen Werken ent</w:t>
      </w:r>
      <w:r>
        <w:softHyphen/>
        <w:t>nommen w</w:t>
      </w:r>
      <w:r w:rsidR="003B319F" w:rsidRPr="008E271B">
        <w:t>urden, sind in jedem Fall unter Angabe der Quelle kenntlich gemacht. Die Arbeit ist noch nicht veröffentlicht oder in anderer Form als Prüfungsleistung vorgelegt worden.</w:t>
      </w:r>
    </w:p>
    <w:p w14:paraId="1BC40EA6" w14:textId="19E32DE6" w:rsidR="003B319F" w:rsidRPr="008E271B" w:rsidRDefault="00EC0230" w:rsidP="003B319F">
      <w:pPr>
        <w:tabs>
          <w:tab w:val="left" w:pos="2835"/>
          <w:tab w:val="left" w:pos="4962"/>
          <w:tab w:val="left" w:pos="7937"/>
        </w:tabs>
        <w:spacing w:before="960"/>
        <w:rPr>
          <w:u w:val="single"/>
        </w:rPr>
      </w:pPr>
      <w:r>
        <w:rPr>
          <w:u w:val="single"/>
        </w:rPr>
        <w:t>Fellbach, 27.2.2020</w:t>
      </w:r>
      <w:r w:rsidR="003B319F" w:rsidRPr="008E271B">
        <w:rPr>
          <w:u w:val="single"/>
        </w:rPr>
        <w:tab/>
      </w:r>
      <w:r w:rsidR="003B319F" w:rsidRPr="008E271B">
        <w:tab/>
      </w:r>
      <w:r w:rsidR="003B319F" w:rsidRPr="008E271B">
        <w:rPr>
          <w:u w:val="single"/>
        </w:rPr>
        <w:tab/>
      </w:r>
    </w:p>
    <w:p w14:paraId="4B72AE6D" w14:textId="77777777" w:rsidR="003B319F" w:rsidRPr="008E271B" w:rsidRDefault="003B319F" w:rsidP="003B319F">
      <w:pPr>
        <w:tabs>
          <w:tab w:val="left" w:pos="2835"/>
          <w:tab w:val="left" w:pos="4962"/>
          <w:tab w:val="left" w:pos="7937"/>
        </w:tabs>
        <w:jc w:val="left"/>
      </w:pPr>
      <w:r w:rsidRPr="008E271B">
        <w:t>Ort, Datum</w:t>
      </w:r>
      <w:r w:rsidRPr="008E271B">
        <w:tab/>
      </w:r>
      <w:r w:rsidRPr="008E271B">
        <w:tab/>
        <w:t>Unterschrift</w:t>
      </w:r>
    </w:p>
    <w:p w14:paraId="099A6750" w14:textId="77777777" w:rsidR="003B319F" w:rsidRPr="008E271B" w:rsidRDefault="003B319F" w:rsidP="003B319F">
      <w:pPr>
        <w:sectPr w:rsidR="003B319F" w:rsidRPr="008E271B">
          <w:headerReference w:type="default" r:id="rId39"/>
          <w:headerReference w:type="first" r:id="rId40"/>
          <w:type w:val="continuous"/>
          <w:pgSz w:w="11906" w:h="16838" w:code="9"/>
          <w:pgMar w:top="1418" w:right="1416" w:bottom="1134" w:left="1985" w:header="720" w:footer="720" w:gutter="0"/>
          <w:cols w:space="720"/>
          <w:titlePg/>
        </w:sectPr>
      </w:pPr>
    </w:p>
    <w:p w14:paraId="17E6B4BE" w14:textId="2FD0CB9F" w:rsidR="003B319F" w:rsidRPr="008E271B" w:rsidRDefault="003B319F" w:rsidP="003B319F"/>
    <w:sdt>
      <w:sdtPr>
        <w:tag w:val="CitaviBibliography"/>
        <w:id w:val="-1628695429"/>
        <w:placeholder>
          <w:docPart w:val="3C3E348515D440178ECFA3BE57B39591"/>
        </w:placeholder>
      </w:sdtPr>
      <w:sdtEndPr>
        <w:rPr>
          <w:rFonts w:ascii="Times New Roman" w:hAnsi="Times New Roman"/>
          <w:b w:val="0"/>
          <w:kern w:val="0"/>
          <w:sz w:val="24"/>
        </w:rPr>
      </w:sdtEndPr>
      <w:sdtContent>
        <w:p w14:paraId="4193934A" w14:textId="77777777" w:rsidR="001629B0" w:rsidRDefault="003B319F" w:rsidP="001629B0">
          <w:pPr>
            <w:pStyle w:val="CitaviBibliographyHeading"/>
          </w:pPr>
          <w:r w:rsidRPr="008E271B">
            <w:fldChar w:fldCharType="begin"/>
          </w:r>
          <w:r w:rsidRPr="008E271B">
            <w:instrText>ADDIN CitaviBibliography</w:instrText>
          </w:r>
          <w:r w:rsidRPr="008E271B">
            <w:fldChar w:fldCharType="separate"/>
          </w:r>
          <w:r w:rsidR="001629B0">
            <w:t>Literaturverzeichnis</w:t>
          </w:r>
        </w:p>
        <w:p w14:paraId="1C5DBA47" w14:textId="77777777" w:rsidR="001629B0" w:rsidRDefault="001629B0" w:rsidP="001629B0">
          <w:pPr>
            <w:pStyle w:val="CitaviBibliographyEntry"/>
          </w:pPr>
          <w:bookmarkStart w:id="233" w:name="_CTVL001c3d6e470a078494eb8435272734e6340"/>
          <w:proofErr w:type="spellStart"/>
          <w:r w:rsidRPr="001629B0">
            <w:rPr>
              <w:smallCaps/>
              <w:lang w:val="en-US"/>
            </w:rPr>
            <w:t>Dashora</w:t>
          </w:r>
          <w:bookmarkEnd w:id="233"/>
          <w:proofErr w:type="spellEnd"/>
          <w:r w:rsidRPr="001629B0">
            <w:rPr>
              <w:lang w:val="en-US"/>
            </w:rPr>
            <w:t xml:space="preserve">, Saurabh: </w:t>
          </w:r>
          <w:r w:rsidRPr="001629B0">
            <w:rPr>
              <w:i/>
              <w:lang w:val="en-US"/>
            </w:rPr>
            <w:t xml:space="preserve">The Rise of Spring Framework | PROGRESSIVE CODER. </w:t>
          </w:r>
          <w:r w:rsidRPr="001629B0">
            <w:t xml:space="preserve">URL http://progressivecoder.com/the-rise-of-spring-framework/. – Aktualisierungsdatum: 16.01.2019 – Überprüfungsdatum 13.12.2019 </w:t>
          </w:r>
        </w:p>
        <w:p w14:paraId="75482A48" w14:textId="77777777" w:rsidR="001629B0" w:rsidRDefault="001629B0" w:rsidP="001629B0">
          <w:pPr>
            <w:pStyle w:val="CitaviBibliographyEntry"/>
          </w:pPr>
          <w:bookmarkStart w:id="234" w:name="_CTVL00195011c4b49124503b0d5147d1cf37b57"/>
          <w:r w:rsidRPr="001629B0">
            <w:rPr>
              <w:smallCaps/>
              <w:lang w:val="en-US"/>
            </w:rPr>
            <w:t xml:space="preserve">Dimensional Research: </w:t>
          </w:r>
          <w:bookmarkEnd w:id="234"/>
          <w:r w:rsidRPr="001629B0">
            <w:rPr>
              <w:i/>
              <w:lang w:val="en-US"/>
            </w:rPr>
            <w:t xml:space="preserve">global-microservices-trends-2018. </w:t>
          </w:r>
          <w:r w:rsidRPr="001629B0">
            <w:rPr>
              <w:lang w:val="en-US"/>
            </w:rPr>
            <w:t xml:space="preserve">A SURVEY OF DEVELOPMENT PROFESSIONALS (2018). </w:t>
          </w:r>
          <w:r w:rsidRPr="001629B0">
            <w:t xml:space="preserve">URL https://go.lightstep.com/rs/260-KGM-472/images/global-microservices-trends-2018.pdf – Überprüfungsdatum 27.01.2020 </w:t>
          </w:r>
        </w:p>
        <w:p w14:paraId="25CB9322" w14:textId="77777777" w:rsidR="001629B0" w:rsidRDefault="001629B0" w:rsidP="001629B0">
          <w:pPr>
            <w:pStyle w:val="CitaviBibliographyEntry"/>
          </w:pPr>
          <w:bookmarkStart w:id="235" w:name="_CTVL0016b96476de3f54de281191cdbe3365207"/>
          <w:r w:rsidRPr="001629B0">
            <w:rPr>
              <w:smallCaps/>
            </w:rPr>
            <w:t>Eigenkreation</w:t>
          </w:r>
          <w:bookmarkEnd w:id="235"/>
          <w:r w:rsidRPr="001629B0">
            <w:t xml:space="preserve"> </w:t>
          </w:r>
        </w:p>
        <w:p w14:paraId="6B1F6795" w14:textId="77777777" w:rsidR="001629B0" w:rsidRDefault="001629B0" w:rsidP="001629B0">
          <w:pPr>
            <w:pStyle w:val="CitaviBibliographyEntry"/>
          </w:pPr>
          <w:bookmarkStart w:id="236" w:name="_CTVL001f0692438777646da855c29ca6c16891a"/>
          <w:r w:rsidRPr="001629B0">
            <w:rPr>
              <w:smallCaps/>
            </w:rPr>
            <w:t>Fowler</w:t>
          </w:r>
          <w:bookmarkEnd w:id="236"/>
          <w:r w:rsidRPr="001629B0">
            <w:t xml:space="preserve">, Martin: </w:t>
          </w:r>
          <w:proofErr w:type="spellStart"/>
          <w:r w:rsidRPr="001629B0">
            <w:rPr>
              <w:i/>
            </w:rPr>
            <w:t>CircuitBreaker</w:t>
          </w:r>
          <w:proofErr w:type="spellEnd"/>
          <w:r w:rsidRPr="001629B0">
            <w:rPr>
              <w:i/>
            </w:rPr>
            <w:t xml:space="preserve">. </w:t>
          </w:r>
          <w:r w:rsidRPr="001629B0">
            <w:t xml:space="preserve">URL https://martinfowler.com/bliki/CircuitBreaker.html. – Aktualisierungsdatum: 10.04.2019 – Überprüfungsdatum 14.10.2019 </w:t>
          </w:r>
        </w:p>
        <w:p w14:paraId="65EFB712" w14:textId="77777777" w:rsidR="001629B0" w:rsidRDefault="001629B0" w:rsidP="001629B0">
          <w:pPr>
            <w:pStyle w:val="CitaviBibliographyEntry"/>
          </w:pPr>
          <w:bookmarkStart w:id="237" w:name="_CTVL0018aabf0949e0b44b99105c4255de782f4"/>
          <w:r w:rsidRPr="001629B0">
            <w:rPr>
              <w:smallCaps/>
              <w:lang w:val="en-US"/>
            </w:rPr>
            <w:t>Golden</w:t>
          </w:r>
          <w:bookmarkEnd w:id="237"/>
          <w:r w:rsidRPr="001629B0">
            <w:rPr>
              <w:lang w:val="en-US"/>
            </w:rPr>
            <w:t xml:space="preserve">, Bernard CEO </w:t>
          </w:r>
          <w:proofErr w:type="spellStart"/>
          <w:r w:rsidRPr="001629B0">
            <w:rPr>
              <w:lang w:val="en-US"/>
            </w:rPr>
            <w:t>Navica</w:t>
          </w:r>
          <w:proofErr w:type="spellEnd"/>
          <w:r w:rsidRPr="001629B0">
            <w:rPr>
              <w:lang w:val="en-US"/>
            </w:rPr>
            <w:t xml:space="preserve">: </w:t>
          </w:r>
          <w:r w:rsidRPr="001629B0">
            <w:rPr>
              <w:i/>
              <w:lang w:val="en-US"/>
            </w:rPr>
            <w:t xml:space="preserve">3 reasons you should always run </w:t>
          </w:r>
          <w:proofErr w:type="spellStart"/>
          <w:r w:rsidRPr="001629B0">
            <w:rPr>
              <w:i/>
              <w:lang w:val="en-US"/>
            </w:rPr>
            <w:t>microservices</w:t>
          </w:r>
          <w:proofErr w:type="spellEnd"/>
          <w:r w:rsidRPr="001629B0">
            <w:rPr>
              <w:i/>
              <w:lang w:val="en-US"/>
            </w:rPr>
            <w:t xml:space="preserve"> apps in containers | Learn. </w:t>
          </w:r>
          <w:r w:rsidRPr="001629B0">
            <w:t xml:space="preserve">URL https://learn.techbeacon.com/units/3-reasons-you-should-always-run-microservices-apps-containers. – Aktualisierungsdatum: 05.02.2017 – Überprüfungsdatum 22.11.2019 </w:t>
          </w:r>
        </w:p>
        <w:p w14:paraId="5EAB605F" w14:textId="77777777" w:rsidR="001629B0" w:rsidRDefault="001629B0" w:rsidP="001629B0">
          <w:pPr>
            <w:pStyle w:val="CitaviBibliographyEntry"/>
          </w:pPr>
          <w:bookmarkStart w:id="238" w:name="_CTVL00180ed2e23cc274544877b826788630d70"/>
          <w:r w:rsidRPr="001629B0">
            <w:rPr>
              <w:smallCaps/>
              <w:lang w:val="en-US"/>
            </w:rPr>
            <w:t xml:space="preserve">IBM: </w:t>
          </w:r>
          <w:bookmarkEnd w:id="238"/>
          <w:r w:rsidRPr="001629B0">
            <w:rPr>
              <w:i/>
              <w:lang w:val="en-US"/>
            </w:rPr>
            <w:t xml:space="preserve">Limiting the number of concurrent requests to </w:t>
          </w:r>
          <w:proofErr w:type="spellStart"/>
          <w:r w:rsidRPr="001629B0">
            <w:rPr>
              <w:i/>
              <w:lang w:val="en-US"/>
            </w:rPr>
            <w:t>microservices</w:t>
          </w:r>
          <w:proofErr w:type="spellEnd"/>
          <w:r w:rsidRPr="001629B0">
            <w:rPr>
              <w:i/>
              <w:lang w:val="en-US"/>
            </w:rPr>
            <w:t xml:space="preserve">. </w:t>
          </w:r>
          <w:r w:rsidRPr="001629B0">
            <w:t xml:space="preserve">URL https://openliberty.io/guides/bulkhead.html#background-concepts. – Aktualisierungsdatum: 28.11.2019 – Überprüfungsdatum 12.02.2019 </w:t>
          </w:r>
        </w:p>
        <w:p w14:paraId="08E2DDDB" w14:textId="77777777" w:rsidR="001629B0" w:rsidRDefault="001629B0" w:rsidP="001629B0">
          <w:pPr>
            <w:pStyle w:val="CitaviBibliographyEntry"/>
          </w:pPr>
          <w:bookmarkStart w:id="239" w:name="_CTVL0012c83bdf0d7864498b1efec81801862b8"/>
          <w:r w:rsidRPr="001629B0">
            <w:rPr>
              <w:smallCaps/>
            </w:rPr>
            <w:t xml:space="preserve">Kubernetes: </w:t>
          </w:r>
          <w:bookmarkEnd w:id="239"/>
          <w:r w:rsidRPr="001629B0">
            <w:rPr>
              <w:i/>
            </w:rPr>
            <w:t xml:space="preserve">Kubernetes </w:t>
          </w:r>
          <w:proofErr w:type="spellStart"/>
          <w:r w:rsidRPr="001629B0">
            <w:rPr>
              <w:i/>
            </w:rPr>
            <w:t>Deployments</w:t>
          </w:r>
          <w:proofErr w:type="spellEnd"/>
          <w:r w:rsidRPr="001629B0">
            <w:rPr>
              <w:i/>
            </w:rPr>
            <w:t xml:space="preserve">. </w:t>
          </w:r>
          <w:r w:rsidRPr="001629B0">
            <w:t xml:space="preserve">URL https://kubernetes.io/docs/concepts/workloads/controllers/deployment/#creating-a-deployment – Überprüfungsdatum 25.11.2019 </w:t>
          </w:r>
        </w:p>
        <w:p w14:paraId="162A3ADE" w14:textId="77777777" w:rsidR="001629B0" w:rsidRDefault="001629B0" w:rsidP="001629B0">
          <w:pPr>
            <w:pStyle w:val="CitaviBibliographyEntry"/>
          </w:pPr>
          <w:bookmarkStart w:id="240" w:name="_CTVL0015788a3dda68a459b973e9325ddf2a1c6"/>
          <w:proofErr w:type="spellStart"/>
          <w:r w:rsidRPr="001629B0">
            <w:rPr>
              <w:smallCaps/>
              <w:lang w:val="en-US"/>
            </w:rPr>
            <w:t>Kyma</w:t>
          </w:r>
          <w:proofErr w:type="spellEnd"/>
          <w:r w:rsidRPr="001629B0">
            <w:rPr>
              <w:smallCaps/>
              <w:lang w:val="en-US"/>
            </w:rPr>
            <w:t xml:space="preserve">: </w:t>
          </w:r>
          <w:bookmarkEnd w:id="240"/>
          <w:r w:rsidRPr="001629B0">
            <w:rPr>
              <w:i/>
              <w:lang w:val="en-US"/>
            </w:rPr>
            <w:t xml:space="preserve">Tracing - Docs | </w:t>
          </w:r>
          <w:proofErr w:type="spellStart"/>
          <w:r w:rsidRPr="001629B0">
            <w:rPr>
              <w:i/>
              <w:lang w:val="en-US"/>
            </w:rPr>
            <w:t>Kyma</w:t>
          </w:r>
          <w:proofErr w:type="spellEnd"/>
          <w:r w:rsidRPr="001629B0">
            <w:rPr>
              <w:i/>
              <w:lang w:val="en-US"/>
            </w:rPr>
            <w:t xml:space="preserve"> - An easy way to extend enterprise applications on Kubernetes. </w:t>
          </w:r>
          <w:r w:rsidRPr="001629B0">
            <w:t xml:space="preserve">URL https://kyma-project.io/docs/components/tracing#details-benefits-of-distributed-tracing – Überprüfungsdatum 11.07.2019 </w:t>
          </w:r>
        </w:p>
        <w:p w14:paraId="1CB36351" w14:textId="77777777" w:rsidR="001629B0" w:rsidRDefault="001629B0" w:rsidP="001629B0">
          <w:pPr>
            <w:pStyle w:val="CitaviBibliographyEntry"/>
          </w:pPr>
          <w:bookmarkStart w:id="241" w:name="_CTVL001d8d8887b79824457b1745ca5d0c13060"/>
          <w:r w:rsidRPr="001629B0">
            <w:rPr>
              <w:smallCaps/>
            </w:rPr>
            <w:t xml:space="preserve">Layer5: </w:t>
          </w:r>
          <w:bookmarkEnd w:id="241"/>
          <w:r w:rsidRPr="001629B0">
            <w:rPr>
              <w:i/>
            </w:rPr>
            <w:t xml:space="preserve">Service Mesh </w:t>
          </w:r>
          <w:proofErr w:type="spellStart"/>
          <w:r w:rsidRPr="001629B0">
            <w:rPr>
              <w:i/>
            </w:rPr>
            <w:t>Landscape</w:t>
          </w:r>
          <w:proofErr w:type="spellEnd"/>
          <w:r w:rsidRPr="001629B0">
            <w:rPr>
              <w:i/>
            </w:rPr>
            <w:t xml:space="preserve">. </w:t>
          </w:r>
          <w:r w:rsidRPr="001629B0">
            <w:t xml:space="preserve">URL https://layer5.io/landscape/. – Aktualisierungsdatum: 28.10.2019 – Überprüfungsdatum 30.10.2019 </w:t>
          </w:r>
        </w:p>
        <w:p w14:paraId="14966556" w14:textId="77777777" w:rsidR="001629B0" w:rsidRDefault="001629B0" w:rsidP="001629B0">
          <w:pPr>
            <w:pStyle w:val="CitaviBibliographyEntry"/>
          </w:pPr>
          <w:bookmarkStart w:id="242" w:name="_CTVL001d5f69c3057fe4027ba39faf6c116de3d"/>
          <w:r w:rsidRPr="001629B0">
            <w:rPr>
              <w:smallCaps/>
              <w:lang w:val="en-US"/>
            </w:rPr>
            <w:t>McAllister</w:t>
          </w:r>
          <w:bookmarkEnd w:id="242"/>
          <w:r w:rsidRPr="001629B0">
            <w:rPr>
              <w:lang w:val="en-US"/>
            </w:rPr>
            <w:t xml:space="preserve">, Dave: </w:t>
          </w:r>
          <w:r w:rsidRPr="001629B0">
            <w:rPr>
              <w:i/>
              <w:lang w:val="en-US"/>
            </w:rPr>
            <w:t xml:space="preserve">GOTO 2019 • Observability, Distributed Tracing &amp; the Complex World • Dave McAllister - YouTube. </w:t>
          </w:r>
          <w:r w:rsidRPr="001629B0">
            <w:t xml:space="preserve">URL https://www.youtube.com/watch?v=2nTJSsBngao – Überprüfungsdatum 11.08.2019 </w:t>
          </w:r>
        </w:p>
        <w:p w14:paraId="4DE11A07" w14:textId="77777777" w:rsidR="001629B0" w:rsidRDefault="001629B0" w:rsidP="001629B0">
          <w:pPr>
            <w:pStyle w:val="CitaviBibliographyEntry"/>
          </w:pPr>
          <w:bookmarkStart w:id="243" w:name="_CTVL001860ca78c003c48af9632d5bc35d9e760"/>
          <w:r w:rsidRPr="001629B0">
            <w:rPr>
              <w:smallCaps/>
            </w:rPr>
            <w:t>Microsoft</w:t>
          </w:r>
          <w:bookmarkEnd w:id="243"/>
          <w:r w:rsidRPr="001629B0">
            <w:t xml:space="preserve">, dragon119: </w:t>
          </w:r>
          <w:r w:rsidRPr="001629B0">
            <w:rPr>
              <w:i/>
            </w:rPr>
            <w:t xml:space="preserve">Wiederholungsmuster - Cloud Design Patterns. </w:t>
          </w:r>
          <w:r w:rsidRPr="001629B0">
            <w:t xml:space="preserve">URL https://docs.microsoft.com/de-de/azure/architecture/patterns/retry – Überprüfungsdatum 12.03.2019 </w:t>
          </w:r>
        </w:p>
        <w:p w14:paraId="63E80855" w14:textId="77777777" w:rsidR="001629B0" w:rsidRDefault="001629B0" w:rsidP="001629B0">
          <w:pPr>
            <w:pStyle w:val="CitaviBibliographyEntry"/>
          </w:pPr>
          <w:bookmarkStart w:id="244" w:name="_CTVL001d6239128ecb444a191242d8b4792c00e"/>
          <w:proofErr w:type="spellStart"/>
          <w:r w:rsidRPr="001629B0">
            <w:rPr>
              <w:smallCaps/>
              <w:lang w:val="en-US"/>
            </w:rPr>
            <w:t>Paraschiv</w:t>
          </w:r>
          <w:bookmarkEnd w:id="244"/>
          <w:proofErr w:type="spellEnd"/>
          <w:r w:rsidRPr="001629B0">
            <w:rPr>
              <w:lang w:val="en-US"/>
            </w:rPr>
            <w:t xml:space="preserve">, Eugen: </w:t>
          </w:r>
          <w:r w:rsidRPr="001629B0">
            <w:rPr>
              <w:i/>
              <w:lang w:val="en-US"/>
            </w:rPr>
            <w:t xml:space="preserve">The State of Java in 2018. </w:t>
          </w:r>
          <w:r w:rsidRPr="001629B0">
            <w:t xml:space="preserve">URL https://www.baeldung.com/java-in-2018#spring-adoption. – Aktualisierungsdatum: 11.06.2018 – Überprüfungsdatum 13.12.2019 </w:t>
          </w:r>
        </w:p>
        <w:p w14:paraId="7E5F4134" w14:textId="77777777" w:rsidR="001629B0" w:rsidRDefault="001629B0" w:rsidP="001629B0">
          <w:pPr>
            <w:pStyle w:val="CitaviBibliographyEntry"/>
          </w:pPr>
          <w:bookmarkStart w:id="245" w:name="_CTVL0013ce04c8ff7b347eb9b5dda5e435ccf5d"/>
          <w:r w:rsidRPr="001629B0">
            <w:rPr>
              <w:smallCaps/>
              <w:lang w:val="en-US"/>
            </w:rPr>
            <w:lastRenderedPageBreak/>
            <w:t>Posta</w:t>
          </w:r>
          <w:bookmarkEnd w:id="245"/>
          <w:r w:rsidRPr="001629B0">
            <w:rPr>
              <w:lang w:val="en-US"/>
            </w:rPr>
            <w:t xml:space="preserve">, Christian: </w:t>
          </w:r>
          <w:r w:rsidRPr="001629B0">
            <w:rPr>
              <w:i/>
              <w:lang w:val="en-US"/>
            </w:rPr>
            <w:t xml:space="preserve">API Gateways Are Going Through an Identity Crisis. </w:t>
          </w:r>
          <w:r w:rsidRPr="001629B0">
            <w:t xml:space="preserve">URL https://blog.christianposta.com/microservices/api-gateways-are-going-through-an-identity-crisis/. – Aktualisierungsdatum: 116/0/2019 – Überprüfungsdatum 12.03.2019 </w:t>
          </w:r>
        </w:p>
        <w:p w14:paraId="62232A45" w14:textId="77777777" w:rsidR="001629B0" w:rsidRDefault="001629B0" w:rsidP="001629B0">
          <w:pPr>
            <w:pStyle w:val="CitaviBibliographyEntry"/>
          </w:pPr>
          <w:bookmarkStart w:id="246" w:name="_CTVL0016370fb28144f404396eab7af4dd814af"/>
          <w:r w:rsidRPr="001629B0">
            <w:rPr>
              <w:smallCaps/>
            </w:rPr>
            <w:t>Prinz</w:t>
          </w:r>
          <w:bookmarkEnd w:id="246"/>
          <w:r w:rsidRPr="001629B0">
            <w:t xml:space="preserve">, Hanna: </w:t>
          </w:r>
          <w:r w:rsidRPr="001629B0">
            <w:rPr>
              <w:i/>
            </w:rPr>
            <w:t xml:space="preserve">Service Mesh – für Microservices unverzichtbar? </w:t>
          </w:r>
          <w:r w:rsidRPr="001629B0">
            <w:t xml:space="preserve">URL https://www.informatik-aktuell.de/entwicklung/methoden/service-mesh-fuer-microservices-unverzichtbar.html. – Aktualisierungsdatum: 15.10.2019 – Überprüfungsdatum 12.05.2019 </w:t>
          </w:r>
        </w:p>
        <w:p w14:paraId="7898B6FD" w14:textId="77777777" w:rsidR="001629B0" w:rsidRDefault="001629B0" w:rsidP="001629B0">
          <w:pPr>
            <w:pStyle w:val="CitaviBibliographyEntry"/>
          </w:pPr>
          <w:bookmarkStart w:id="247" w:name="_CTVL001e956f9afd76049d18bf3246c547666c9"/>
          <w:r w:rsidRPr="001629B0">
            <w:rPr>
              <w:smallCaps/>
              <w:lang w:val="en-US"/>
            </w:rPr>
            <w:t>Richardson</w:t>
          </w:r>
          <w:bookmarkEnd w:id="247"/>
          <w:r w:rsidRPr="001629B0">
            <w:rPr>
              <w:lang w:val="en-US"/>
            </w:rPr>
            <w:t xml:space="preserve">, Chris: </w:t>
          </w:r>
          <w:r w:rsidRPr="001629B0">
            <w:rPr>
              <w:i/>
              <w:lang w:val="en-US"/>
            </w:rPr>
            <w:t xml:space="preserve">Microservices Pattern: API gateway pattern. </w:t>
          </w:r>
          <w:r w:rsidRPr="001629B0">
            <w:t xml:space="preserve">URL https://microservices.io/patterns/apigateway.html. – Aktualisierungsdatum: 20.11.2019 – Überprüfungsdatum 12.02.2019 </w:t>
          </w:r>
        </w:p>
        <w:p w14:paraId="0A1A61CC" w14:textId="77777777" w:rsidR="001629B0" w:rsidRDefault="001629B0" w:rsidP="001629B0">
          <w:pPr>
            <w:pStyle w:val="CitaviBibliographyEntry"/>
          </w:pPr>
          <w:bookmarkStart w:id="248" w:name="_CTVL001ed4504380a874c7bafaa5d7178afa078"/>
          <w:r w:rsidRPr="001629B0">
            <w:rPr>
              <w:smallCaps/>
              <w:lang w:val="en-US"/>
            </w:rPr>
            <w:t>Richardson</w:t>
          </w:r>
          <w:bookmarkEnd w:id="248"/>
          <w:r w:rsidRPr="001629B0">
            <w:rPr>
              <w:lang w:val="en-US"/>
            </w:rPr>
            <w:t xml:space="preserve">, Chris: </w:t>
          </w:r>
          <w:r w:rsidRPr="001629B0">
            <w:rPr>
              <w:i/>
              <w:lang w:val="en-US"/>
            </w:rPr>
            <w:t xml:space="preserve">Service Discovery in a Microservices Architecture - NGINX. </w:t>
          </w:r>
          <w:r w:rsidRPr="001629B0">
            <w:t xml:space="preserve">URL https://www.nginx.com/blog/service-discovery-in-a-microservices-architecture/ – Überprüfungsdatum 31.10.2019 </w:t>
          </w:r>
        </w:p>
        <w:p w14:paraId="6B312ECA" w14:textId="77777777" w:rsidR="001629B0" w:rsidRDefault="001629B0" w:rsidP="001629B0">
          <w:pPr>
            <w:pStyle w:val="CitaviBibliographyEntry"/>
          </w:pPr>
          <w:bookmarkStart w:id="249" w:name="_CTVL001b3a45404d2df4913b1f86f3306f1cef4"/>
          <w:proofErr w:type="spellStart"/>
          <w:r w:rsidRPr="001629B0">
            <w:rPr>
              <w:smallCaps/>
              <w:lang w:val="en-US"/>
            </w:rPr>
            <w:t>Rotem</w:t>
          </w:r>
          <w:proofErr w:type="spellEnd"/>
          <w:r w:rsidRPr="001629B0">
            <w:rPr>
              <w:smallCaps/>
              <w:lang w:val="en-US"/>
            </w:rPr>
            <w:t>-Gal-Oz</w:t>
          </w:r>
          <w:bookmarkEnd w:id="249"/>
          <w:r w:rsidRPr="001629B0">
            <w:rPr>
              <w:lang w:val="en-US"/>
            </w:rPr>
            <w:t xml:space="preserve">, </w:t>
          </w:r>
          <w:proofErr w:type="spellStart"/>
          <w:r w:rsidRPr="001629B0">
            <w:rPr>
              <w:lang w:val="en-US"/>
            </w:rPr>
            <w:t>Arnon</w:t>
          </w:r>
          <w:proofErr w:type="spellEnd"/>
          <w:r w:rsidRPr="001629B0">
            <w:rPr>
              <w:lang w:val="en-US"/>
            </w:rPr>
            <w:t xml:space="preserve">: </w:t>
          </w:r>
          <w:r w:rsidRPr="001629B0">
            <w:rPr>
              <w:i/>
              <w:lang w:val="en-US"/>
            </w:rPr>
            <w:t xml:space="preserve">Fallacies of distributed computing Explained. </w:t>
          </w:r>
          <w:r w:rsidRPr="001629B0">
            <w:t xml:space="preserve">URL http://www.rgoarchitects.com/Files/fallacies.pdf – Überprüfungsdatum 10.09.2019 </w:t>
          </w:r>
        </w:p>
        <w:p w14:paraId="17087A89" w14:textId="77777777" w:rsidR="001629B0" w:rsidRDefault="001629B0" w:rsidP="001629B0">
          <w:pPr>
            <w:pStyle w:val="CitaviBibliographyEntry"/>
          </w:pPr>
          <w:bookmarkStart w:id="250" w:name="_CTVL001e3d96fcf358b4dc9b15b817cbb939c4e"/>
          <w:r w:rsidRPr="001629B0">
            <w:rPr>
              <w:smallCaps/>
            </w:rPr>
            <w:t xml:space="preserve">Sebastian Eschweiler: </w:t>
          </w:r>
          <w:bookmarkEnd w:id="250"/>
          <w:r w:rsidRPr="001629B0">
            <w:rPr>
              <w:i/>
            </w:rPr>
            <w:t xml:space="preserve">Docker – </w:t>
          </w:r>
          <w:proofErr w:type="spellStart"/>
          <w:r w:rsidRPr="001629B0">
            <w:rPr>
              <w:i/>
            </w:rPr>
            <w:t>Beginner’s</w:t>
          </w:r>
          <w:proofErr w:type="spellEnd"/>
          <w:r w:rsidRPr="001629B0">
            <w:rPr>
              <w:i/>
            </w:rPr>
            <w:t xml:space="preserve"> Guide – Part 1: Images &amp; Containers. </w:t>
          </w:r>
          <w:r w:rsidRPr="001629B0">
            <w:t xml:space="preserve">URL https://codingthesmartway.com/docker-beginners-guide-part-1-images-containers/. – Aktualisierungsdatum: 24.02.2019 – Überprüfungsdatum 26.01.2020 </w:t>
          </w:r>
        </w:p>
        <w:p w14:paraId="779B396F" w14:textId="77777777" w:rsidR="001629B0" w:rsidRPr="001629B0" w:rsidRDefault="001629B0" w:rsidP="001629B0">
          <w:pPr>
            <w:pStyle w:val="CitaviBibliographyEntry"/>
            <w:rPr>
              <w:lang w:val="en-US"/>
            </w:rPr>
          </w:pPr>
          <w:bookmarkStart w:id="251" w:name="_CTVL0011913a66f32494576ae4db8456ee115c7"/>
          <w:proofErr w:type="spellStart"/>
          <w:r w:rsidRPr="001629B0">
            <w:rPr>
              <w:smallCaps/>
              <w:lang w:val="en-US"/>
            </w:rPr>
            <w:t>StackRox</w:t>
          </w:r>
          <w:proofErr w:type="spellEnd"/>
          <w:r w:rsidRPr="001629B0">
            <w:rPr>
              <w:smallCaps/>
              <w:lang w:val="en-US"/>
            </w:rPr>
            <w:t xml:space="preserve">: </w:t>
          </w:r>
          <w:bookmarkEnd w:id="251"/>
          <w:r w:rsidRPr="001629B0">
            <w:rPr>
              <w:i/>
              <w:lang w:val="en-US"/>
            </w:rPr>
            <w:t xml:space="preserve">The State of Container and Kubernetes Security Spring </w:t>
          </w:r>
          <w:proofErr w:type="gramStart"/>
          <w:r w:rsidRPr="001629B0">
            <w:rPr>
              <w:i/>
              <w:lang w:val="en-US"/>
            </w:rPr>
            <w:t>2019 :</w:t>
          </w:r>
          <w:proofErr w:type="gramEnd"/>
          <w:r w:rsidRPr="001629B0">
            <w:rPr>
              <w:i/>
              <w:lang w:val="en-US"/>
            </w:rPr>
            <w:t xml:space="preserve"> With observations and analysis from </w:t>
          </w:r>
          <w:proofErr w:type="spellStart"/>
          <w:r w:rsidRPr="001629B0">
            <w:rPr>
              <w:i/>
              <w:lang w:val="en-US"/>
            </w:rPr>
            <w:t>AimPoint</w:t>
          </w:r>
          <w:proofErr w:type="spellEnd"/>
          <w:r w:rsidRPr="001629B0">
            <w:rPr>
              <w:i/>
              <w:lang w:val="en-US"/>
            </w:rPr>
            <w:t xml:space="preserve"> Group. </w:t>
          </w:r>
          <w:r w:rsidRPr="001629B0">
            <w:rPr>
              <w:lang w:val="en-US"/>
            </w:rPr>
            <w:t xml:space="preserve">2019 </w:t>
          </w:r>
        </w:p>
        <w:p w14:paraId="5568C121" w14:textId="77777777" w:rsidR="001629B0" w:rsidRPr="001629B0" w:rsidRDefault="001629B0" w:rsidP="001629B0">
          <w:pPr>
            <w:pStyle w:val="CitaviBibliographyEntry"/>
            <w:rPr>
              <w:lang w:val="en-US"/>
            </w:rPr>
          </w:pPr>
          <w:bookmarkStart w:id="252" w:name="_CTVL001bb59862cc9c345beb39762dea561d37c"/>
          <w:proofErr w:type="spellStart"/>
          <w:r w:rsidRPr="001629B0">
            <w:rPr>
              <w:smallCaps/>
              <w:lang w:val="en-US"/>
            </w:rPr>
            <w:t>Storozhuk</w:t>
          </w:r>
          <w:bookmarkEnd w:id="252"/>
          <w:proofErr w:type="spellEnd"/>
          <w:r w:rsidRPr="001629B0">
            <w:rPr>
              <w:lang w:val="en-US"/>
            </w:rPr>
            <w:t xml:space="preserve">, Bogdan: </w:t>
          </w:r>
          <w:r w:rsidRPr="001629B0">
            <w:rPr>
              <w:i/>
              <w:lang w:val="en-US"/>
            </w:rPr>
            <w:t xml:space="preserve">Rate Limiter Internals in Resilience4j. </w:t>
          </w:r>
          <w:r w:rsidRPr="001629B0">
            <w:rPr>
              <w:lang w:val="en-US"/>
            </w:rPr>
            <w:t xml:space="preserve">URL https://medium.com/@storozhuk.b.m/rate-limiter-internals-in-resilience4j-48776e433b90#7585 – </w:t>
          </w:r>
          <w:proofErr w:type="spellStart"/>
          <w:r w:rsidRPr="001629B0">
            <w:rPr>
              <w:lang w:val="en-US"/>
            </w:rPr>
            <w:t>Überprüfungsdatum</w:t>
          </w:r>
          <w:proofErr w:type="spellEnd"/>
          <w:r w:rsidRPr="001629B0">
            <w:rPr>
              <w:lang w:val="en-US"/>
            </w:rPr>
            <w:t xml:space="preserve"> 21.10.2019 </w:t>
          </w:r>
        </w:p>
        <w:p w14:paraId="6A318335" w14:textId="77777777" w:rsidR="001629B0" w:rsidRDefault="001629B0" w:rsidP="001629B0">
          <w:pPr>
            <w:pStyle w:val="CitaviBibliographyEntry"/>
          </w:pPr>
          <w:bookmarkStart w:id="253" w:name="_CTVL00142c9e052f8e1428e885f82cfd186e9a7"/>
          <w:r w:rsidRPr="001629B0">
            <w:rPr>
              <w:smallCaps/>
              <w:lang w:val="en-US"/>
            </w:rPr>
            <w:t>Tanenbaum</w:t>
          </w:r>
          <w:bookmarkEnd w:id="253"/>
          <w:r w:rsidRPr="001629B0">
            <w:rPr>
              <w:lang w:val="en-US"/>
            </w:rPr>
            <w:t>, Andrew S.; Maarten Van Steen (</w:t>
          </w:r>
          <w:proofErr w:type="spellStart"/>
          <w:r w:rsidRPr="001629B0">
            <w:rPr>
              <w:lang w:val="en-US"/>
            </w:rPr>
            <w:t>Mitarb</w:t>
          </w:r>
          <w:proofErr w:type="spellEnd"/>
          <w:r w:rsidRPr="001629B0">
            <w:rPr>
              <w:lang w:val="en-US"/>
            </w:rPr>
            <w:t xml:space="preserve">.): </w:t>
          </w:r>
          <w:r w:rsidRPr="001629B0">
            <w:rPr>
              <w:i/>
              <w:lang w:val="en-US"/>
            </w:rPr>
            <w:t xml:space="preserve">Distributed Systems Principles and Paradigms. </w:t>
          </w:r>
          <w:r w:rsidRPr="001629B0">
            <w:t xml:space="preserve">Zweite Auflage : Pearson Education, 2006 </w:t>
          </w:r>
        </w:p>
        <w:p w14:paraId="3B10AF82" w14:textId="77777777" w:rsidR="001629B0" w:rsidRDefault="001629B0" w:rsidP="001629B0">
          <w:pPr>
            <w:pStyle w:val="CitaviBibliographyEntry"/>
          </w:pPr>
          <w:bookmarkStart w:id="254" w:name="_CTVL0015d945deaea214909bb608097149e99b2"/>
          <w:proofErr w:type="spellStart"/>
          <w:r w:rsidRPr="001629B0">
            <w:rPr>
              <w:smallCaps/>
            </w:rPr>
            <w:t>Ushio</w:t>
          </w:r>
          <w:bookmarkEnd w:id="254"/>
          <w:proofErr w:type="spellEnd"/>
          <w:r w:rsidRPr="001629B0">
            <w:t xml:space="preserve">, </w:t>
          </w:r>
          <w:proofErr w:type="spellStart"/>
          <w:r w:rsidRPr="001629B0">
            <w:t>Tsuyoshi</w:t>
          </w:r>
          <w:proofErr w:type="spellEnd"/>
          <w:r w:rsidRPr="001629B0">
            <w:t xml:space="preserve">: </w:t>
          </w:r>
          <w:r w:rsidRPr="001629B0">
            <w:rPr>
              <w:i/>
            </w:rPr>
            <w:t xml:space="preserve">Kubernetes in </w:t>
          </w:r>
          <w:proofErr w:type="spellStart"/>
          <w:r w:rsidRPr="001629B0">
            <w:rPr>
              <w:i/>
            </w:rPr>
            <w:t>three</w:t>
          </w:r>
          <w:proofErr w:type="spellEnd"/>
          <w:r w:rsidRPr="001629B0">
            <w:rPr>
              <w:i/>
            </w:rPr>
            <w:t xml:space="preserve"> </w:t>
          </w:r>
          <w:proofErr w:type="spellStart"/>
          <w:r w:rsidRPr="001629B0">
            <w:rPr>
              <w:i/>
            </w:rPr>
            <w:t>diagrams</w:t>
          </w:r>
          <w:proofErr w:type="spellEnd"/>
          <w:r w:rsidRPr="001629B0">
            <w:rPr>
              <w:i/>
            </w:rPr>
            <w:t xml:space="preserve">. </w:t>
          </w:r>
          <w:r w:rsidRPr="001629B0">
            <w:t xml:space="preserve">URL https://medium.com/@tsuyoshiushio/kubernetes-in-three-diagrams-6aba8432541c. – Aktualisierungsdatum: 05.02.2018 – Überprüfungsdatum 22.11.2019 </w:t>
          </w:r>
        </w:p>
        <w:p w14:paraId="5DF5D00E" w14:textId="696CD4DA" w:rsidR="003B319F" w:rsidRPr="008E271B" w:rsidRDefault="001629B0" w:rsidP="001629B0">
          <w:pPr>
            <w:pStyle w:val="CitaviBibliographyEntry"/>
          </w:pPr>
          <w:bookmarkStart w:id="255" w:name="_CTVL001c8f0e146965e4825bf7a7797aad5544b"/>
          <w:proofErr w:type="spellStart"/>
          <w:r w:rsidRPr="001629B0">
            <w:rPr>
              <w:smallCaps/>
              <w:lang w:val="en-US"/>
            </w:rPr>
            <w:t>Vogels</w:t>
          </w:r>
          <w:bookmarkEnd w:id="255"/>
          <w:proofErr w:type="spellEnd"/>
          <w:r w:rsidRPr="001629B0">
            <w:rPr>
              <w:lang w:val="en-US"/>
            </w:rPr>
            <w:t xml:space="preserve">, Werner: </w:t>
          </w:r>
          <w:r w:rsidRPr="001629B0">
            <w:rPr>
              <w:i/>
              <w:lang w:val="en-US"/>
            </w:rPr>
            <w:t xml:space="preserve">A Conversation with Werner </w:t>
          </w:r>
          <w:proofErr w:type="spellStart"/>
          <w:r w:rsidRPr="001629B0">
            <w:rPr>
              <w:i/>
              <w:lang w:val="en-US"/>
            </w:rPr>
            <w:t>Vogels</w:t>
          </w:r>
          <w:proofErr w:type="spellEnd"/>
          <w:r w:rsidRPr="001629B0">
            <w:rPr>
              <w:i/>
              <w:lang w:val="en-US"/>
            </w:rPr>
            <w:t xml:space="preserve"> - ACM Queue. </w:t>
          </w:r>
          <w:r w:rsidRPr="001629B0">
            <w:t xml:space="preserve">URL https://dl.acm.org/doi/pdf/10.1145/1142055.1142065. – Aktualisierungsdatum: 30.06.2006 – Überprüfungsdatum 21.11.2019 </w:t>
          </w:r>
          <w:r w:rsidR="003B319F" w:rsidRPr="008E271B">
            <w:fldChar w:fldCharType="end"/>
          </w:r>
        </w:p>
      </w:sdtContent>
    </w:sdt>
    <w:sectPr w:rsidR="003B319F" w:rsidRPr="008E271B" w:rsidSect="00C806CB">
      <w:headerReference w:type="first" r:id="rId41"/>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57BE6E" w14:textId="77777777" w:rsidR="00E70EF8" w:rsidRDefault="00E70EF8">
      <w:pPr>
        <w:spacing w:before="0" w:line="240" w:lineRule="auto"/>
      </w:pPr>
      <w:r>
        <w:separator/>
      </w:r>
    </w:p>
  </w:endnote>
  <w:endnote w:type="continuationSeparator" w:id="0">
    <w:p w14:paraId="484893EA" w14:textId="77777777" w:rsidR="00E70EF8" w:rsidRDefault="00E70EF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28694D" w14:textId="77777777" w:rsidR="00E70EF8" w:rsidRDefault="00E70EF8">
      <w:pPr>
        <w:spacing w:before="0" w:line="240" w:lineRule="auto"/>
      </w:pPr>
      <w:r>
        <w:separator/>
      </w:r>
    </w:p>
  </w:footnote>
  <w:footnote w:type="continuationSeparator" w:id="0">
    <w:p w14:paraId="1CE4981A" w14:textId="77777777" w:rsidR="00E70EF8" w:rsidRDefault="00E70EF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7DDFE8" w14:textId="77777777" w:rsidR="00362D99" w:rsidRPr="00545FED" w:rsidRDefault="00362D99">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AB766D" w:rsidRPr="00AB766D">
      <w:rPr>
        <w:b/>
        <w:bCs/>
        <w:noProof/>
      </w:rPr>
      <w:instrText>3</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AB766D" w:rsidRPr="00AB766D">
      <w:rPr>
        <w:b/>
        <w:bCs/>
        <w:noProof/>
      </w:rPr>
      <w:instrText>3</w:instrText>
    </w:r>
    <w:r>
      <w:rPr>
        <w:noProof/>
      </w:rPr>
      <w:fldChar w:fldCharType="end"/>
    </w:r>
    <w:r w:rsidRPr="00545FED">
      <w:instrText xml:space="preserve"> " " \* MERGEFORMAT </w:instrText>
    </w:r>
    <w:r>
      <w:fldChar w:fldCharType="separate"/>
    </w:r>
    <w:r w:rsidR="00AB766D" w:rsidRPr="00AB766D">
      <w:rPr>
        <w:noProof/>
      </w:rPr>
      <w:instrText>3</w:instrText>
    </w:r>
    <w:r w:rsidR="00AB766D" w:rsidRPr="00545FED">
      <w:instrText xml:space="preserve"> </w:instrText>
    </w:r>
    <w:r>
      <w:fldChar w:fldCharType="end"/>
    </w:r>
    <w:r w:rsidRPr="00545FED">
      <w:instrText xml:space="preserve"> \* MERGEFORMAT </w:instrText>
    </w:r>
    <w:r w:rsidR="00AB766D">
      <w:fldChar w:fldCharType="separate"/>
    </w:r>
    <w:r w:rsidR="00AB766D" w:rsidRPr="00AB766D">
      <w:rPr>
        <w:noProof/>
      </w:rPr>
      <w:t>3</w:t>
    </w:r>
    <w:r w:rsidR="00AB766D"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AB766D">
      <w:rPr>
        <w:noProof/>
      </w:rPr>
      <w:t>Verteilte Systeme</w:t>
    </w:r>
    <w:r>
      <w:rPr>
        <w:noProof/>
      </w:rPr>
      <w:fldChar w:fldCharType="end"/>
    </w:r>
    <w:r w:rsidRPr="00545FED">
      <w:tab/>
    </w:r>
    <w:r>
      <w:fldChar w:fldCharType="begin"/>
    </w:r>
    <w:r w:rsidRPr="00545FED">
      <w:instrText xml:space="preserve"> PAGE  \* MERGEFORMAT </w:instrText>
    </w:r>
    <w:r>
      <w:fldChar w:fldCharType="separate"/>
    </w:r>
    <w:r w:rsidR="00AB766D">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C89ED0" w14:textId="77777777" w:rsidR="00362D99" w:rsidRDefault="00362D99">
    <w:pPr>
      <w:pStyle w:val="Kopfzeile"/>
      <w:pBdr>
        <w:bottom w:val="none" w:sz="0" w:space="0" w:color="auto"/>
      </w:pBdr>
    </w:pPr>
    <w:r>
      <w:rPr>
        <w:noProof/>
      </w:rPr>
      <w:drawing>
        <wp:anchor distT="0" distB="36195" distL="107950" distR="0" simplePos="0" relativeHeight="251659264" behindDoc="0" locked="0" layoutInCell="1" allowOverlap="0" wp14:anchorId="55D66FBF" wp14:editId="1E89C4BC">
          <wp:simplePos x="0" y="0"/>
          <wp:positionH relativeFrom="page">
            <wp:posOffset>5287645</wp:posOffset>
          </wp:positionH>
          <wp:positionV relativeFrom="page">
            <wp:posOffset>411480</wp:posOffset>
          </wp:positionV>
          <wp:extent cx="1839595" cy="426720"/>
          <wp:effectExtent l="0" t="0" r="8255" b="0"/>
          <wp:wrapSquare wrapText="bothSides"/>
          <wp:docPr id="1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362D99" w:rsidRDefault="00362D9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84534E8"/>
    <w:multiLevelType w:val="hybridMultilevel"/>
    <w:tmpl w:val="E6F024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556543AE"/>
    <w:multiLevelType w:val="hybridMultilevel"/>
    <w:tmpl w:val="6548D054"/>
    <w:lvl w:ilvl="0" w:tplc="AB06B9B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31"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0"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2"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3" w15:restartNumberingAfterBreak="0">
    <w:nsid w:val="7A1B242F"/>
    <w:multiLevelType w:val="hybridMultilevel"/>
    <w:tmpl w:val="E6F0236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44" w15:restartNumberingAfterBreak="0">
    <w:nsid w:val="7D8A6FE6"/>
    <w:multiLevelType w:val="multilevel"/>
    <w:tmpl w:val="4BEC1028"/>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964"/>
        </w:tabs>
        <w:ind w:left="964"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2"/>
  </w:num>
  <w:num w:numId="13">
    <w:abstractNumId w:val="41"/>
  </w:num>
  <w:num w:numId="14">
    <w:abstractNumId w:val="27"/>
  </w:num>
  <w:num w:numId="15">
    <w:abstractNumId w:val="16"/>
  </w:num>
  <w:num w:numId="16">
    <w:abstractNumId w:val="19"/>
  </w:num>
  <w:num w:numId="17">
    <w:abstractNumId w:val="13"/>
  </w:num>
  <w:num w:numId="18">
    <w:abstractNumId w:val="36"/>
  </w:num>
  <w:num w:numId="19">
    <w:abstractNumId w:val="32"/>
  </w:num>
  <w:num w:numId="20">
    <w:abstractNumId w:val="15"/>
  </w:num>
  <w:num w:numId="21">
    <w:abstractNumId w:val="12"/>
  </w:num>
  <w:num w:numId="22">
    <w:abstractNumId w:val="30"/>
  </w:num>
  <w:num w:numId="23">
    <w:abstractNumId w:val="39"/>
  </w:num>
  <w:num w:numId="24">
    <w:abstractNumId w:val="37"/>
  </w:num>
  <w:num w:numId="25">
    <w:abstractNumId w:val="21"/>
  </w:num>
  <w:num w:numId="26">
    <w:abstractNumId w:val="25"/>
  </w:num>
  <w:num w:numId="27">
    <w:abstractNumId w:val="11"/>
  </w:num>
  <w:num w:numId="28">
    <w:abstractNumId w:val="23"/>
  </w:num>
  <w:num w:numId="29">
    <w:abstractNumId w:val="31"/>
  </w:num>
  <w:num w:numId="30">
    <w:abstractNumId w:val="28"/>
  </w:num>
  <w:num w:numId="31">
    <w:abstractNumId w:val="44"/>
  </w:num>
  <w:num w:numId="32">
    <w:abstractNumId w:val="44"/>
  </w:num>
  <w:num w:numId="33">
    <w:abstractNumId w:val="26"/>
  </w:num>
  <w:num w:numId="34">
    <w:abstractNumId w:val="22"/>
  </w:num>
  <w:num w:numId="35">
    <w:abstractNumId w:val="33"/>
  </w:num>
  <w:num w:numId="36">
    <w:abstractNumId w:val="34"/>
  </w:num>
  <w:num w:numId="37">
    <w:abstractNumId w:val="20"/>
  </w:num>
  <w:num w:numId="38">
    <w:abstractNumId w:val="35"/>
  </w:num>
  <w:num w:numId="39">
    <w:abstractNumId w:val="18"/>
  </w:num>
  <w:num w:numId="40">
    <w:abstractNumId w:val="10"/>
  </w:num>
  <w:num w:numId="41">
    <w:abstractNumId w:val="38"/>
  </w:num>
  <w:num w:numId="42">
    <w:abstractNumId w:val="24"/>
  </w:num>
  <w:num w:numId="43">
    <w:abstractNumId w:val="40"/>
  </w:num>
  <w:num w:numId="44">
    <w:abstractNumId w:val="17"/>
  </w:num>
  <w:num w:numId="4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num>
  <w:num w:numId="47">
    <w:abstractNumId w:val="43"/>
  </w:num>
  <w:num w:numId="48">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5E4"/>
    <w:rsid w:val="000031AC"/>
    <w:rsid w:val="00003C07"/>
    <w:rsid w:val="00003DD5"/>
    <w:rsid w:val="00005F64"/>
    <w:rsid w:val="00006558"/>
    <w:rsid w:val="000075C4"/>
    <w:rsid w:val="00007A8F"/>
    <w:rsid w:val="00010E2F"/>
    <w:rsid w:val="00012E22"/>
    <w:rsid w:val="0001404C"/>
    <w:rsid w:val="000148FD"/>
    <w:rsid w:val="00015AC0"/>
    <w:rsid w:val="00016B96"/>
    <w:rsid w:val="00017C50"/>
    <w:rsid w:val="00024BAA"/>
    <w:rsid w:val="000263F2"/>
    <w:rsid w:val="00026B7E"/>
    <w:rsid w:val="0002716E"/>
    <w:rsid w:val="00027EF3"/>
    <w:rsid w:val="0003045F"/>
    <w:rsid w:val="000321E7"/>
    <w:rsid w:val="0003242D"/>
    <w:rsid w:val="00033038"/>
    <w:rsid w:val="000400C9"/>
    <w:rsid w:val="00041BB4"/>
    <w:rsid w:val="000436DE"/>
    <w:rsid w:val="000452CE"/>
    <w:rsid w:val="000465DB"/>
    <w:rsid w:val="000465F5"/>
    <w:rsid w:val="000469DF"/>
    <w:rsid w:val="0005088D"/>
    <w:rsid w:val="000512D5"/>
    <w:rsid w:val="00051598"/>
    <w:rsid w:val="00053AF2"/>
    <w:rsid w:val="0005677C"/>
    <w:rsid w:val="00056D8E"/>
    <w:rsid w:val="00057BDD"/>
    <w:rsid w:val="00057C14"/>
    <w:rsid w:val="00061A05"/>
    <w:rsid w:val="0006211D"/>
    <w:rsid w:val="0006215F"/>
    <w:rsid w:val="000630E7"/>
    <w:rsid w:val="000635BD"/>
    <w:rsid w:val="000648BA"/>
    <w:rsid w:val="000658C4"/>
    <w:rsid w:val="00066529"/>
    <w:rsid w:val="0006719A"/>
    <w:rsid w:val="0006731C"/>
    <w:rsid w:val="00072B63"/>
    <w:rsid w:val="00073907"/>
    <w:rsid w:val="00074BE8"/>
    <w:rsid w:val="00076679"/>
    <w:rsid w:val="00077747"/>
    <w:rsid w:val="00080B9A"/>
    <w:rsid w:val="000811E5"/>
    <w:rsid w:val="00082343"/>
    <w:rsid w:val="0008246E"/>
    <w:rsid w:val="00083C44"/>
    <w:rsid w:val="00091783"/>
    <w:rsid w:val="000918D3"/>
    <w:rsid w:val="0009198D"/>
    <w:rsid w:val="00092FF7"/>
    <w:rsid w:val="00097B2B"/>
    <w:rsid w:val="00097C7A"/>
    <w:rsid w:val="000A12DB"/>
    <w:rsid w:val="000A160C"/>
    <w:rsid w:val="000A314E"/>
    <w:rsid w:val="000A3968"/>
    <w:rsid w:val="000A5A6F"/>
    <w:rsid w:val="000A6996"/>
    <w:rsid w:val="000B06C0"/>
    <w:rsid w:val="000B1332"/>
    <w:rsid w:val="000B1D72"/>
    <w:rsid w:val="000B2E8F"/>
    <w:rsid w:val="000B3E67"/>
    <w:rsid w:val="000B40BA"/>
    <w:rsid w:val="000C0BDA"/>
    <w:rsid w:val="000C1342"/>
    <w:rsid w:val="000C270F"/>
    <w:rsid w:val="000C49A9"/>
    <w:rsid w:val="000C6ABE"/>
    <w:rsid w:val="000C7862"/>
    <w:rsid w:val="000C79B0"/>
    <w:rsid w:val="000C7BAB"/>
    <w:rsid w:val="000D04EB"/>
    <w:rsid w:val="000D4AA4"/>
    <w:rsid w:val="000D6408"/>
    <w:rsid w:val="000D74F5"/>
    <w:rsid w:val="000E07AA"/>
    <w:rsid w:val="000E0C0D"/>
    <w:rsid w:val="000E2059"/>
    <w:rsid w:val="000E3E1F"/>
    <w:rsid w:val="000E67D0"/>
    <w:rsid w:val="000E6EA9"/>
    <w:rsid w:val="000F0471"/>
    <w:rsid w:val="000F3185"/>
    <w:rsid w:val="001027EA"/>
    <w:rsid w:val="00102FFB"/>
    <w:rsid w:val="00103AB4"/>
    <w:rsid w:val="00105044"/>
    <w:rsid w:val="00106AEA"/>
    <w:rsid w:val="00107ABC"/>
    <w:rsid w:val="00111AC6"/>
    <w:rsid w:val="0011331C"/>
    <w:rsid w:val="00113408"/>
    <w:rsid w:val="00114094"/>
    <w:rsid w:val="001164E6"/>
    <w:rsid w:val="001166A4"/>
    <w:rsid w:val="00116C9C"/>
    <w:rsid w:val="001218D9"/>
    <w:rsid w:val="00121B9E"/>
    <w:rsid w:val="00124347"/>
    <w:rsid w:val="00126FB7"/>
    <w:rsid w:val="0013170F"/>
    <w:rsid w:val="00131C08"/>
    <w:rsid w:val="001322B7"/>
    <w:rsid w:val="0013230E"/>
    <w:rsid w:val="00132456"/>
    <w:rsid w:val="00133BD5"/>
    <w:rsid w:val="00134BAB"/>
    <w:rsid w:val="0013675D"/>
    <w:rsid w:val="00137726"/>
    <w:rsid w:val="00137BC9"/>
    <w:rsid w:val="00141DEC"/>
    <w:rsid w:val="00142F60"/>
    <w:rsid w:val="00146885"/>
    <w:rsid w:val="00146886"/>
    <w:rsid w:val="0015069E"/>
    <w:rsid w:val="00152273"/>
    <w:rsid w:val="0015271C"/>
    <w:rsid w:val="00153AF7"/>
    <w:rsid w:val="001566AB"/>
    <w:rsid w:val="00156746"/>
    <w:rsid w:val="00157152"/>
    <w:rsid w:val="0015733A"/>
    <w:rsid w:val="00157A9B"/>
    <w:rsid w:val="00160006"/>
    <w:rsid w:val="001600C1"/>
    <w:rsid w:val="00161A08"/>
    <w:rsid w:val="001629B0"/>
    <w:rsid w:val="001633CA"/>
    <w:rsid w:val="001635EC"/>
    <w:rsid w:val="00163CC2"/>
    <w:rsid w:val="00164192"/>
    <w:rsid w:val="00165010"/>
    <w:rsid w:val="00165847"/>
    <w:rsid w:val="00173AF1"/>
    <w:rsid w:val="00174055"/>
    <w:rsid w:val="00174375"/>
    <w:rsid w:val="00175D4E"/>
    <w:rsid w:val="00180B9B"/>
    <w:rsid w:val="00181B3A"/>
    <w:rsid w:val="00181EF3"/>
    <w:rsid w:val="001824C7"/>
    <w:rsid w:val="0018298B"/>
    <w:rsid w:val="00182B2D"/>
    <w:rsid w:val="001839E9"/>
    <w:rsid w:val="0018407D"/>
    <w:rsid w:val="00186ED0"/>
    <w:rsid w:val="00187A3D"/>
    <w:rsid w:val="00193964"/>
    <w:rsid w:val="00194435"/>
    <w:rsid w:val="0019585B"/>
    <w:rsid w:val="0019662E"/>
    <w:rsid w:val="00197573"/>
    <w:rsid w:val="00197784"/>
    <w:rsid w:val="00197BE7"/>
    <w:rsid w:val="001A1602"/>
    <w:rsid w:val="001A3D21"/>
    <w:rsid w:val="001B0E62"/>
    <w:rsid w:val="001B1771"/>
    <w:rsid w:val="001B1BA3"/>
    <w:rsid w:val="001B2B5F"/>
    <w:rsid w:val="001B5007"/>
    <w:rsid w:val="001B5995"/>
    <w:rsid w:val="001B631B"/>
    <w:rsid w:val="001B6F05"/>
    <w:rsid w:val="001B7769"/>
    <w:rsid w:val="001C199B"/>
    <w:rsid w:val="001C211A"/>
    <w:rsid w:val="001C2AB4"/>
    <w:rsid w:val="001C4205"/>
    <w:rsid w:val="001C4530"/>
    <w:rsid w:val="001C60B5"/>
    <w:rsid w:val="001C6740"/>
    <w:rsid w:val="001C7C16"/>
    <w:rsid w:val="001D3707"/>
    <w:rsid w:val="001D40BD"/>
    <w:rsid w:val="001D55E2"/>
    <w:rsid w:val="001D5BEC"/>
    <w:rsid w:val="001D67D6"/>
    <w:rsid w:val="001D67D7"/>
    <w:rsid w:val="001E0214"/>
    <w:rsid w:val="001E0D02"/>
    <w:rsid w:val="001E11A2"/>
    <w:rsid w:val="001E14EB"/>
    <w:rsid w:val="001E2458"/>
    <w:rsid w:val="001E43F7"/>
    <w:rsid w:val="001E5E13"/>
    <w:rsid w:val="001F00DF"/>
    <w:rsid w:val="001F2EF2"/>
    <w:rsid w:val="001F44AF"/>
    <w:rsid w:val="001F519E"/>
    <w:rsid w:val="001F6331"/>
    <w:rsid w:val="001F7155"/>
    <w:rsid w:val="001F7907"/>
    <w:rsid w:val="00201F03"/>
    <w:rsid w:val="00202613"/>
    <w:rsid w:val="00205B33"/>
    <w:rsid w:val="00213E40"/>
    <w:rsid w:val="00215608"/>
    <w:rsid w:val="00216312"/>
    <w:rsid w:val="00217908"/>
    <w:rsid w:val="00220533"/>
    <w:rsid w:val="00223745"/>
    <w:rsid w:val="00223C2B"/>
    <w:rsid w:val="00223F63"/>
    <w:rsid w:val="002314B2"/>
    <w:rsid w:val="00231CFB"/>
    <w:rsid w:val="002340A0"/>
    <w:rsid w:val="00234399"/>
    <w:rsid w:val="002343A8"/>
    <w:rsid w:val="0023515B"/>
    <w:rsid w:val="0023723E"/>
    <w:rsid w:val="00241879"/>
    <w:rsid w:val="002426E1"/>
    <w:rsid w:val="00242AD4"/>
    <w:rsid w:val="00242DB3"/>
    <w:rsid w:val="00244517"/>
    <w:rsid w:val="0024546D"/>
    <w:rsid w:val="002457A4"/>
    <w:rsid w:val="00246DA0"/>
    <w:rsid w:val="002471BD"/>
    <w:rsid w:val="002479E4"/>
    <w:rsid w:val="00247CC3"/>
    <w:rsid w:val="002522C3"/>
    <w:rsid w:val="00252558"/>
    <w:rsid w:val="00252E19"/>
    <w:rsid w:val="002577CC"/>
    <w:rsid w:val="00257A6E"/>
    <w:rsid w:val="00265ECE"/>
    <w:rsid w:val="002671FD"/>
    <w:rsid w:val="002701EF"/>
    <w:rsid w:val="0027441F"/>
    <w:rsid w:val="0027565A"/>
    <w:rsid w:val="002757AB"/>
    <w:rsid w:val="00280119"/>
    <w:rsid w:val="00280D59"/>
    <w:rsid w:val="0028221E"/>
    <w:rsid w:val="00284240"/>
    <w:rsid w:val="002846E8"/>
    <w:rsid w:val="00284A18"/>
    <w:rsid w:val="00284FA6"/>
    <w:rsid w:val="002851D6"/>
    <w:rsid w:val="002861B6"/>
    <w:rsid w:val="00290090"/>
    <w:rsid w:val="002923FF"/>
    <w:rsid w:val="0029253F"/>
    <w:rsid w:val="0029274E"/>
    <w:rsid w:val="00292A25"/>
    <w:rsid w:val="00293EE9"/>
    <w:rsid w:val="0029592F"/>
    <w:rsid w:val="00297CDA"/>
    <w:rsid w:val="002A139A"/>
    <w:rsid w:val="002A2CE2"/>
    <w:rsid w:val="002A46D7"/>
    <w:rsid w:val="002A60E3"/>
    <w:rsid w:val="002B1423"/>
    <w:rsid w:val="002B1A76"/>
    <w:rsid w:val="002B26B0"/>
    <w:rsid w:val="002B3725"/>
    <w:rsid w:val="002B40AC"/>
    <w:rsid w:val="002B4190"/>
    <w:rsid w:val="002B5B1B"/>
    <w:rsid w:val="002B71E4"/>
    <w:rsid w:val="002C3766"/>
    <w:rsid w:val="002C3A2D"/>
    <w:rsid w:val="002C4746"/>
    <w:rsid w:val="002C613A"/>
    <w:rsid w:val="002C61D2"/>
    <w:rsid w:val="002C6B3E"/>
    <w:rsid w:val="002D1173"/>
    <w:rsid w:val="002D1372"/>
    <w:rsid w:val="002D1EC4"/>
    <w:rsid w:val="002D5E35"/>
    <w:rsid w:val="002D6318"/>
    <w:rsid w:val="002E02FA"/>
    <w:rsid w:val="002E0A79"/>
    <w:rsid w:val="002E20D2"/>
    <w:rsid w:val="002E4C44"/>
    <w:rsid w:val="002E581E"/>
    <w:rsid w:val="002E5B05"/>
    <w:rsid w:val="002F056A"/>
    <w:rsid w:val="002F0BFB"/>
    <w:rsid w:val="002F117D"/>
    <w:rsid w:val="002F2562"/>
    <w:rsid w:val="002F3F6A"/>
    <w:rsid w:val="002F5985"/>
    <w:rsid w:val="002F5F82"/>
    <w:rsid w:val="002F653F"/>
    <w:rsid w:val="003009ED"/>
    <w:rsid w:val="003019E3"/>
    <w:rsid w:val="00302174"/>
    <w:rsid w:val="0030310B"/>
    <w:rsid w:val="00303B32"/>
    <w:rsid w:val="00305EED"/>
    <w:rsid w:val="0030678D"/>
    <w:rsid w:val="00306DDD"/>
    <w:rsid w:val="0030743E"/>
    <w:rsid w:val="003118A5"/>
    <w:rsid w:val="00312801"/>
    <w:rsid w:val="00314EF4"/>
    <w:rsid w:val="00320D9F"/>
    <w:rsid w:val="00321FBC"/>
    <w:rsid w:val="00322327"/>
    <w:rsid w:val="00323B99"/>
    <w:rsid w:val="00326B72"/>
    <w:rsid w:val="003278FC"/>
    <w:rsid w:val="00331F45"/>
    <w:rsid w:val="00333B95"/>
    <w:rsid w:val="00334C95"/>
    <w:rsid w:val="00334FDF"/>
    <w:rsid w:val="003373BB"/>
    <w:rsid w:val="003375F8"/>
    <w:rsid w:val="00340216"/>
    <w:rsid w:val="00340446"/>
    <w:rsid w:val="003413FA"/>
    <w:rsid w:val="00341CDB"/>
    <w:rsid w:val="00342850"/>
    <w:rsid w:val="00342E8B"/>
    <w:rsid w:val="00343E94"/>
    <w:rsid w:val="00345FC2"/>
    <w:rsid w:val="003476CC"/>
    <w:rsid w:val="00350734"/>
    <w:rsid w:val="00351DFB"/>
    <w:rsid w:val="00351E32"/>
    <w:rsid w:val="00355DE7"/>
    <w:rsid w:val="0035767A"/>
    <w:rsid w:val="00360862"/>
    <w:rsid w:val="00360DEA"/>
    <w:rsid w:val="00362D99"/>
    <w:rsid w:val="00364D37"/>
    <w:rsid w:val="00364DAD"/>
    <w:rsid w:val="00365A5D"/>
    <w:rsid w:val="003660A3"/>
    <w:rsid w:val="003720B3"/>
    <w:rsid w:val="00372380"/>
    <w:rsid w:val="003736AE"/>
    <w:rsid w:val="00374981"/>
    <w:rsid w:val="00375617"/>
    <w:rsid w:val="00375D26"/>
    <w:rsid w:val="00376DCD"/>
    <w:rsid w:val="003833E5"/>
    <w:rsid w:val="0038494E"/>
    <w:rsid w:val="00384EAF"/>
    <w:rsid w:val="00385B10"/>
    <w:rsid w:val="0038653D"/>
    <w:rsid w:val="0038680B"/>
    <w:rsid w:val="003877DA"/>
    <w:rsid w:val="00393B4D"/>
    <w:rsid w:val="00394A5A"/>
    <w:rsid w:val="00394E61"/>
    <w:rsid w:val="003958AA"/>
    <w:rsid w:val="00396F2D"/>
    <w:rsid w:val="003A167C"/>
    <w:rsid w:val="003A2037"/>
    <w:rsid w:val="003A3077"/>
    <w:rsid w:val="003A5333"/>
    <w:rsid w:val="003A6A24"/>
    <w:rsid w:val="003A799A"/>
    <w:rsid w:val="003B319F"/>
    <w:rsid w:val="003B3597"/>
    <w:rsid w:val="003C2835"/>
    <w:rsid w:val="003D2421"/>
    <w:rsid w:val="003D5B0B"/>
    <w:rsid w:val="003D7C7B"/>
    <w:rsid w:val="003E0DD7"/>
    <w:rsid w:val="003E1270"/>
    <w:rsid w:val="003E211C"/>
    <w:rsid w:val="003E5682"/>
    <w:rsid w:val="003E58B6"/>
    <w:rsid w:val="003E63AD"/>
    <w:rsid w:val="003E762F"/>
    <w:rsid w:val="003E796C"/>
    <w:rsid w:val="003F1CAE"/>
    <w:rsid w:val="003F3D1D"/>
    <w:rsid w:val="003F6368"/>
    <w:rsid w:val="003F642B"/>
    <w:rsid w:val="003F66B0"/>
    <w:rsid w:val="003F71C5"/>
    <w:rsid w:val="003F7503"/>
    <w:rsid w:val="003F75EF"/>
    <w:rsid w:val="003F7B4C"/>
    <w:rsid w:val="00400505"/>
    <w:rsid w:val="00401AA0"/>
    <w:rsid w:val="00407260"/>
    <w:rsid w:val="00407B0D"/>
    <w:rsid w:val="0041235F"/>
    <w:rsid w:val="004129C2"/>
    <w:rsid w:val="00412B2D"/>
    <w:rsid w:val="00412B9C"/>
    <w:rsid w:val="00415352"/>
    <w:rsid w:val="004153F7"/>
    <w:rsid w:val="0041554C"/>
    <w:rsid w:val="0041631F"/>
    <w:rsid w:val="00416CBF"/>
    <w:rsid w:val="00420080"/>
    <w:rsid w:val="004217BF"/>
    <w:rsid w:val="00421DCE"/>
    <w:rsid w:val="004245CD"/>
    <w:rsid w:val="00424971"/>
    <w:rsid w:val="00425C98"/>
    <w:rsid w:val="004278ED"/>
    <w:rsid w:val="0043117F"/>
    <w:rsid w:val="00432156"/>
    <w:rsid w:val="0043333D"/>
    <w:rsid w:val="00436ACB"/>
    <w:rsid w:val="00437E74"/>
    <w:rsid w:val="00440D21"/>
    <w:rsid w:val="004410C6"/>
    <w:rsid w:val="00441B89"/>
    <w:rsid w:val="00442286"/>
    <w:rsid w:val="0044415F"/>
    <w:rsid w:val="004468D8"/>
    <w:rsid w:val="004474B3"/>
    <w:rsid w:val="0044776E"/>
    <w:rsid w:val="00450F86"/>
    <w:rsid w:val="0045208D"/>
    <w:rsid w:val="00452CCD"/>
    <w:rsid w:val="0045513E"/>
    <w:rsid w:val="00457033"/>
    <w:rsid w:val="004571CE"/>
    <w:rsid w:val="00460856"/>
    <w:rsid w:val="00461683"/>
    <w:rsid w:val="00462C0E"/>
    <w:rsid w:val="00462CDB"/>
    <w:rsid w:val="004662D6"/>
    <w:rsid w:val="004663DF"/>
    <w:rsid w:val="00466B92"/>
    <w:rsid w:val="00466B97"/>
    <w:rsid w:val="004759D1"/>
    <w:rsid w:val="00476081"/>
    <w:rsid w:val="004761CD"/>
    <w:rsid w:val="0047704C"/>
    <w:rsid w:val="0048113D"/>
    <w:rsid w:val="00483051"/>
    <w:rsid w:val="00484865"/>
    <w:rsid w:val="00484B37"/>
    <w:rsid w:val="00485B52"/>
    <w:rsid w:val="00485F4F"/>
    <w:rsid w:val="00491783"/>
    <w:rsid w:val="004937ED"/>
    <w:rsid w:val="00494416"/>
    <w:rsid w:val="004944B8"/>
    <w:rsid w:val="00494686"/>
    <w:rsid w:val="00494843"/>
    <w:rsid w:val="0049514F"/>
    <w:rsid w:val="00495C76"/>
    <w:rsid w:val="004A2305"/>
    <w:rsid w:val="004A5078"/>
    <w:rsid w:val="004B00E9"/>
    <w:rsid w:val="004B54D1"/>
    <w:rsid w:val="004C0010"/>
    <w:rsid w:val="004C0327"/>
    <w:rsid w:val="004C1735"/>
    <w:rsid w:val="004C1B2D"/>
    <w:rsid w:val="004C2578"/>
    <w:rsid w:val="004C3CF7"/>
    <w:rsid w:val="004C4077"/>
    <w:rsid w:val="004C40C3"/>
    <w:rsid w:val="004C4E46"/>
    <w:rsid w:val="004C50A0"/>
    <w:rsid w:val="004D05B9"/>
    <w:rsid w:val="004D11CE"/>
    <w:rsid w:val="004D36E4"/>
    <w:rsid w:val="004E0E39"/>
    <w:rsid w:val="004E4CC7"/>
    <w:rsid w:val="004E524D"/>
    <w:rsid w:val="004E5972"/>
    <w:rsid w:val="004F0852"/>
    <w:rsid w:val="004F1A7D"/>
    <w:rsid w:val="004F3257"/>
    <w:rsid w:val="004F41B7"/>
    <w:rsid w:val="004F4EC2"/>
    <w:rsid w:val="004F540B"/>
    <w:rsid w:val="004F697F"/>
    <w:rsid w:val="004F78B8"/>
    <w:rsid w:val="0050039F"/>
    <w:rsid w:val="00504EBC"/>
    <w:rsid w:val="005054D1"/>
    <w:rsid w:val="0050686D"/>
    <w:rsid w:val="0051024F"/>
    <w:rsid w:val="00510D7C"/>
    <w:rsid w:val="00511BC5"/>
    <w:rsid w:val="00513996"/>
    <w:rsid w:val="00514394"/>
    <w:rsid w:val="00514CC3"/>
    <w:rsid w:val="00515CD9"/>
    <w:rsid w:val="005206A2"/>
    <w:rsid w:val="005217BF"/>
    <w:rsid w:val="00522373"/>
    <w:rsid w:val="0052380A"/>
    <w:rsid w:val="005247E8"/>
    <w:rsid w:val="0052572C"/>
    <w:rsid w:val="00534E42"/>
    <w:rsid w:val="00542F15"/>
    <w:rsid w:val="005433D8"/>
    <w:rsid w:val="00544602"/>
    <w:rsid w:val="0054495E"/>
    <w:rsid w:val="00545FED"/>
    <w:rsid w:val="00546CD1"/>
    <w:rsid w:val="0055153B"/>
    <w:rsid w:val="0055276A"/>
    <w:rsid w:val="00552846"/>
    <w:rsid w:val="00555F8B"/>
    <w:rsid w:val="00560E38"/>
    <w:rsid w:val="005625F2"/>
    <w:rsid w:val="00563149"/>
    <w:rsid w:val="00563771"/>
    <w:rsid w:val="00565B8B"/>
    <w:rsid w:val="00565E93"/>
    <w:rsid w:val="0056660E"/>
    <w:rsid w:val="005668BD"/>
    <w:rsid w:val="00567B8A"/>
    <w:rsid w:val="005725DD"/>
    <w:rsid w:val="00572EF9"/>
    <w:rsid w:val="005743D0"/>
    <w:rsid w:val="005749B6"/>
    <w:rsid w:val="005755BF"/>
    <w:rsid w:val="0057777F"/>
    <w:rsid w:val="0057786A"/>
    <w:rsid w:val="00580132"/>
    <w:rsid w:val="00580BEF"/>
    <w:rsid w:val="00583AA1"/>
    <w:rsid w:val="00585153"/>
    <w:rsid w:val="005863D9"/>
    <w:rsid w:val="0058763A"/>
    <w:rsid w:val="005921A2"/>
    <w:rsid w:val="00596187"/>
    <w:rsid w:val="00596266"/>
    <w:rsid w:val="005968F5"/>
    <w:rsid w:val="005A22D6"/>
    <w:rsid w:val="005A4FBC"/>
    <w:rsid w:val="005B13CB"/>
    <w:rsid w:val="005B52A1"/>
    <w:rsid w:val="005B61C1"/>
    <w:rsid w:val="005C09B6"/>
    <w:rsid w:val="005C294E"/>
    <w:rsid w:val="005C3555"/>
    <w:rsid w:val="005C501D"/>
    <w:rsid w:val="005C5AFF"/>
    <w:rsid w:val="005C67D9"/>
    <w:rsid w:val="005C7003"/>
    <w:rsid w:val="005C7F97"/>
    <w:rsid w:val="005D0550"/>
    <w:rsid w:val="005D0F80"/>
    <w:rsid w:val="005D230E"/>
    <w:rsid w:val="005D26BD"/>
    <w:rsid w:val="005E27AC"/>
    <w:rsid w:val="005E2B7B"/>
    <w:rsid w:val="005E5811"/>
    <w:rsid w:val="005E7083"/>
    <w:rsid w:val="005E778E"/>
    <w:rsid w:val="005E7A7B"/>
    <w:rsid w:val="005F0AE2"/>
    <w:rsid w:val="005F2DB8"/>
    <w:rsid w:val="005F2E09"/>
    <w:rsid w:val="005F37B1"/>
    <w:rsid w:val="005F466A"/>
    <w:rsid w:val="005F657E"/>
    <w:rsid w:val="005F677B"/>
    <w:rsid w:val="005F78C6"/>
    <w:rsid w:val="00600230"/>
    <w:rsid w:val="00600477"/>
    <w:rsid w:val="0060390B"/>
    <w:rsid w:val="006068DD"/>
    <w:rsid w:val="00607A21"/>
    <w:rsid w:val="00610DCC"/>
    <w:rsid w:val="00614BB9"/>
    <w:rsid w:val="0061670A"/>
    <w:rsid w:val="006173E2"/>
    <w:rsid w:val="0061746F"/>
    <w:rsid w:val="006176A7"/>
    <w:rsid w:val="0062135B"/>
    <w:rsid w:val="00621C0E"/>
    <w:rsid w:val="0062608E"/>
    <w:rsid w:val="00630E65"/>
    <w:rsid w:val="0063116F"/>
    <w:rsid w:val="006311A9"/>
    <w:rsid w:val="0063158D"/>
    <w:rsid w:val="00632B46"/>
    <w:rsid w:val="00632C92"/>
    <w:rsid w:val="00634206"/>
    <w:rsid w:val="006357D0"/>
    <w:rsid w:val="00640ADD"/>
    <w:rsid w:val="006427AA"/>
    <w:rsid w:val="006430F4"/>
    <w:rsid w:val="006458C9"/>
    <w:rsid w:val="00646DF5"/>
    <w:rsid w:val="00646F10"/>
    <w:rsid w:val="006501DC"/>
    <w:rsid w:val="00650208"/>
    <w:rsid w:val="00650663"/>
    <w:rsid w:val="00650DC0"/>
    <w:rsid w:val="00651D53"/>
    <w:rsid w:val="006529E2"/>
    <w:rsid w:val="00652A94"/>
    <w:rsid w:val="0065725B"/>
    <w:rsid w:val="006608EE"/>
    <w:rsid w:val="00660F8A"/>
    <w:rsid w:val="006656E7"/>
    <w:rsid w:val="00666E81"/>
    <w:rsid w:val="00667296"/>
    <w:rsid w:val="006673E1"/>
    <w:rsid w:val="0066763B"/>
    <w:rsid w:val="00670A0B"/>
    <w:rsid w:val="00670A77"/>
    <w:rsid w:val="006716A8"/>
    <w:rsid w:val="006739EC"/>
    <w:rsid w:val="00674982"/>
    <w:rsid w:val="0067534E"/>
    <w:rsid w:val="006755A3"/>
    <w:rsid w:val="00675768"/>
    <w:rsid w:val="006768C4"/>
    <w:rsid w:val="00681628"/>
    <w:rsid w:val="006834C9"/>
    <w:rsid w:val="00684026"/>
    <w:rsid w:val="00684C1B"/>
    <w:rsid w:val="00686316"/>
    <w:rsid w:val="00687C7F"/>
    <w:rsid w:val="006905DD"/>
    <w:rsid w:val="00691347"/>
    <w:rsid w:val="006915F8"/>
    <w:rsid w:val="006939ED"/>
    <w:rsid w:val="00694151"/>
    <w:rsid w:val="006960C8"/>
    <w:rsid w:val="006A1FCB"/>
    <w:rsid w:val="006A2662"/>
    <w:rsid w:val="006A41AA"/>
    <w:rsid w:val="006A4207"/>
    <w:rsid w:val="006A5582"/>
    <w:rsid w:val="006A6BA9"/>
    <w:rsid w:val="006A6DC4"/>
    <w:rsid w:val="006B0C60"/>
    <w:rsid w:val="006B48A8"/>
    <w:rsid w:val="006B4972"/>
    <w:rsid w:val="006B5395"/>
    <w:rsid w:val="006B6BCA"/>
    <w:rsid w:val="006C00EE"/>
    <w:rsid w:val="006C06E7"/>
    <w:rsid w:val="006C1ED5"/>
    <w:rsid w:val="006C255C"/>
    <w:rsid w:val="006C3FB2"/>
    <w:rsid w:val="006C4AD8"/>
    <w:rsid w:val="006C7F48"/>
    <w:rsid w:val="006D0291"/>
    <w:rsid w:val="006D1CEC"/>
    <w:rsid w:val="006D45A1"/>
    <w:rsid w:val="006E25E1"/>
    <w:rsid w:val="006E2851"/>
    <w:rsid w:val="006E4569"/>
    <w:rsid w:val="006E510B"/>
    <w:rsid w:val="006E587B"/>
    <w:rsid w:val="006E7126"/>
    <w:rsid w:val="006E725C"/>
    <w:rsid w:val="006E78A1"/>
    <w:rsid w:val="006F1D45"/>
    <w:rsid w:val="006F1E10"/>
    <w:rsid w:val="006F2B63"/>
    <w:rsid w:val="006F2C4B"/>
    <w:rsid w:val="006F2E36"/>
    <w:rsid w:val="006F4465"/>
    <w:rsid w:val="006F55FB"/>
    <w:rsid w:val="006F7EF2"/>
    <w:rsid w:val="00700AFF"/>
    <w:rsid w:val="00701722"/>
    <w:rsid w:val="007024D9"/>
    <w:rsid w:val="007029F0"/>
    <w:rsid w:val="007035E5"/>
    <w:rsid w:val="0070395F"/>
    <w:rsid w:val="00706116"/>
    <w:rsid w:val="00710AD7"/>
    <w:rsid w:val="007123B7"/>
    <w:rsid w:val="00714812"/>
    <w:rsid w:val="00721229"/>
    <w:rsid w:val="0072769D"/>
    <w:rsid w:val="0072794D"/>
    <w:rsid w:val="00727BA9"/>
    <w:rsid w:val="00730B57"/>
    <w:rsid w:val="00730ED2"/>
    <w:rsid w:val="0073324C"/>
    <w:rsid w:val="0074008C"/>
    <w:rsid w:val="007415E0"/>
    <w:rsid w:val="00743CA4"/>
    <w:rsid w:val="007462A1"/>
    <w:rsid w:val="0074694F"/>
    <w:rsid w:val="00746E87"/>
    <w:rsid w:val="007537AD"/>
    <w:rsid w:val="007540C6"/>
    <w:rsid w:val="00754F88"/>
    <w:rsid w:val="00755DB4"/>
    <w:rsid w:val="00757958"/>
    <w:rsid w:val="0076089B"/>
    <w:rsid w:val="0076199B"/>
    <w:rsid w:val="00763F39"/>
    <w:rsid w:val="007648E0"/>
    <w:rsid w:val="00765B4A"/>
    <w:rsid w:val="00765B6D"/>
    <w:rsid w:val="00766481"/>
    <w:rsid w:val="00767141"/>
    <w:rsid w:val="00771A2E"/>
    <w:rsid w:val="007729E3"/>
    <w:rsid w:val="0077337C"/>
    <w:rsid w:val="007757F6"/>
    <w:rsid w:val="00775C88"/>
    <w:rsid w:val="00780278"/>
    <w:rsid w:val="007806F4"/>
    <w:rsid w:val="00781DBF"/>
    <w:rsid w:val="0078212B"/>
    <w:rsid w:val="007848D2"/>
    <w:rsid w:val="00786254"/>
    <w:rsid w:val="007863B5"/>
    <w:rsid w:val="00791BEA"/>
    <w:rsid w:val="00791D62"/>
    <w:rsid w:val="00792CB6"/>
    <w:rsid w:val="00795E24"/>
    <w:rsid w:val="00796416"/>
    <w:rsid w:val="007A01F0"/>
    <w:rsid w:val="007A060E"/>
    <w:rsid w:val="007A238A"/>
    <w:rsid w:val="007A3816"/>
    <w:rsid w:val="007A54C0"/>
    <w:rsid w:val="007A7F63"/>
    <w:rsid w:val="007B07D2"/>
    <w:rsid w:val="007B188A"/>
    <w:rsid w:val="007B590D"/>
    <w:rsid w:val="007C223C"/>
    <w:rsid w:val="007C7445"/>
    <w:rsid w:val="007D2B4D"/>
    <w:rsid w:val="007D35C3"/>
    <w:rsid w:val="007D3976"/>
    <w:rsid w:val="007D6ABA"/>
    <w:rsid w:val="007E06E6"/>
    <w:rsid w:val="007E22F6"/>
    <w:rsid w:val="007E2F10"/>
    <w:rsid w:val="007E74D6"/>
    <w:rsid w:val="007F0EAA"/>
    <w:rsid w:val="007F1183"/>
    <w:rsid w:val="007F1A15"/>
    <w:rsid w:val="007F2B82"/>
    <w:rsid w:val="007F56F3"/>
    <w:rsid w:val="007F5B26"/>
    <w:rsid w:val="0080068C"/>
    <w:rsid w:val="00801721"/>
    <w:rsid w:val="008033CA"/>
    <w:rsid w:val="00804295"/>
    <w:rsid w:val="00805012"/>
    <w:rsid w:val="008050F5"/>
    <w:rsid w:val="00805892"/>
    <w:rsid w:val="008073D0"/>
    <w:rsid w:val="00807624"/>
    <w:rsid w:val="00810D2D"/>
    <w:rsid w:val="008117C7"/>
    <w:rsid w:val="00816517"/>
    <w:rsid w:val="00816CBF"/>
    <w:rsid w:val="00817A27"/>
    <w:rsid w:val="00824CB0"/>
    <w:rsid w:val="00826F66"/>
    <w:rsid w:val="008326BB"/>
    <w:rsid w:val="00834C87"/>
    <w:rsid w:val="00835766"/>
    <w:rsid w:val="00835F70"/>
    <w:rsid w:val="00836236"/>
    <w:rsid w:val="008373BC"/>
    <w:rsid w:val="008376A8"/>
    <w:rsid w:val="008377A4"/>
    <w:rsid w:val="00837F1E"/>
    <w:rsid w:val="0084093D"/>
    <w:rsid w:val="00842779"/>
    <w:rsid w:val="00842C19"/>
    <w:rsid w:val="00843449"/>
    <w:rsid w:val="008434B3"/>
    <w:rsid w:val="0084574E"/>
    <w:rsid w:val="0084790F"/>
    <w:rsid w:val="00850390"/>
    <w:rsid w:val="0085092A"/>
    <w:rsid w:val="008517AE"/>
    <w:rsid w:val="008520A3"/>
    <w:rsid w:val="008521A4"/>
    <w:rsid w:val="0086035B"/>
    <w:rsid w:val="008614DC"/>
    <w:rsid w:val="00862679"/>
    <w:rsid w:val="00862DDF"/>
    <w:rsid w:val="00865A1C"/>
    <w:rsid w:val="00875B54"/>
    <w:rsid w:val="00875E73"/>
    <w:rsid w:val="00875F4C"/>
    <w:rsid w:val="00876F49"/>
    <w:rsid w:val="00877787"/>
    <w:rsid w:val="00884A76"/>
    <w:rsid w:val="00886550"/>
    <w:rsid w:val="008909E1"/>
    <w:rsid w:val="008918D1"/>
    <w:rsid w:val="00892A87"/>
    <w:rsid w:val="00893C17"/>
    <w:rsid w:val="00894C1D"/>
    <w:rsid w:val="008A09B8"/>
    <w:rsid w:val="008A1B81"/>
    <w:rsid w:val="008A41BE"/>
    <w:rsid w:val="008A4AE3"/>
    <w:rsid w:val="008A5497"/>
    <w:rsid w:val="008B07D8"/>
    <w:rsid w:val="008B1AD9"/>
    <w:rsid w:val="008B2478"/>
    <w:rsid w:val="008B5274"/>
    <w:rsid w:val="008B5441"/>
    <w:rsid w:val="008B680A"/>
    <w:rsid w:val="008B6EB8"/>
    <w:rsid w:val="008C1C47"/>
    <w:rsid w:val="008C2673"/>
    <w:rsid w:val="008C2FDF"/>
    <w:rsid w:val="008C44B0"/>
    <w:rsid w:val="008C59A7"/>
    <w:rsid w:val="008C5CD2"/>
    <w:rsid w:val="008C78DF"/>
    <w:rsid w:val="008D01AA"/>
    <w:rsid w:val="008D17F9"/>
    <w:rsid w:val="008D3D2F"/>
    <w:rsid w:val="008D5190"/>
    <w:rsid w:val="008D5E07"/>
    <w:rsid w:val="008D75AE"/>
    <w:rsid w:val="008D760B"/>
    <w:rsid w:val="008E239F"/>
    <w:rsid w:val="008E271B"/>
    <w:rsid w:val="008E27DE"/>
    <w:rsid w:val="008E3FCF"/>
    <w:rsid w:val="008E41FB"/>
    <w:rsid w:val="008E475D"/>
    <w:rsid w:val="008E6CDA"/>
    <w:rsid w:val="008F04C4"/>
    <w:rsid w:val="008F1971"/>
    <w:rsid w:val="008F2C83"/>
    <w:rsid w:val="008F3429"/>
    <w:rsid w:val="008F39D5"/>
    <w:rsid w:val="008F4F59"/>
    <w:rsid w:val="008F51F0"/>
    <w:rsid w:val="008F67D9"/>
    <w:rsid w:val="00900A52"/>
    <w:rsid w:val="0090385F"/>
    <w:rsid w:val="0090593F"/>
    <w:rsid w:val="00905ACE"/>
    <w:rsid w:val="009077AA"/>
    <w:rsid w:val="009103E4"/>
    <w:rsid w:val="0091209A"/>
    <w:rsid w:val="0091319C"/>
    <w:rsid w:val="00913586"/>
    <w:rsid w:val="00914394"/>
    <w:rsid w:val="00914822"/>
    <w:rsid w:val="00916B4E"/>
    <w:rsid w:val="00916BBB"/>
    <w:rsid w:val="00920511"/>
    <w:rsid w:val="00923740"/>
    <w:rsid w:val="0092485D"/>
    <w:rsid w:val="00925D27"/>
    <w:rsid w:val="00927D3D"/>
    <w:rsid w:val="009311E3"/>
    <w:rsid w:val="00931DF8"/>
    <w:rsid w:val="0093348F"/>
    <w:rsid w:val="00933539"/>
    <w:rsid w:val="009339E6"/>
    <w:rsid w:val="00934755"/>
    <w:rsid w:val="0093660A"/>
    <w:rsid w:val="009402F5"/>
    <w:rsid w:val="00940BD2"/>
    <w:rsid w:val="009426A1"/>
    <w:rsid w:val="009443D9"/>
    <w:rsid w:val="00945095"/>
    <w:rsid w:val="00951E1B"/>
    <w:rsid w:val="009526B3"/>
    <w:rsid w:val="00953B9E"/>
    <w:rsid w:val="009542A9"/>
    <w:rsid w:val="00954A41"/>
    <w:rsid w:val="00954AE2"/>
    <w:rsid w:val="00955658"/>
    <w:rsid w:val="00961035"/>
    <w:rsid w:val="0096117D"/>
    <w:rsid w:val="00963134"/>
    <w:rsid w:val="00963789"/>
    <w:rsid w:val="009660E0"/>
    <w:rsid w:val="00966132"/>
    <w:rsid w:val="00966442"/>
    <w:rsid w:val="00966487"/>
    <w:rsid w:val="00966656"/>
    <w:rsid w:val="009673F2"/>
    <w:rsid w:val="00971C6D"/>
    <w:rsid w:val="00971D8C"/>
    <w:rsid w:val="0097433D"/>
    <w:rsid w:val="00976167"/>
    <w:rsid w:val="00977E4F"/>
    <w:rsid w:val="00980045"/>
    <w:rsid w:val="00981BC6"/>
    <w:rsid w:val="00981D57"/>
    <w:rsid w:val="00982769"/>
    <w:rsid w:val="00986FF3"/>
    <w:rsid w:val="0098717A"/>
    <w:rsid w:val="00987CDB"/>
    <w:rsid w:val="009901EF"/>
    <w:rsid w:val="00992251"/>
    <w:rsid w:val="00994915"/>
    <w:rsid w:val="00994B2B"/>
    <w:rsid w:val="00994E22"/>
    <w:rsid w:val="0099786E"/>
    <w:rsid w:val="009A0B80"/>
    <w:rsid w:val="009A1336"/>
    <w:rsid w:val="009A17C0"/>
    <w:rsid w:val="009A2CF9"/>
    <w:rsid w:val="009A30DF"/>
    <w:rsid w:val="009A45A1"/>
    <w:rsid w:val="009A6BAE"/>
    <w:rsid w:val="009A6E89"/>
    <w:rsid w:val="009B1796"/>
    <w:rsid w:val="009B1E7C"/>
    <w:rsid w:val="009B2751"/>
    <w:rsid w:val="009B4194"/>
    <w:rsid w:val="009B4B64"/>
    <w:rsid w:val="009B541E"/>
    <w:rsid w:val="009C2299"/>
    <w:rsid w:val="009C2440"/>
    <w:rsid w:val="009C2F86"/>
    <w:rsid w:val="009C7E27"/>
    <w:rsid w:val="009D0667"/>
    <w:rsid w:val="009D175E"/>
    <w:rsid w:val="009D2F65"/>
    <w:rsid w:val="009D3868"/>
    <w:rsid w:val="009D5870"/>
    <w:rsid w:val="009D663E"/>
    <w:rsid w:val="009D6F14"/>
    <w:rsid w:val="009E1038"/>
    <w:rsid w:val="009E26AC"/>
    <w:rsid w:val="009E2C18"/>
    <w:rsid w:val="009E3267"/>
    <w:rsid w:val="009E425C"/>
    <w:rsid w:val="009E48A9"/>
    <w:rsid w:val="009E65EF"/>
    <w:rsid w:val="009E68ED"/>
    <w:rsid w:val="009F0147"/>
    <w:rsid w:val="009F0528"/>
    <w:rsid w:val="009F1A26"/>
    <w:rsid w:val="009F5AF7"/>
    <w:rsid w:val="009F7488"/>
    <w:rsid w:val="00A008BF"/>
    <w:rsid w:val="00A00E08"/>
    <w:rsid w:val="00A02EAE"/>
    <w:rsid w:val="00A030D0"/>
    <w:rsid w:val="00A0415E"/>
    <w:rsid w:val="00A0550F"/>
    <w:rsid w:val="00A07313"/>
    <w:rsid w:val="00A132F0"/>
    <w:rsid w:val="00A15068"/>
    <w:rsid w:val="00A164E5"/>
    <w:rsid w:val="00A20A04"/>
    <w:rsid w:val="00A22ECA"/>
    <w:rsid w:val="00A2390D"/>
    <w:rsid w:val="00A2487A"/>
    <w:rsid w:val="00A248D9"/>
    <w:rsid w:val="00A24B26"/>
    <w:rsid w:val="00A2542B"/>
    <w:rsid w:val="00A266E8"/>
    <w:rsid w:val="00A31011"/>
    <w:rsid w:val="00A33258"/>
    <w:rsid w:val="00A3486F"/>
    <w:rsid w:val="00A37222"/>
    <w:rsid w:val="00A3775A"/>
    <w:rsid w:val="00A405C2"/>
    <w:rsid w:val="00A4224A"/>
    <w:rsid w:val="00A5114A"/>
    <w:rsid w:val="00A522A2"/>
    <w:rsid w:val="00A52A40"/>
    <w:rsid w:val="00A52B42"/>
    <w:rsid w:val="00A52E82"/>
    <w:rsid w:val="00A56C2A"/>
    <w:rsid w:val="00A56D5D"/>
    <w:rsid w:val="00A5728C"/>
    <w:rsid w:val="00A575CC"/>
    <w:rsid w:val="00A60E85"/>
    <w:rsid w:val="00A624B3"/>
    <w:rsid w:val="00A6296B"/>
    <w:rsid w:val="00A63BBC"/>
    <w:rsid w:val="00A64301"/>
    <w:rsid w:val="00A64822"/>
    <w:rsid w:val="00A64B16"/>
    <w:rsid w:val="00A7142A"/>
    <w:rsid w:val="00A7203E"/>
    <w:rsid w:val="00A72970"/>
    <w:rsid w:val="00A73D74"/>
    <w:rsid w:val="00A75EDC"/>
    <w:rsid w:val="00A76754"/>
    <w:rsid w:val="00A77891"/>
    <w:rsid w:val="00A83183"/>
    <w:rsid w:val="00A841D6"/>
    <w:rsid w:val="00A844A3"/>
    <w:rsid w:val="00A845E2"/>
    <w:rsid w:val="00A86D73"/>
    <w:rsid w:val="00A87488"/>
    <w:rsid w:val="00A91580"/>
    <w:rsid w:val="00A917C2"/>
    <w:rsid w:val="00A91CEE"/>
    <w:rsid w:val="00A92A58"/>
    <w:rsid w:val="00A94DC1"/>
    <w:rsid w:val="00A9508A"/>
    <w:rsid w:val="00A9545D"/>
    <w:rsid w:val="00A9601B"/>
    <w:rsid w:val="00A973EA"/>
    <w:rsid w:val="00A97576"/>
    <w:rsid w:val="00A976CC"/>
    <w:rsid w:val="00AA6F54"/>
    <w:rsid w:val="00AA7689"/>
    <w:rsid w:val="00AB03F8"/>
    <w:rsid w:val="00AB1708"/>
    <w:rsid w:val="00AB2835"/>
    <w:rsid w:val="00AB350C"/>
    <w:rsid w:val="00AB3B4E"/>
    <w:rsid w:val="00AB3CAC"/>
    <w:rsid w:val="00AB766D"/>
    <w:rsid w:val="00AC05AB"/>
    <w:rsid w:val="00AC07A6"/>
    <w:rsid w:val="00AC1EF4"/>
    <w:rsid w:val="00AC3DA9"/>
    <w:rsid w:val="00AC4074"/>
    <w:rsid w:val="00AC53F3"/>
    <w:rsid w:val="00AC58B5"/>
    <w:rsid w:val="00AC6F01"/>
    <w:rsid w:val="00AC78E4"/>
    <w:rsid w:val="00AD1C9A"/>
    <w:rsid w:val="00AD24B2"/>
    <w:rsid w:val="00AD526D"/>
    <w:rsid w:val="00AD5FEB"/>
    <w:rsid w:val="00AD6125"/>
    <w:rsid w:val="00AE0247"/>
    <w:rsid w:val="00AE0B52"/>
    <w:rsid w:val="00AE251B"/>
    <w:rsid w:val="00AE3C4E"/>
    <w:rsid w:val="00AE4075"/>
    <w:rsid w:val="00AE459B"/>
    <w:rsid w:val="00AE4883"/>
    <w:rsid w:val="00AE49EE"/>
    <w:rsid w:val="00AE4F2D"/>
    <w:rsid w:val="00AE514A"/>
    <w:rsid w:val="00AE7954"/>
    <w:rsid w:val="00AF1764"/>
    <w:rsid w:val="00AF1AF1"/>
    <w:rsid w:val="00AF5847"/>
    <w:rsid w:val="00B00516"/>
    <w:rsid w:val="00B00B83"/>
    <w:rsid w:val="00B015F7"/>
    <w:rsid w:val="00B01D2B"/>
    <w:rsid w:val="00B021D4"/>
    <w:rsid w:val="00B022F8"/>
    <w:rsid w:val="00B02F0D"/>
    <w:rsid w:val="00B06B74"/>
    <w:rsid w:val="00B116E2"/>
    <w:rsid w:val="00B11D4B"/>
    <w:rsid w:val="00B1352C"/>
    <w:rsid w:val="00B14D46"/>
    <w:rsid w:val="00B1650D"/>
    <w:rsid w:val="00B16AAA"/>
    <w:rsid w:val="00B17EC8"/>
    <w:rsid w:val="00B227B5"/>
    <w:rsid w:val="00B22DC9"/>
    <w:rsid w:val="00B3023B"/>
    <w:rsid w:val="00B30B7E"/>
    <w:rsid w:val="00B31B27"/>
    <w:rsid w:val="00B33946"/>
    <w:rsid w:val="00B36D5E"/>
    <w:rsid w:val="00B370EF"/>
    <w:rsid w:val="00B403C1"/>
    <w:rsid w:val="00B410F6"/>
    <w:rsid w:val="00B41CBD"/>
    <w:rsid w:val="00B42F90"/>
    <w:rsid w:val="00B43AE4"/>
    <w:rsid w:val="00B43B1F"/>
    <w:rsid w:val="00B43D75"/>
    <w:rsid w:val="00B44E76"/>
    <w:rsid w:val="00B5099D"/>
    <w:rsid w:val="00B53905"/>
    <w:rsid w:val="00B553FD"/>
    <w:rsid w:val="00B60F4D"/>
    <w:rsid w:val="00B614BF"/>
    <w:rsid w:val="00B63259"/>
    <w:rsid w:val="00B640B2"/>
    <w:rsid w:val="00B6627D"/>
    <w:rsid w:val="00B67B8E"/>
    <w:rsid w:val="00B7072E"/>
    <w:rsid w:val="00B72E66"/>
    <w:rsid w:val="00B73D6D"/>
    <w:rsid w:val="00B74FE4"/>
    <w:rsid w:val="00B7674E"/>
    <w:rsid w:val="00B76CAD"/>
    <w:rsid w:val="00B81250"/>
    <w:rsid w:val="00B81308"/>
    <w:rsid w:val="00B8207E"/>
    <w:rsid w:val="00B831CB"/>
    <w:rsid w:val="00B832E0"/>
    <w:rsid w:val="00B833A2"/>
    <w:rsid w:val="00B84A93"/>
    <w:rsid w:val="00B87534"/>
    <w:rsid w:val="00B9168A"/>
    <w:rsid w:val="00B91DEC"/>
    <w:rsid w:val="00B92ED0"/>
    <w:rsid w:val="00B93974"/>
    <w:rsid w:val="00B95451"/>
    <w:rsid w:val="00BA1564"/>
    <w:rsid w:val="00BA2286"/>
    <w:rsid w:val="00BA3E1D"/>
    <w:rsid w:val="00BA4630"/>
    <w:rsid w:val="00BA7051"/>
    <w:rsid w:val="00BA7590"/>
    <w:rsid w:val="00BB0DE5"/>
    <w:rsid w:val="00BB266A"/>
    <w:rsid w:val="00BB467B"/>
    <w:rsid w:val="00BB5103"/>
    <w:rsid w:val="00BB5D10"/>
    <w:rsid w:val="00BB6106"/>
    <w:rsid w:val="00BB62E3"/>
    <w:rsid w:val="00BB7D3F"/>
    <w:rsid w:val="00BC1EB0"/>
    <w:rsid w:val="00BC325E"/>
    <w:rsid w:val="00BC526F"/>
    <w:rsid w:val="00BC5A4C"/>
    <w:rsid w:val="00BC5F7F"/>
    <w:rsid w:val="00BD0C47"/>
    <w:rsid w:val="00BD0DA0"/>
    <w:rsid w:val="00BD142B"/>
    <w:rsid w:val="00BD18BA"/>
    <w:rsid w:val="00BD1E38"/>
    <w:rsid w:val="00BD6CB6"/>
    <w:rsid w:val="00BD707D"/>
    <w:rsid w:val="00BE0CF7"/>
    <w:rsid w:val="00BE0F57"/>
    <w:rsid w:val="00BE30FF"/>
    <w:rsid w:val="00BE44F8"/>
    <w:rsid w:val="00BE4EA8"/>
    <w:rsid w:val="00BE56A6"/>
    <w:rsid w:val="00BE777D"/>
    <w:rsid w:val="00BF0354"/>
    <w:rsid w:val="00BF098B"/>
    <w:rsid w:val="00BF0CEC"/>
    <w:rsid w:val="00BF40F7"/>
    <w:rsid w:val="00BF4A32"/>
    <w:rsid w:val="00BF7EB9"/>
    <w:rsid w:val="00C02668"/>
    <w:rsid w:val="00C04361"/>
    <w:rsid w:val="00C04968"/>
    <w:rsid w:val="00C0574F"/>
    <w:rsid w:val="00C075D6"/>
    <w:rsid w:val="00C118B0"/>
    <w:rsid w:val="00C1274E"/>
    <w:rsid w:val="00C1501D"/>
    <w:rsid w:val="00C20073"/>
    <w:rsid w:val="00C21A0A"/>
    <w:rsid w:val="00C224CE"/>
    <w:rsid w:val="00C24308"/>
    <w:rsid w:val="00C24D0A"/>
    <w:rsid w:val="00C24E59"/>
    <w:rsid w:val="00C250C8"/>
    <w:rsid w:val="00C2544C"/>
    <w:rsid w:val="00C25633"/>
    <w:rsid w:val="00C25A53"/>
    <w:rsid w:val="00C25DB2"/>
    <w:rsid w:val="00C3097D"/>
    <w:rsid w:val="00C31837"/>
    <w:rsid w:val="00C33C99"/>
    <w:rsid w:val="00C341E3"/>
    <w:rsid w:val="00C3436D"/>
    <w:rsid w:val="00C3443E"/>
    <w:rsid w:val="00C34963"/>
    <w:rsid w:val="00C37605"/>
    <w:rsid w:val="00C379D8"/>
    <w:rsid w:val="00C40765"/>
    <w:rsid w:val="00C40982"/>
    <w:rsid w:val="00C40DBA"/>
    <w:rsid w:val="00C4113C"/>
    <w:rsid w:val="00C44B70"/>
    <w:rsid w:val="00C455E2"/>
    <w:rsid w:val="00C515F4"/>
    <w:rsid w:val="00C51A71"/>
    <w:rsid w:val="00C55250"/>
    <w:rsid w:val="00C57FD3"/>
    <w:rsid w:val="00C6412C"/>
    <w:rsid w:val="00C6601C"/>
    <w:rsid w:val="00C6690F"/>
    <w:rsid w:val="00C67B55"/>
    <w:rsid w:val="00C703EA"/>
    <w:rsid w:val="00C71952"/>
    <w:rsid w:val="00C7497D"/>
    <w:rsid w:val="00C74E45"/>
    <w:rsid w:val="00C7668B"/>
    <w:rsid w:val="00C766F9"/>
    <w:rsid w:val="00C77B05"/>
    <w:rsid w:val="00C806CB"/>
    <w:rsid w:val="00C80BAE"/>
    <w:rsid w:val="00C81BB2"/>
    <w:rsid w:val="00C81E0F"/>
    <w:rsid w:val="00C8563A"/>
    <w:rsid w:val="00C85FE0"/>
    <w:rsid w:val="00C87A0D"/>
    <w:rsid w:val="00C91459"/>
    <w:rsid w:val="00C920EF"/>
    <w:rsid w:val="00C9286B"/>
    <w:rsid w:val="00C9342B"/>
    <w:rsid w:val="00C93BB8"/>
    <w:rsid w:val="00C9698A"/>
    <w:rsid w:val="00C976F5"/>
    <w:rsid w:val="00CA00E5"/>
    <w:rsid w:val="00CA0DF9"/>
    <w:rsid w:val="00CA34C7"/>
    <w:rsid w:val="00CA5ED6"/>
    <w:rsid w:val="00CA60CB"/>
    <w:rsid w:val="00CA779A"/>
    <w:rsid w:val="00CB0C04"/>
    <w:rsid w:val="00CB1F00"/>
    <w:rsid w:val="00CB3984"/>
    <w:rsid w:val="00CB4318"/>
    <w:rsid w:val="00CB5BA8"/>
    <w:rsid w:val="00CC24AE"/>
    <w:rsid w:val="00CC4138"/>
    <w:rsid w:val="00CC49F8"/>
    <w:rsid w:val="00CC506A"/>
    <w:rsid w:val="00CC65E6"/>
    <w:rsid w:val="00CC7C9F"/>
    <w:rsid w:val="00CD07A4"/>
    <w:rsid w:val="00CD0986"/>
    <w:rsid w:val="00CD0DA9"/>
    <w:rsid w:val="00CD166C"/>
    <w:rsid w:val="00CD1BB0"/>
    <w:rsid w:val="00CD23C7"/>
    <w:rsid w:val="00CD36EF"/>
    <w:rsid w:val="00CD3BF0"/>
    <w:rsid w:val="00CD4FAB"/>
    <w:rsid w:val="00CD70CB"/>
    <w:rsid w:val="00CD7F29"/>
    <w:rsid w:val="00CE0387"/>
    <w:rsid w:val="00CE3945"/>
    <w:rsid w:val="00CE3B30"/>
    <w:rsid w:val="00CE4ADB"/>
    <w:rsid w:val="00CE519D"/>
    <w:rsid w:val="00CE73C2"/>
    <w:rsid w:val="00CF053C"/>
    <w:rsid w:val="00CF0A63"/>
    <w:rsid w:val="00CF2C31"/>
    <w:rsid w:val="00CF34B6"/>
    <w:rsid w:val="00CF3B53"/>
    <w:rsid w:val="00CF3E4B"/>
    <w:rsid w:val="00CF5670"/>
    <w:rsid w:val="00D03733"/>
    <w:rsid w:val="00D043CB"/>
    <w:rsid w:val="00D05498"/>
    <w:rsid w:val="00D063A4"/>
    <w:rsid w:val="00D06A84"/>
    <w:rsid w:val="00D076B8"/>
    <w:rsid w:val="00D10673"/>
    <w:rsid w:val="00D1153B"/>
    <w:rsid w:val="00D11F2D"/>
    <w:rsid w:val="00D13048"/>
    <w:rsid w:val="00D15055"/>
    <w:rsid w:val="00D166C1"/>
    <w:rsid w:val="00D170D8"/>
    <w:rsid w:val="00D1789D"/>
    <w:rsid w:val="00D215F8"/>
    <w:rsid w:val="00D216DC"/>
    <w:rsid w:val="00D22B21"/>
    <w:rsid w:val="00D257C3"/>
    <w:rsid w:val="00D26580"/>
    <w:rsid w:val="00D3481C"/>
    <w:rsid w:val="00D35D1B"/>
    <w:rsid w:val="00D36092"/>
    <w:rsid w:val="00D36369"/>
    <w:rsid w:val="00D401F9"/>
    <w:rsid w:val="00D405AB"/>
    <w:rsid w:val="00D407F8"/>
    <w:rsid w:val="00D41534"/>
    <w:rsid w:val="00D44D2C"/>
    <w:rsid w:val="00D4531C"/>
    <w:rsid w:val="00D459F6"/>
    <w:rsid w:val="00D46569"/>
    <w:rsid w:val="00D478A3"/>
    <w:rsid w:val="00D5072B"/>
    <w:rsid w:val="00D50F46"/>
    <w:rsid w:val="00D5231B"/>
    <w:rsid w:val="00D53402"/>
    <w:rsid w:val="00D53454"/>
    <w:rsid w:val="00D538BC"/>
    <w:rsid w:val="00D547FE"/>
    <w:rsid w:val="00D54F50"/>
    <w:rsid w:val="00D5773A"/>
    <w:rsid w:val="00D579F3"/>
    <w:rsid w:val="00D62DC2"/>
    <w:rsid w:val="00D66E77"/>
    <w:rsid w:val="00D7078B"/>
    <w:rsid w:val="00D72A16"/>
    <w:rsid w:val="00D7398B"/>
    <w:rsid w:val="00D74A0F"/>
    <w:rsid w:val="00D7543B"/>
    <w:rsid w:val="00D770B5"/>
    <w:rsid w:val="00D81162"/>
    <w:rsid w:val="00D818FE"/>
    <w:rsid w:val="00D828AD"/>
    <w:rsid w:val="00D82E3F"/>
    <w:rsid w:val="00D84DA4"/>
    <w:rsid w:val="00D86001"/>
    <w:rsid w:val="00D86AFA"/>
    <w:rsid w:val="00D91C37"/>
    <w:rsid w:val="00D92C8C"/>
    <w:rsid w:val="00D9367E"/>
    <w:rsid w:val="00D95EBE"/>
    <w:rsid w:val="00D97374"/>
    <w:rsid w:val="00D9744F"/>
    <w:rsid w:val="00D97615"/>
    <w:rsid w:val="00DA2123"/>
    <w:rsid w:val="00DA2BEC"/>
    <w:rsid w:val="00DA3109"/>
    <w:rsid w:val="00DA35CE"/>
    <w:rsid w:val="00DA37BA"/>
    <w:rsid w:val="00DA3889"/>
    <w:rsid w:val="00DA46AF"/>
    <w:rsid w:val="00DA7869"/>
    <w:rsid w:val="00DB126C"/>
    <w:rsid w:val="00DB1C25"/>
    <w:rsid w:val="00DB488D"/>
    <w:rsid w:val="00DB5187"/>
    <w:rsid w:val="00DB63D8"/>
    <w:rsid w:val="00DC023D"/>
    <w:rsid w:val="00DC0B39"/>
    <w:rsid w:val="00DC2689"/>
    <w:rsid w:val="00DD07B3"/>
    <w:rsid w:val="00DD17B5"/>
    <w:rsid w:val="00DD2499"/>
    <w:rsid w:val="00DD26FC"/>
    <w:rsid w:val="00DD2BDB"/>
    <w:rsid w:val="00DD3FC5"/>
    <w:rsid w:val="00DD4E15"/>
    <w:rsid w:val="00DD51E2"/>
    <w:rsid w:val="00DD5BE6"/>
    <w:rsid w:val="00DD69D5"/>
    <w:rsid w:val="00DE014C"/>
    <w:rsid w:val="00DE0888"/>
    <w:rsid w:val="00DE1869"/>
    <w:rsid w:val="00DE2941"/>
    <w:rsid w:val="00DE2AE4"/>
    <w:rsid w:val="00DE365E"/>
    <w:rsid w:val="00DE42AB"/>
    <w:rsid w:val="00DE43CD"/>
    <w:rsid w:val="00DE480F"/>
    <w:rsid w:val="00DE57AB"/>
    <w:rsid w:val="00DF16AE"/>
    <w:rsid w:val="00DF2199"/>
    <w:rsid w:val="00DF3E38"/>
    <w:rsid w:val="00DF53B9"/>
    <w:rsid w:val="00DF60BC"/>
    <w:rsid w:val="00DF744E"/>
    <w:rsid w:val="00E00B33"/>
    <w:rsid w:val="00E012B1"/>
    <w:rsid w:val="00E016C0"/>
    <w:rsid w:val="00E018DA"/>
    <w:rsid w:val="00E03CE8"/>
    <w:rsid w:val="00E03D58"/>
    <w:rsid w:val="00E06E80"/>
    <w:rsid w:val="00E10A3B"/>
    <w:rsid w:val="00E116D9"/>
    <w:rsid w:val="00E11F01"/>
    <w:rsid w:val="00E15FF9"/>
    <w:rsid w:val="00E16BA1"/>
    <w:rsid w:val="00E16C69"/>
    <w:rsid w:val="00E20462"/>
    <w:rsid w:val="00E204E2"/>
    <w:rsid w:val="00E20E45"/>
    <w:rsid w:val="00E21722"/>
    <w:rsid w:val="00E305EE"/>
    <w:rsid w:val="00E30A75"/>
    <w:rsid w:val="00E30C3C"/>
    <w:rsid w:val="00E32209"/>
    <w:rsid w:val="00E32333"/>
    <w:rsid w:val="00E34854"/>
    <w:rsid w:val="00E364B3"/>
    <w:rsid w:val="00E3713F"/>
    <w:rsid w:val="00E37739"/>
    <w:rsid w:val="00E3797E"/>
    <w:rsid w:val="00E37DA2"/>
    <w:rsid w:val="00E46228"/>
    <w:rsid w:val="00E51498"/>
    <w:rsid w:val="00E52022"/>
    <w:rsid w:val="00E553F2"/>
    <w:rsid w:val="00E602A1"/>
    <w:rsid w:val="00E63C95"/>
    <w:rsid w:val="00E6424B"/>
    <w:rsid w:val="00E64D31"/>
    <w:rsid w:val="00E65A72"/>
    <w:rsid w:val="00E65F4C"/>
    <w:rsid w:val="00E67575"/>
    <w:rsid w:val="00E70EF8"/>
    <w:rsid w:val="00E722F5"/>
    <w:rsid w:val="00E723AA"/>
    <w:rsid w:val="00E7361F"/>
    <w:rsid w:val="00E74030"/>
    <w:rsid w:val="00E74D11"/>
    <w:rsid w:val="00E7518D"/>
    <w:rsid w:val="00E757DB"/>
    <w:rsid w:val="00E757E5"/>
    <w:rsid w:val="00E7605D"/>
    <w:rsid w:val="00E76857"/>
    <w:rsid w:val="00E81078"/>
    <w:rsid w:val="00E81199"/>
    <w:rsid w:val="00E823D2"/>
    <w:rsid w:val="00E82809"/>
    <w:rsid w:val="00E85C41"/>
    <w:rsid w:val="00E86B54"/>
    <w:rsid w:val="00E86E3E"/>
    <w:rsid w:val="00E86EF5"/>
    <w:rsid w:val="00E87C2A"/>
    <w:rsid w:val="00E9046A"/>
    <w:rsid w:val="00E94537"/>
    <w:rsid w:val="00E94D43"/>
    <w:rsid w:val="00E94EFF"/>
    <w:rsid w:val="00E96493"/>
    <w:rsid w:val="00E96823"/>
    <w:rsid w:val="00E96E4B"/>
    <w:rsid w:val="00E97109"/>
    <w:rsid w:val="00E9769C"/>
    <w:rsid w:val="00EA2550"/>
    <w:rsid w:val="00EA2F52"/>
    <w:rsid w:val="00EA4D12"/>
    <w:rsid w:val="00EA642D"/>
    <w:rsid w:val="00EA64C1"/>
    <w:rsid w:val="00EA6667"/>
    <w:rsid w:val="00EB1CAC"/>
    <w:rsid w:val="00EB1E41"/>
    <w:rsid w:val="00EB4ABE"/>
    <w:rsid w:val="00EB5315"/>
    <w:rsid w:val="00EB6414"/>
    <w:rsid w:val="00EB70CD"/>
    <w:rsid w:val="00EB7B55"/>
    <w:rsid w:val="00EB7DF7"/>
    <w:rsid w:val="00EC0230"/>
    <w:rsid w:val="00EC046C"/>
    <w:rsid w:val="00EC4CA5"/>
    <w:rsid w:val="00EC4EDF"/>
    <w:rsid w:val="00EC523A"/>
    <w:rsid w:val="00ED02AE"/>
    <w:rsid w:val="00ED05FB"/>
    <w:rsid w:val="00ED09FF"/>
    <w:rsid w:val="00ED2545"/>
    <w:rsid w:val="00ED30A8"/>
    <w:rsid w:val="00ED3DEA"/>
    <w:rsid w:val="00ED4048"/>
    <w:rsid w:val="00ED48AC"/>
    <w:rsid w:val="00ED554B"/>
    <w:rsid w:val="00ED5632"/>
    <w:rsid w:val="00EE1218"/>
    <w:rsid w:val="00EE2084"/>
    <w:rsid w:val="00EE21B7"/>
    <w:rsid w:val="00EE2A0A"/>
    <w:rsid w:val="00EE683F"/>
    <w:rsid w:val="00EF055D"/>
    <w:rsid w:val="00EF0712"/>
    <w:rsid w:val="00EF0DD5"/>
    <w:rsid w:val="00EF0EA5"/>
    <w:rsid w:val="00EF483D"/>
    <w:rsid w:val="00EF5391"/>
    <w:rsid w:val="00F014F5"/>
    <w:rsid w:val="00F030B7"/>
    <w:rsid w:val="00F0534C"/>
    <w:rsid w:val="00F06BAC"/>
    <w:rsid w:val="00F10726"/>
    <w:rsid w:val="00F11E1C"/>
    <w:rsid w:val="00F126C3"/>
    <w:rsid w:val="00F12E9B"/>
    <w:rsid w:val="00F13553"/>
    <w:rsid w:val="00F16DA5"/>
    <w:rsid w:val="00F20A65"/>
    <w:rsid w:val="00F226A8"/>
    <w:rsid w:val="00F24786"/>
    <w:rsid w:val="00F255D8"/>
    <w:rsid w:val="00F259EC"/>
    <w:rsid w:val="00F26059"/>
    <w:rsid w:val="00F2605A"/>
    <w:rsid w:val="00F27AB1"/>
    <w:rsid w:val="00F35B6C"/>
    <w:rsid w:val="00F35BC5"/>
    <w:rsid w:val="00F37609"/>
    <w:rsid w:val="00F40167"/>
    <w:rsid w:val="00F42FF9"/>
    <w:rsid w:val="00F43020"/>
    <w:rsid w:val="00F43353"/>
    <w:rsid w:val="00F43D42"/>
    <w:rsid w:val="00F44861"/>
    <w:rsid w:val="00F45381"/>
    <w:rsid w:val="00F4688C"/>
    <w:rsid w:val="00F46BA3"/>
    <w:rsid w:val="00F51BBD"/>
    <w:rsid w:val="00F54088"/>
    <w:rsid w:val="00F54788"/>
    <w:rsid w:val="00F54AD2"/>
    <w:rsid w:val="00F5748F"/>
    <w:rsid w:val="00F63843"/>
    <w:rsid w:val="00F655B9"/>
    <w:rsid w:val="00F6699E"/>
    <w:rsid w:val="00F724A9"/>
    <w:rsid w:val="00F72715"/>
    <w:rsid w:val="00F7355E"/>
    <w:rsid w:val="00F74078"/>
    <w:rsid w:val="00F74460"/>
    <w:rsid w:val="00F75671"/>
    <w:rsid w:val="00F75EFD"/>
    <w:rsid w:val="00F769B7"/>
    <w:rsid w:val="00F80D25"/>
    <w:rsid w:val="00F81BAC"/>
    <w:rsid w:val="00F81D3B"/>
    <w:rsid w:val="00F82965"/>
    <w:rsid w:val="00F833F9"/>
    <w:rsid w:val="00F83605"/>
    <w:rsid w:val="00F83FD2"/>
    <w:rsid w:val="00F84281"/>
    <w:rsid w:val="00F84B99"/>
    <w:rsid w:val="00F85DC9"/>
    <w:rsid w:val="00F90756"/>
    <w:rsid w:val="00F91D97"/>
    <w:rsid w:val="00F93912"/>
    <w:rsid w:val="00F950B0"/>
    <w:rsid w:val="00F957E1"/>
    <w:rsid w:val="00F967AD"/>
    <w:rsid w:val="00F96F13"/>
    <w:rsid w:val="00F97151"/>
    <w:rsid w:val="00FA1D33"/>
    <w:rsid w:val="00FA2120"/>
    <w:rsid w:val="00FA3615"/>
    <w:rsid w:val="00FA3E1A"/>
    <w:rsid w:val="00FA5EC3"/>
    <w:rsid w:val="00FA6509"/>
    <w:rsid w:val="00FA78AA"/>
    <w:rsid w:val="00FA7DD2"/>
    <w:rsid w:val="00FB1FF7"/>
    <w:rsid w:val="00FB221D"/>
    <w:rsid w:val="00FB2FB8"/>
    <w:rsid w:val="00FB4987"/>
    <w:rsid w:val="00FB6F22"/>
    <w:rsid w:val="00FB75B5"/>
    <w:rsid w:val="00FC02CD"/>
    <w:rsid w:val="00FC0804"/>
    <w:rsid w:val="00FC0E8F"/>
    <w:rsid w:val="00FC1D6E"/>
    <w:rsid w:val="00FC2865"/>
    <w:rsid w:val="00FC2E0A"/>
    <w:rsid w:val="00FC3098"/>
    <w:rsid w:val="00FC4937"/>
    <w:rsid w:val="00FC4A16"/>
    <w:rsid w:val="00FC4BF7"/>
    <w:rsid w:val="00FC5FBC"/>
    <w:rsid w:val="00FC7439"/>
    <w:rsid w:val="00FD02E9"/>
    <w:rsid w:val="00FD0716"/>
    <w:rsid w:val="00FD09A1"/>
    <w:rsid w:val="00FD2F30"/>
    <w:rsid w:val="00FD449E"/>
    <w:rsid w:val="00FD799E"/>
    <w:rsid w:val="00FE2AEB"/>
    <w:rsid w:val="00FE3300"/>
    <w:rsid w:val="00FE4B5B"/>
    <w:rsid w:val="00FE5CA3"/>
    <w:rsid w:val="00FE65A7"/>
    <w:rsid w:val="00FF0A87"/>
    <w:rsid w:val="00FF1A4D"/>
    <w:rsid w:val="00FF3685"/>
    <w:rsid w:val="00FF41ED"/>
    <w:rsid w:val="00FF5177"/>
    <w:rsid w:val="00FF5D2B"/>
    <w:rsid w:val="00FF6278"/>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CFC28066-97DB-4988-9BD6-DB6AC5E83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 w:type="character" w:customStyle="1" w:styleId="berschrift3Zchn">
    <w:name w:val="Überschrift 3 Zchn"/>
    <w:basedOn w:val="Absatz-Standardschriftart"/>
    <w:link w:val="berschrift3"/>
    <w:rsid w:val="008B2478"/>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38684">
      <w:bodyDiv w:val="1"/>
      <w:marLeft w:val="0"/>
      <w:marRight w:val="0"/>
      <w:marTop w:val="0"/>
      <w:marBottom w:val="0"/>
      <w:divBdr>
        <w:top w:val="none" w:sz="0" w:space="0" w:color="auto"/>
        <w:left w:val="none" w:sz="0" w:space="0" w:color="auto"/>
        <w:bottom w:val="none" w:sz="0" w:space="0" w:color="auto"/>
        <w:right w:val="none" w:sz="0" w:space="0" w:color="auto"/>
      </w:divBdr>
    </w:div>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165751028">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5731560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393356766">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50631898">
      <w:bodyDiv w:val="1"/>
      <w:marLeft w:val="0"/>
      <w:marRight w:val="0"/>
      <w:marTop w:val="0"/>
      <w:marBottom w:val="0"/>
      <w:divBdr>
        <w:top w:val="none" w:sz="0" w:space="0" w:color="auto"/>
        <w:left w:val="none" w:sz="0" w:space="0" w:color="auto"/>
        <w:bottom w:val="none" w:sz="0" w:space="0" w:color="auto"/>
        <w:right w:val="none" w:sz="0" w:space="0" w:color="auto"/>
      </w:divBdr>
      <w:divsChild>
        <w:div w:id="1403020185">
          <w:marLeft w:val="0"/>
          <w:marRight w:val="0"/>
          <w:marTop w:val="0"/>
          <w:marBottom w:val="0"/>
          <w:divBdr>
            <w:top w:val="none" w:sz="0" w:space="0" w:color="auto"/>
            <w:left w:val="none" w:sz="0" w:space="0" w:color="auto"/>
            <w:bottom w:val="none" w:sz="0" w:space="0" w:color="auto"/>
            <w:right w:val="none" w:sz="0" w:space="0" w:color="auto"/>
          </w:divBdr>
          <w:divsChild>
            <w:div w:id="80566971">
              <w:marLeft w:val="0"/>
              <w:marRight w:val="0"/>
              <w:marTop w:val="0"/>
              <w:marBottom w:val="0"/>
              <w:divBdr>
                <w:top w:val="none" w:sz="0" w:space="0" w:color="auto"/>
                <w:left w:val="none" w:sz="0" w:space="0" w:color="auto"/>
                <w:bottom w:val="none" w:sz="0" w:space="0" w:color="auto"/>
                <w:right w:val="none" w:sz="0" w:space="0" w:color="auto"/>
              </w:divBdr>
            </w:div>
            <w:div w:id="391972371">
              <w:marLeft w:val="0"/>
              <w:marRight w:val="0"/>
              <w:marTop w:val="0"/>
              <w:marBottom w:val="0"/>
              <w:divBdr>
                <w:top w:val="none" w:sz="0" w:space="0" w:color="auto"/>
                <w:left w:val="none" w:sz="0" w:space="0" w:color="auto"/>
                <w:bottom w:val="none" w:sz="0" w:space="0" w:color="auto"/>
                <w:right w:val="none" w:sz="0" w:space="0" w:color="auto"/>
              </w:divBdr>
            </w:div>
            <w:div w:id="493954211">
              <w:marLeft w:val="0"/>
              <w:marRight w:val="0"/>
              <w:marTop w:val="0"/>
              <w:marBottom w:val="0"/>
              <w:divBdr>
                <w:top w:val="none" w:sz="0" w:space="0" w:color="auto"/>
                <w:left w:val="none" w:sz="0" w:space="0" w:color="auto"/>
                <w:bottom w:val="none" w:sz="0" w:space="0" w:color="auto"/>
                <w:right w:val="none" w:sz="0" w:space="0" w:color="auto"/>
              </w:divBdr>
            </w:div>
            <w:div w:id="512692381">
              <w:marLeft w:val="0"/>
              <w:marRight w:val="0"/>
              <w:marTop w:val="0"/>
              <w:marBottom w:val="0"/>
              <w:divBdr>
                <w:top w:val="none" w:sz="0" w:space="0" w:color="auto"/>
                <w:left w:val="none" w:sz="0" w:space="0" w:color="auto"/>
                <w:bottom w:val="none" w:sz="0" w:space="0" w:color="auto"/>
                <w:right w:val="none" w:sz="0" w:space="0" w:color="auto"/>
              </w:divBdr>
            </w:div>
            <w:div w:id="537161158">
              <w:marLeft w:val="0"/>
              <w:marRight w:val="0"/>
              <w:marTop w:val="0"/>
              <w:marBottom w:val="0"/>
              <w:divBdr>
                <w:top w:val="none" w:sz="0" w:space="0" w:color="auto"/>
                <w:left w:val="none" w:sz="0" w:space="0" w:color="auto"/>
                <w:bottom w:val="none" w:sz="0" w:space="0" w:color="auto"/>
                <w:right w:val="none" w:sz="0" w:space="0" w:color="auto"/>
              </w:divBdr>
            </w:div>
            <w:div w:id="641081544">
              <w:marLeft w:val="0"/>
              <w:marRight w:val="0"/>
              <w:marTop w:val="0"/>
              <w:marBottom w:val="0"/>
              <w:divBdr>
                <w:top w:val="none" w:sz="0" w:space="0" w:color="auto"/>
                <w:left w:val="none" w:sz="0" w:space="0" w:color="auto"/>
                <w:bottom w:val="none" w:sz="0" w:space="0" w:color="auto"/>
                <w:right w:val="none" w:sz="0" w:space="0" w:color="auto"/>
              </w:divBdr>
            </w:div>
            <w:div w:id="737556461">
              <w:marLeft w:val="0"/>
              <w:marRight w:val="0"/>
              <w:marTop w:val="0"/>
              <w:marBottom w:val="0"/>
              <w:divBdr>
                <w:top w:val="none" w:sz="0" w:space="0" w:color="auto"/>
                <w:left w:val="none" w:sz="0" w:space="0" w:color="auto"/>
                <w:bottom w:val="none" w:sz="0" w:space="0" w:color="auto"/>
                <w:right w:val="none" w:sz="0" w:space="0" w:color="auto"/>
              </w:divBdr>
            </w:div>
            <w:div w:id="870650790">
              <w:marLeft w:val="0"/>
              <w:marRight w:val="0"/>
              <w:marTop w:val="0"/>
              <w:marBottom w:val="0"/>
              <w:divBdr>
                <w:top w:val="none" w:sz="0" w:space="0" w:color="auto"/>
                <w:left w:val="none" w:sz="0" w:space="0" w:color="auto"/>
                <w:bottom w:val="none" w:sz="0" w:space="0" w:color="auto"/>
                <w:right w:val="none" w:sz="0" w:space="0" w:color="auto"/>
              </w:divBdr>
            </w:div>
            <w:div w:id="873157661">
              <w:marLeft w:val="0"/>
              <w:marRight w:val="0"/>
              <w:marTop w:val="0"/>
              <w:marBottom w:val="0"/>
              <w:divBdr>
                <w:top w:val="none" w:sz="0" w:space="0" w:color="auto"/>
                <w:left w:val="none" w:sz="0" w:space="0" w:color="auto"/>
                <w:bottom w:val="none" w:sz="0" w:space="0" w:color="auto"/>
                <w:right w:val="none" w:sz="0" w:space="0" w:color="auto"/>
              </w:divBdr>
            </w:div>
            <w:div w:id="1226716768">
              <w:marLeft w:val="0"/>
              <w:marRight w:val="0"/>
              <w:marTop w:val="0"/>
              <w:marBottom w:val="0"/>
              <w:divBdr>
                <w:top w:val="none" w:sz="0" w:space="0" w:color="auto"/>
                <w:left w:val="none" w:sz="0" w:space="0" w:color="auto"/>
                <w:bottom w:val="none" w:sz="0" w:space="0" w:color="auto"/>
                <w:right w:val="none" w:sz="0" w:space="0" w:color="auto"/>
              </w:divBdr>
            </w:div>
            <w:div w:id="1260142118">
              <w:marLeft w:val="0"/>
              <w:marRight w:val="0"/>
              <w:marTop w:val="0"/>
              <w:marBottom w:val="0"/>
              <w:divBdr>
                <w:top w:val="none" w:sz="0" w:space="0" w:color="auto"/>
                <w:left w:val="none" w:sz="0" w:space="0" w:color="auto"/>
                <w:bottom w:val="none" w:sz="0" w:space="0" w:color="auto"/>
                <w:right w:val="none" w:sz="0" w:space="0" w:color="auto"/>
              </w:divBdr>
            </w:div>
            <w:div w:id="1319114148">
              <w:marLeft w:val="0"/>
              <w:marRight w:val="0"/>
              <w:marTop w:val="0"/>
              <w:marBottom w:val="0"/>
              <w:divBdr>
                <w:top w:val="none" w:sz="0" w:space="0" w:color="auto"/>
                <w:left w:val="none" w:sz="0" w:space="0" w:color="auto"/>
                <w:bottom w:val="none" w:sz="0" w:space="0" w:color="auto"/>
                <w:right w:val="none" w:sz="0" w:space="0" w:color="auto"/>
              </w:divBdr>
            </w:div>
            <w:div w:id="1331177664">
              <w:marLeft w:val="0"/>
              <w:marRight w:val="0"/>
              <w:marTop w:val="0"/>
              <w:marBottom w:val="0"/>
              <w:divBdr>
                <w:top w:val="none" w:sz="0" w:space="0" w:color="auto"/>
                <w:left w:val="none" w:sz="0" w:space="0" w:color="auto"/>
                <w:bottom w:val="none" w:sz="0" w:space="0" w:color="auto"/>
                <w:right w:val="none" w:sz="0" w:space="0" w:color="auto"/>
              </w:divBdr>
            </w:div>
            <w:div w:id="1505703551">
              <w:marLeft w:val="0"/>
              <w:marRight w:val="0"/>
              <w:marTop w:val="0"/>
              <w:marBottom w:val="0"/>
              <w:divBdr>
                <w:top w:val="none" w:sz="0" w:space="0" w:color="auto"/>
                <w:left w:val="none" w:sz="0" w:space="0" w:color="auto"/>
                <w:bottom w:val="none" w:sz="0" w:space="0" w:color="auto"/>
                <w:right w:val="none" w:sz="0" w:space="0" w:color="auto"/>
              </w:divBdr>
            </w:div>
            <w:div w:id="1605573169">
              <w:marLeft w:val="0"/>
              <w:marRight w:val="0"/>
              <w:marTop w:val="0"/>
              <w:marBottom w:val="0"/>
              <w:divBdr>
                <w:top w:val="none" w:sz="0" w:space="0" w:color="auto"/>
                <w:left w:val="none" w:sz="0" w:space="0" w:color="auto"/>
                <w:bottom w:val="none" w:sz="0" w:space="0" w:color="auto"/>
                <w:right w:val="none" w:sz="0" w:space="0" w:color="auto"/>
              </w:divBdr>
            </w:div>
            <w:div w:id="1706323056">
              <w:marLeft w:val="0"/>
              <w:marRight w:val="0"/>
              <w:marTop w:val="0"/>
              <w:marBottom w:val="0"/>
              <w:divBdr>
                <w:top w:val="none" w:sz="0" w:space="0" w:color="auto"/>
                <w:left w:val="none" w:sz="0" w:space="0" w:color="auto"/>
                <w:bottom w:val="none" w:sz="0" w:space="0" w:color="auto"/>
                <w:right w:val="none" w:sz="0" w:space="0" w:color="auto"/>
              </w:divBdr>
            </w:div>
            <w:div w:id="1707020472">
              <w:marLeft w:val="0"/>
              <w:marRight w:val="0"/>
              <w:marTop w:val="0"/>
              <w:marBottom w:val="0"/>
              <w:divBdr>
                <w:top w:val="none" w:sz="0" w:space="0" w:color="auto"/>
                <w:left w:val="none" w:sz="0" w:space="0" w:color="auto"/>
                <w:bottom w:val="none" w:sz="0" w:space="0" w:color="auto"/>
                <w:right w:val="none" w:sz="0" w:space="0" w:color="auto"/>
              </w:divBdr>
            </w:div>
            <w:div w:id="198831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63119974">
      <w:bodyDiv w:val="1"/>
      <w:marLeft w:val="0"/>
      <w:marRight w:val="0"/>
      <w:marTop w:val="0"/>
      <w:marBottom w:val="0"/>
      <w:divBdr>
        <w:top w:val="none" w:sz="0" w:space="0" w:color="auto"/>
        <w:left w:val="none" w:sz="0" w:space="0" w:color="auto"/>
        <w:bottom w:val="none" w:sz="0" w:space="0" w:color="auto"/>
        <w:right w:val="none" w:sz="0" w:space="0" w:color="auto"/>
      </w:divBdr>
      <w:divsChild>
        <w:div w:id="50615990">
          <w:marLeft w:val="0"/>
          <w:marRight w:val="0"/>
          <w:marTop w:val="0"/>
          <w:marBottom w:val="0"/>
          <w:divBdr>
            <w:top w:val="none" w:sz="0" w:space="0" w:color="auto"/>
            <w:left w:val="none" w:sz="0" w:space="0" w:color="auto"/>
            <w:bottom w:val="none" w:sz="0" w:space="0" w:color="auto"/>
            <w:right w:val="none" w:sz="0" w:space="0" w:color="auto"/>
          </w:divBdr>
          <w:divsChild>
            <w:div w:id="25183232">
              <w:marLeft w:val="0"/>
              <w:marRight w:val="0"/>
              <w:marTop w:val="0"/>
              <w:marBottom w:val="0"/>
              <w:divBdr>
                <w:top w:val="none" w:sz="0" w:space="0" w:color="auto"/>
                <w:left w:val="none" w:sz="0" w:space="0" w:color="auto"/>
                <w:bottom w:val="none" w:sz="0" w:space="0" w:color="auto"/>
                <w:right w:val="none" w:sz="0" w:space="0" w:color="auto"/>
              </w:divBdr>
            </w:div>
            <w:div w:id="26219518">
              <w:marLeft w:val="0"/>
              <w:marRight w:val="0"/>
              <w:marTop w:val="0"/>
              <w:marBottom w:val="0"/>
              <w:divBdr>
                <w:top w:val="none" w:sz="0" w:space="0" w:color="auto"/>
                <w:left w:val="none" w:sz="0" w:space="0" w:color="auto"/>
                <w:bottom w:val="none" w:sz="0" w:space="0" w:color="auto"/>
                <w:right w:val="none" w:sz="0" w:space="0" w:color="auto"/>
              </w:divBdr>
            </w:div>
            <w:div w:id="27879417">
              <w:marLeft w:val="0"/>
              <w:marRight w:val="0"/>
              <w:marTop w:val="0"/>
              <w:marBottom w:val="0"/>
              <w:divBdr>
                <w:top w:val="none" w:sz="0" w:space="0" w:color="auto"/>
                <w:left w:val="none" w:sz="0" w:space="0" w:color="auto"/>
                <w:bottom w:val="none" w:sz="0" w:space="0" w:color="auto"/>
                <w:right w:val="none" w:sz="0" w:space="0" w:color="auto"/>
              </w:divBdr>
            </w:div>
            <w:div w:id="263342283">
              <w:marLeft w:val="0"/>
              <w:marRight w:val="0"/>
              <w:marTop w:val="0"/>
              <w:marBottom w:val="0"/>
              <w:divBdr>
                <w:top w:val="none" w:sz="0" w:space="0" w:color="auto"/>
                <w:left w:val="none" w:sz="0" w:space="0" w:color="auto"/>
                <w:bottom w:val="none" w:sz="0" w:space="0" w:color="auto"/>
                <w:right w:val="none" w:sz="0" w:space="0" w:color="auto"/>
              </w:divBdr>
            </w:div>
            <w:div w:id="358973402">
              <w:marLeft w:val="0"/>
              <w:marRight w:val="0"/>
              <w:marTop w:val="0"/>
              <w:marBottom w:val="0"/>
              <w:divBdr>
                <w:top w:val="none" w:sz="0" w:space="0" w:color="auto"/>
                <w:left w:val="none" w:sz="0" w:space="0" w:color="auto"/>
                <w:bottom w:val="none" w:sz="0" w:space="0" w:color="auto"/>
                <w:right w:val="none" w:sz="0" w:space="0" w:color="auto"/>
              </w:divBdr>
            </w:div>
            <w:div w:id="608510471">
              <w:marLeft w:val="0"/>
              <w:marRight w:val="0"/>
              <w:marTop w:val="0"/>
              <w:marBottom w:val="0"/>
              <w:divBdr>
                <w:top w:val="none" w:sz="0" w:space="0" w:color="auto"/>
                <w:left w:val="none" w:sz="0" w:space="0" w:color="auto"/>
                <w:bottom w:val="none" w:sz="0" w:space="0" w:color="auto"/>
                <w:right w:val="none" w:sz="0" w:space="0" w:color="auto"/>
              </w:divBdr>
            </w:div>
            <w:div w:id="650014233">
              <w:marLeft w:val="0"/>
              <w:marRight w:val="0"/>
              <w:marTop w:val="0"/>
              <w:marBottom w:val="0"/>
              <w:divBdr>
                <w:top w:val="none" w:sz="0" w:space="0" w:color="auto"/>
                <w:left w:val="none" w:sz="0" w:space="0" w:color="auto"/>
                <w:bottom w:val="none" w:sz="0" w:space="0" w:color="auto"/>
                <w:right w:val="none" w:sz="0" w:space="0" w:color="auto"/>
              </w:divBdr>
            </w:div>
            <w:div w:id="663045415">
              <w:marLeft w:val="0"/>
              <w:marRight w:val="0"/>
              <w:marTop w:val="0"/>
              <w:marBottom w:val="0"/>
              <w:divBdr>
                <w:top w:val="none" w:sz="0" w:space="0" w:color="auto"/>
                <w:left w:val="none" w:sz="0" w:space="0" w:color="auto"/>
                <w:bottom w:val="none" w:sz="0" w:space="0" w:color="auto"/>
                <w:right w:val="none" w:sz="0" w:space="0" w:color="auto"/>
              </w:divBdr>
            </w:div>
            <w:div w:id="693383808">
              <w:marLeft w:val="0"/>
              <w:marRight w:val="0"/>
              <w:marTop w:val="0"/>
              <w:marBottom w:val="0"/>
              <w:divBdr>
                <w:top w:val="none" w:sz="0" w:space="0" w:color="auto"/>
                <w:left w:val="none" w:sz="0" w:space="0" w:color="auto"/>
                <w:bottom w:val="none" w:sz="0" w:space="0" w:color="auto"/>
                <w:right w:val="none" w:sz="0" w:space="0" w:color="auto"/>
              </w:divBdr>
            </w:div>
            <w:div w:id="853107836">
              <w:marLeft w:val="0"/>
              <w:marRight w:val="0"/>
              <w:marTop w:val="0"/>
              <w:marBottom w:val="0"/>
              <w:divBdr>
                <w:top w:val="none" w:sz="0" w:space="0" w:color="auto"/>
                <w:left w:val="none" w:sz="0" w:space="0" w:color="auto"/>
                <w:bottom w:val="none" w:sz="0" w:space="0" w:color="auto"/>
                <w:right w:val="none" w:sz="0" w:space="0" w:color="auto"/>
              </w:divBdr>
            </w:div>
            <w:div w:id="1070541926">
              <w:marLeft w:val="0"/>
              <w:marRight w:val="0"/>
              <w:marTop w:val="0"/>
              <w:marBottom w:val="0"/>
              <w:divBdr>
                <w:top w:val="none" w:sz="0" w:space="0" w:color="auto"/>
                <w:left w:val="none" w:sz="0" w:space="0" w:color="auto"/>
                <w:bottom w:val="none" w:sz="0" w:space="0" w:color="auto"/>
                <w:right w:val="none" w:sz="0" w:space="0" w:color="auto"/>
              </w:divBdr>
            </w:div>
            <w:div w:id="1411267428">
              <w:marLeft w:val="0"/>
              <w:marRight w:val="0"/>
              <w:marTop w:val="0"/>
              <w:marBottom w:val="0"/>
              <w:divBdr>
                <w:top w:val="none" w:sz="0" w:space="0" w:color="auto"/>
                <w:left w:val="none" w:sz="0" w:space="0" w:color="auto"/>
                <w:bottom w:val="none" w:sz="0" w:space="0" w:color="auto"/>
                <w:right w:val="none" w:sz="0" w:space="0" w:color="auto"/>
              </w:divBdr>
            </w:div>
            <w:div w:id="1457793678">
              <w:marLeft w:val="0"/>
              <w:marRight w:val="0"/>
              <w:marTop w:val="0"/>
              <w:marBottom w:val="0"/>
              <w:divBdr>
                <w:top w:val="none" w:sz="0" w:space="0" w:color="auto"/>
                <w:left w:val="none" w:sz="0" w:space="0" w:color="auto"/>
                <w:bottom w:val="none" w:sz="0" w:space="0" w:color="auto"/>
                <w:right w:val="none" w:sz="0" w:space="0" w:color="auto"/>
              </w:divBdr>
            </w:div>
            <w:div w:id="1492673536">
              <w:marLeft w:val="0"/>
              <w:marRight w:val="0"/>
              <w:marTop w:val="0"/>
              <w:marBottom w:val="0"/>
              <w:divBdr>
                <w:top w:val="none" w:sz="0" w:space="0" w:color="auto"/>
                <w:left w:val="none" w:sz="0" w:space="0" w:color="auto"/>
                <w:bottom w:val="none" w:sz="0" w:space="0" w:color="auto"/>
                <w:right w:val="none" w:sz="0" w:space="0" w:color="auto"/>
              </w:divBdr>
            </w:div>
            <w:div w:id="1673530613">
              <w:marLeft w:val="0"/>
              <w:marRight w:val="0"/>
              <w:marTop w:val="0"/>
              <w:marBottom w:val="0"/>
              <w:divBdr>
                <w:top w:val="none" w:sz="0" w:space="0" w:color="auto"/>
                <w:left w:val="none" w:sz="0" w:space="0" w:color="auto"/>
                <w:bottom w:val="none" w:sz="0" w:space="0" w:color="auto"/>
                <w:right w:val="none" w:sz="0" w:space="0" w:color="auto"/>
              </w:divBdr>
            </w:div>
            <w:div w:id="1771313485">
              <w:marLeft w:val="0"/>
              <w:marRight w:val="0"/>
              <w:marTop w:val="0"/>
              <w:marBottom w:val="0"/>
              <w:divBdr>
                <w:top w:val="none" w:sz="0" w:space="0" w:color="auto"/>
                <w:left w:val="none" w:sz="0" w:space="0" w:color="auto"/>
                <w:bottom w:val="none" w:sz="0" w:space="0" w:color="auto"/>
                <w:right w:val="none" w:sz="0" w:space="0" w:color="auto"/>
              </w:divBdr>
            </w:div>
            <w:div w:id="1833716222">
              <w:marLeft w:val="0"/>
              <w:marRight w:val="0"/>
              <w:marTop w:val="0"/>
              <w:marBottom w:val="0"/>
              <w:divBdr>
                <w:top w:val="none" w:sz="0" w:space="0" w:color="auto"/>
                <w:left w:val="none" w:sz="0" w:space="0" w:color="auto"/>
                <w:bottom w:val="none" w:sz="0" w:space="0" w:color="auto"/>
                <w:right w:val="none" w:sz="0" w:space="0" w:color="auto"/>
              </w:divBdr>
            </w:div>
            <w:div w:id="200254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10681491">
      <w:bodyDiv w:val="1"/>
      <w:marLeft w:val="0"/>
      <w:marRight w:val="0"/>
      <w:marTop w:val="0"/>
      <w:marBottom w:val="0"/>
      <w:divBdr>
        <w:top w:val="none" w:sz="0" w:space="0" w:color="auto"/>
        <w:left w:val="none" w:sz="0" w:space="0" w:color="auto"/>
        <w:bottom w:val="none" w:sz="0" w:space="0" w:color="auto"/>
        <w:right w:val="none" w:sz="0" w:space="0" w:color="auto"/>
      </w:divBdr>
      <w:divsChild>
        <w:div w:id="623736585">
          <w:marLeft w:val="0"/>
          <w:marRight w:val="0"/>
          <w:marTop w:val="0"/>
          <w:marBottom w:val="0"/>
          <w:divBdr>
            <w:top w:val="none" w:sz="0" w:space="0" w:color="auto"/>
            <w:left w:val="none" w:sz="0" w:space="0" w:color="auto"/>
            <w:bottom w:val="none" w:sz="0" w:space="0" w:color="auto"/>
            <w:right w:val="none" w:sz="0" w:space="0" w:color="auto"/>
          </w:divBdr>
          <w:divsChild>
            <w:div w:id="313417328">
              <w:marLeft w:val="0"/>
              <w:marRight w:val="0"/>
              <w:marTop w:val="0"/>
              <w:marBottom w:val="0"/>
              <w:divBdr>
                <w:top w:val="none" w:sz="0" w:space="0" w:color="auto"/>
                <w:left w:val="none" w:sz="0" w:space="0" w:color="auto"/>
                <w:bottom w:val="none" w:sz="0" w:space="0" w:color="auto"/>
                <w:right w:val="none" w:sz="0" w:space="0" w:color="auto"/>
              </w:divBdr>
            </w:div>
            <w:div w:id="727344029">
              <w:marLeft w:val="0"/>
              <w:marRight w:val="0"/>
              <w:marTop w:val="0"/>
              <w:marBottom w:val="0"/>
              <w:divBdr>
                <w:top w:val="none" w:sz="0" w:space="0" w:color="auto"/>
                <w:left w:val="none" w:sz="0" w:space="0" w:color="auto"/>
                <w:bottom w:val="none" w:sz="0" w:space="0" w:color="auto"/>
                <w:right w:val="none" w:sz="0" w:space="0" w:color="auto"/>
              </w:divBdr>
            </w:div>
            <w:div w:id="790170712">
              <w:marLeft w:val="0"/>
              <w:marRight w:val="0"/>
              <w:marTop w:val="0"/>
              <w:marBottom w:val="0"/>
              <w:divBdr>
                <w:top w:val="none" w:sz="0" w:space="0" w:color="auto"/>
                <w:left w:val="none" w:sz="0" w:space="0" w:color="auto"/>
                <w:bottom w:val="none" w:sz="0" w:space="0" w:color="auto"/>
                <w:right w:val="none" w:sz="0" w:space="0" w:color="auto"/>
              </w:divBdr>
            </w:div>
            <w:div w:id="793984591">
              <w:marLeft w:val="0"/>
              <w:marRight w:val="0"/>
              <w:marTop w:val="0"/>
              <w:marBottom w:val="0"/>
              <w:divBdr>
                <w:top w:val="none" w:sz="0" w:space="0" w:color="auto"/>
                <w:left w:val="none" w:sz="0" w:space="0" w:color="auto"/>
                <w:bottom w:val="none" w:sz="0" w:space="0" w:color="auto"/>
                <w:right w:val="none" w:sz="0" w:space="0" w:color="auto"/>
              </w:divBdr>
            </w:div>
            <w:div w:id="851381948">
              <w:marLeft w:val="0"/>
              <w:marRight w:val="0"/>
              <w:marTop w:val="0"/>
              <w:marBottom w:val="0"/>
              <w:divBdr>
                <w:top w:val="none" w:sz="0" w:space="0" w:color="auto"/>
                <w:left w:val="none" w:sz="0" w:space="0" w:color="auto"/>
                <w:bottom w:val="none" w:sz="0" w:space="0" w:color="auto"/>
                <w:right w:val="none" w:sz="0" w:space="0" w:color="auto"/>
              </w:divBdr>
            </w:div>
            <w:div w:id="855970639">
              <w:marLeft w:val="0"/>
              <w:marRight w:val="0"/>
              <w:marTop w:val="0"/>
              <w:marBottom w:val="0"/>
              <w:divBdr>
                <w:top w:val="none" w:sz="0" w:space="0" w:color="auto"/>
                <w:left w:val="none" w:sz="0" w:space="0" w:color="auto"/>
                <w:bottom w:val="none" w:sz="0" w:space="0" w:color="auto"/>
                <w:right w:val="none" w:sz="0" w:space="0" w:color="auto"/>
              </w:divBdr>
            </w:div>
            <w:div w:id="984313429">
              <w:marLeft w:val="0"/>
              <w:marRight w:val="0"/>
              <w:marTop w:val="0"/>
              <w:marBottom w:val="0"/>
              <w:divBdr>
                <w:top w:val="none" w:sz="0" w:space="0" w:color="auto"/>
                <w:left w:val="none" w:sz="0" w:space="0" w:color="auto"/>
                <w:bottom w:val="none" w:sz="0" w:space="0" w:color="auto"/>
                <w:right w:val="none" w:sz="0" w:space="0" w:color="auto"/>
              </w:divBdr>
            </w:div>
            <w:div w:id="1009873570">
              <w:marLeft w:val="0"/>
              <w:marRight w:val="0"/>
              <w:marTop w:val="0"/>
              <w:marBottom w:val="0"/>
              <w:divBdr>
                <w:top w:val="none" w:sz="0" w:space="0" w:color="auto"/>
                <w:left w:val="none" w:sz="0" w:space="0" w:color="auto"/>
                <w:bottom w:val="none" w:sz="0" w:space="0" w:color="auto"/>
                <w:right w:val="none" w:sz="0" w:space="0" w:color="auto"/>
              </w:divBdr>
            </w:div>
            <w:div w:id="1138062782">
              <w:marLeft w:val="0"/>
              <w:marRight w:val="0"/>
              <w:marTop w:val="0"/>
              <w:marBottom w:val="0"/>
              <w:divBdr>
                <w:top w:val="none" w:sz="0" w:space="0" w:color="auto"/>
                <w:left w:val="none" w:sz="0" w:space="0" w:color="auto"/>
                <w:bottom w:val="none" w:sz="0" w:space="0" w:color="auto"/>
                <w:right w:val="none" w:sz="0" w:space="0" w:color="auto"/>
              </w:divBdr>
            </w:div>
            <w:div w:id="1428574348">
              <w:marLeft w:val="0"/>
              <w:marRight w:val="0"/>
              <w:marTop w:val="0"/>
              <w:marBottom w:val="0"/>
              <w:divBdr>
                <w:top w:val="none" w:sz="0" w:space="0" w:color="auto"/>
                <w:left w:val="none" w:sz="0" w:space="0" w:color="auto"/>
                <w:bottom w:val="none" w:sz="0" w:space="0" w:color="auto"/>
                <w:right w:val="none" w:sz="0" w:space="0" w:color="auto"/>
              </w:divBdr>
            </w:div>
            <w:div w:id="1439107121">
              <w:marLeft w:val="0"/>
              <w:marRight w:val="0"/>
              <w:marTop w:val="0"/>
              <w:marBottom w:val="0"/>
              <w:divBdr>
                <w:top w:val="none" w:sz="0" w:space="0" w:color="auto"/>
                <w:left w:val="none" w:sz="0" w:space="0" w:color="auto"/>
                <w:bottom w:val="none" w:sz="0" w:space="0" w:color="auto"/>
                <w:right w:val="none" w:sz="0" w:space="0" w:color="auto"/>
              </w:divBdr>
            </w:div>
            <w:div w:id="1519583470">
              <w:marLeft w:val="0"/>
              <w:marRight w:val="0"/>
              <w:marTop w:val="0"/>
              <w:marBottom w:val="0"/>
              <w:divBdr>
                <w:top w:val="none" w:sz="0" w:space="0" w:color="auto"/>
                <w:left w:val="none" w:sz="0" w:space="0" w:color="auto"/>
                <w:bottom w:val="none" w:sz="0" w:space="0" w:color="auto"/>
                <w:right w:val="none" w:sz="0" w:space="0" w:color="auto"/>
              </w:divBdr>
            </w:div>
            <w:div w:id="1617636117">
              <w:marLeft w:val="0"/>
              <w:marRight w:val="0"/>
              <w:marTop w:val="0"/>
              <w:marBottom w:val="0"/>
              <w:divBdr>
                <w:top w:val="none" w:sz="0" w:space="0" w:color="auto"/>
                <w:left w:val="none" w:sz="0" w:space="0" w:color="auto"/>
                <w:bottom w:val="none" w:sz="0" w:space="0" w:color="auto"/>
                <w:right w:val="none" w:sz="0" w:space="0" w:color="auto"/>
              </w:divBdr>
            </w:div>
            <w:div w:id="1665740736">
              <w:marLeft w:val="0"/>
              <w:marRight w:val="0"/>
              <w:marTop w:val="0"/>
              <w:marBottom w:val="0"/>
              <w:divBdr>
                <w:top w:val="none" w:sz="0" w:space="0" w:color="auto"/>
                <w:left w:val="none" w:sz="0" w:space="0" w:color="auto"/>
                <w:bottom w:val="none" w:sz="0" w:space="0" w:color="auto"/>
                <w:right w:val="none" w:sz="0" w:space="0" w:color="auto"/>
              </w:divBdr>
            </w:div>
            <w:div w:id="1717118003">
              <w:marLeft w:val="0"/>
              <w:marRight w:val="0"/>
              <w:marTop w:val="0"/>
              <w:marBottom w:val="0"/>
              <w:divBdr>
                <w:top w:val="none" w:sz="0" w:space="0" w:color="auto"/>
                <w:left w:val="none" w:sz="0" w:space="0" w:color="auto"/>
                <w:bottom w:val="none" w:sz="0" w:space="0" w:color="auto"/>
                <w:right w:val="none" w:sz="0" w:space="0" w:color="auto"/>
              </w:divBdr>
            </w:div>
            <w:div w:id="1742869895">
              <w:marLeft w:val="0"/>
              <w:marRight w:val="0"/>
              <w:marTop w:val="0"/>
              <w:marBottom w:val="0"/>
              <w:divBdr>
                <w:top w:val="none" w:sz="0" w:space="0" w:color="auto"/>
                <w:left w:val="none" w:sz="0" w:space="0" w:color="auto"/>
                <w:bottom w:val="none" w:sz="0" w:space="0" w:color="auto"/>
                <w:right w:val="none" w:sz="0" w:space="0" w:color="auto"/>
              </w:divBdr>
            </w:div>
            <w:div w:id="2016110380">
              <w:marLeft w:val="0"/>
              <w:marRight w:val="0"/>
              <w:marTop w:val="0"/>
              <w:marBottom w:val="0"/>
              <w:divBdr>
                <w:top w:val="none" w:sz="0" w:space="0" w:color="auto"/>
                <w:left w:val="none" w:sz="0" w:space="0" w:color="auto"/>
                <w:bottom w:val="none" w:sz="0" w:space="0" w:color="auto"/>
                <w:right w:val="none" w:sz="0" w:space="0" w:color="auto"/>
              </w:divBdr>
            </w:div>
            <w:div w:id="207692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41815987">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88592926">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639341006">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43483691">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hyperlink" Target="https://developers.google.com/analytics/devguides/config/mgmt/v3/limits-quotas"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linchpiner.github.io/k8s-multi-container-pods.html" TargetMode="External"/><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hyperlink" Target="https://developer.twitter.com/en/docs/basics/rate-limiting" TargetMode="External"/><Relationship Id="rId38" Type="http://schemas.openxmlformats.org/officeDocument/2006/relationships/image" Target="media/image27.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6.PNG"/><Relationship Id="rId32" Type="http://schemas.openxmlformats.org/officeDocument/2006/relationships/hyperlink" Target="https://developers.facebook.com/docs/graph-api/overview/rate-limiting" TargetMode="External"/><Relationship Id="rId37" Type="http://schemas.openxmlformats.org/officeDocument/2006/relationships/image" Target="media/image26.png"/><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5.jpg"/><Relationship Id="rId10" Type="http://schemas.openxmlformats.org/officeDocument/2006/relationships/image" Target="media/image3.jp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jpg"/><Relationship Id="rId35" Type="http://schemas.openxmlformats.org/officeDocument/2006/relationships/image" Target="media/image24.jpeg"/><Relationship Id="rId43"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5503878508754E94B13F2CE624F20062"/>
        <w:category>
          <w:name w:val="Allgemein"/>
          <w:gallery w:val="placeholder"/>
        </w:category>
        <w:types>
          <w:type w:val="bbPlcHdr"/>
        </w:types>
        <w:behaviors>
          <w:behavior w:val="content"/>
        </w:behaviors>
        <w:guid w:val="{F8E820F8-D3AD-4E70-9B8A-6C0E2C82AD87}"/>
      </w:docPartPr>
      <w:docPartBody>
        <w:p w:rsidR="003B789E" w:rsidRDefault="009B4192" w:rsidP="009B4192">
          <w:pPr>
            <w:pStyle w:val="5503878508754E94B13F2CE624F20062"/>
          </w:pPr>
          <w:r w:rsidRPr="000B726F">
            <w:rPr>
              <w:rStyle w:val="Platzhaltertext"/>
            </w:rPr>
            <w:t>Klicken Sie hier, um Text einzugeben.</w:t>
          </w:r>
        </w:p>
      </w:docPartBody>
    </w:docPart>
    <w:docPart>
      <w:docPartPr>
        <w:name w:val="BA5B237B67BB487D9BAD1ABBC34DF48E"/>
        <w:category>
          <w:name w:val="Allgemein"/>
          <w:gallery w:val="placeholder"/>
        </w:category>
        <w:types>
          <w:type w:val="bbPlcHdr"/>
        </w:types>
        <w:behaviors>
          <w:behavior w:val="content"/>
        </w:behaviors>
        <w:guid w:val="{7EAD1D62-52D8-4626-9020-0442C2CF41EA}"/>
      </w:docPartPr>
      <w:docPartBody>
        <w:p w:rsidR="003B789E" w:rsidRDefault="009B4192" w:rsidP="009B4192">
          <w:pPr>
            <w:pStyle w:val="BA5B237B67BB487D9BAD1ABBC34DF48E"/>
          </w:pPr>
          <w:r w:rsidRPr="000B726F">
            <w:rPr>
              <w:rStyle w:val="Platzhaltertext"/>
            </w:rPr>
            <w:t>Klicken Sie hier, um Text einzugeben.</w:t>
          </w:r>
        </w:p>
      </w:docPartBody>
    </w:docPart>
    <w:docPart>
      <w:docPartPr>
        <w:name w:val="DEEE15485AB34091A41E9D97A7E724D3"/>
        <w:category>
          <w:name w:val="Allgemein"/>
          <w:gallery w:val="placeholder"/>
        </w:category>
        <w:types>
          <w:type w:val="bbPlcHdr"/>
        </w:types>
        <w:behaviors>
          <w:behavior w:val="content"/>
        </w:behaviors>
        <w:guid w:val="{F9408FE4-512C-485C-A703-C46AF7A56B9C}"/>
      </w:docPartPr>
      <w:docPartBody>
        <w:p w:rsidR="003B789E" w:rsidRDefault="003B789E" w:rsidP="003B789E">
          <w:pPr>
            <w:pStyle w:val="DEEE15485AB34091A41E9D97A7E724D3"/>
          </w:pPr>
          <w:r w:rsidRPr="000B726F">
            <w:rPr>
              <w:rStyle w:val="Platzhaltertext"/>
            </w:rPr>
            <w:t>Klicken Sie hier, um Text einzugeben.</w:t>
          </w:r>
        </w:p>
      </w:docPartBody>
    </w:docPart>
    <w:docPart>
      <w:docPartPr>
        <w:name w:val="D30E880E171E430E9071B62EE0E582B5"/>
        <w:category>
          <w:name w:val="Allgemein"/>
          <w:gallery w:val="placeholder"/>
        </w:category>
        <w:types>
          <w:type w:val="bbPlcHdr"/>
        </w:types>
        <w:behaviors>
          <w:behavior w:val="content"/>
        </w:behaviors>
        <w:guid w:val="{8D00315E-E525-4B7B-99C8-B978A7E28F60}"/>
      </w:docPartPr>
      <w:docPartBody>
        <w:p w:rsidR="004A0D9D" w:rsidRDefault="004A0D9D" w:rsidP="004A0D9D">
          <w:pPr>
            <w:pStyle w:val="D30E880E171E430E9071B62EE0E582B5"/>
          </w:pPr>
          <w:r w:rsidRPr="000B726F">
            <w:rPr>
              <w:rStyle w:val="Platzhaltertext"/>
            </w:rPr>
            <w:t>Klicken Sie hier, um Text einzugeben.</w:t>
          </w:r>
        </w:p>
      </w:docPartBody>
    </w:docPart>
    <w:docPart>
      <w:docPartPr>
        <w:name w:val="A3B68F8586804DCFB5A73EE5DBDA29FB"/>
        <w:category>
          <w:name w:val="Allgemein"/>
          <w:gallery w:val="placeholder"/>
        </w:category>
        <w:types>
          <w:type w:val="bbPlcHdr"/>
        </w:types>
        <w:behaviors>
          <w:behavior w:val="content"/>
        </w:behaviors>
        <w:guid w:val="{129DA48B-85B8-4D9A-B81E-B6335096E8AF}"/>
      </w:docPartPr>
      <w:docPartBody>
        <w:p w:rsidR="00F6570B" w:rsidRDefault="004A0D9D" w:rsidP="004A0D9D">
          <w:pPr>
            <w:pStyle w:val="A3B68F8586804DCFB5A73EE5DBDA29FB"/>
          </w:pPr>
          <w:r w:rsidRPr="000B726F">
            <w:rPr>
              <w:rStyle w:val="Platzhaltertext"/>
            </w:rPr>
            <w:t>Klicken Sie hier, um Text einzugeben.</w:t>
          </w:r>
        </w:p>
      </w:docPartBody>
    </w:docPart>
    <w:docPart>
      <w:docPartPr>
        <w:name w:val="A3E35EB4EC8744FC963D7193FB1F1AB1"/>
        <w:category>
          <w:name w:val="Allgemein"/>
          <w:gallery w:val="placeholder"/>
        </w:category>
        <w:types>
          <w:type w:val="bbPlcHdr"/>
        </w:types>
        <w:behaviors>
          <w:behavior w:val="content"/>
        </w:behaviors>
        <w:guid w:val="{A10AF26C-B1BE-4BBC-8B22-1D5E4540E602}"/>
      </w:docPartPr>
      <w:docPartBody>
        <w:p w:rsidR="00B74A90" w:rsidRDefault="00F6570B" w:rsidP="00F6570B">
          <w:pPr>
            <w:pStyle w:val="A3E35EB4EC8744FC963D7193FB1F1AB1"/>
          </w:pPr>
          <w:r w:rsidRPr="000B726F">
            <w:rPr>
              <w:rStyle w:val="Platzhaltertext"/>
            </w:rPr>
            <w:t>Klicken Sie hier, um Text einzugeben.</w:t>
          </w:r>
        </w:p>
      </w:docPartBody>
    </w:docPart>
    <w:docPart>
      <w:docPartPr>
        <w:name w:val="65C337D518E948EABE29E9CCF57C57D1"/>
        <w:category>
          <w:name w:val="Allgemein"/>
          <w:gallery w:val="placeholder"/>
        </w:category>
        <w:types>
          <w:type w:val="bbPlcHdr"/>
        </w:types>
        <w:behaviors>
          <w:behavior w:val="content"/>
        </w:behaviors>
        <w:guid w:val="{8DA93CE9-F86A-4A85-9073-05FA673FD1A8}"/>
      </w:docPartPr>
      <w:docPartBody>
        <w:p w:rsidR="00B74A90" w:rsidRDefault="00F6570B" w:rsidP="00F6570B">
          <w:pPr>
            <w:pStyle w:val="65C337D518E948EABE29E9CCF57C57D1"/>
          </w:pPr>
          <w:r w:rsidRPr="000B726F">
            <w:rPr>
              <w:rStyle w:val="Platzhaltertext"/>
            </w:rPr>
            <w:t>Klicken Sie hier, um Text einzugeben.</w:t>
          </w:r>
        </w:p>
      </w:docPartBody>
    </w:docPart>
    <w:docPart>
      <w:docPartPr>
        <w:name w:val="94F025354BCB48C8810F8853D10E220A"/>
        <w:category>
          <w:name w:val="Allgemein"/>
          <w:gallery w:val="placeholder"/>
        </w:category>
        <w:types>
          <w:type w:val="bbPlcHdr"/>
        </w:types>
        <w:behaviors>
          <w:behavior w:val="content"/>
        </w:behaviors>
        <w:guid w:val="{0FB487DE-66F0-4319-AB59-3C12C23BFE53}"/>
      </w:docPartPr>
      <w:docPartBody>
        <w:p w:rsidR="00B74A90" w:rsidRDefault="00F6570B" w:rsidP="00F6570B">
          <w:pPr>
            <w:pStyle w:val="94F025354BCB48C8810F8853D10E220A"/>
          </w:pPr>
          <w:r w:rsidRPr="000B726F">
            <w:rPr>
              <w:rStyle w:val="Platzhaltertext"/>
            </w:rPr>
            <w:t>Klicken Sie hier, um Text einzugeben.</w:t>
          </w:r>
        </w:p>
      </w:docPartBody>
    </w:docPart>
    <w:docPart>
      <w:docPartPr>
        <w:name w:val="DD5CFFA89AF140D5A514C6B9BB704770"/>
        <w:category>
          <w:name w:val="Allgemein"/>
          <w:gallery w:val="placeholder"/>
        </w:category>
        <w:types>
          <w:type w:val="bbPlcHdr"/>
        </w:types>
        <w:behaviors>
          <w:behavior w:val="content"/>
        </w:behaviors>
        <w:guid w:val="{9241241E-C67B-442F-B10D-49D155629852}"/>
      </w:docPartPr>
      <w:docPartBody>
        <w:p w:rsidR="00B74A90" w:rsidRDefault="00F6570B" w:rsidP="00F6570B">
          <w:pPr>
            <w:pStyle w:val="DD5CFFA89AF140D5A514C6B9BB704770"/>
          </w:pPr>
          <w:r w:rsidRPr="000B726F">
            <w:rPr>
              <w:rStyle w:val="Platzhaltertext"/>
            </w:rPr>
            <w:t>Klicken Sie hier, um Text einzugeben.</w:t>
          </w:r>
        </w:p>
      </w:docPartBody>
    </w:docPart>
    <w:docPart>
      <w:docPartPr>
        <w:name w:val="5C51892A2F8C42C5BCDF8FBE6DD40D90"/>
        <w:category>
          <w:name w:val="Allgemein"/>
          <w:gallery w:val="placeholder"/>
        </w:category>
        <w:types>
          <w:type w:val="bbPlcHdr"/>
        </w:types>
        <w:behaviors>
          <w:behavior w:val="content"/>
        </w:behaviors>
        <w:guid w:val="{060B0AAE-6F48-4CF3-9766-34DECB83EA55}"/>
      </w:docPartPr>
      <w:docPartBody>
        <w:p w:rsidR="001461AE" w:rsidRDefault="00CA438C" w:rsidP="00CA438C">
          <w:pPr>
            <w:pStyle w:val="5C51892A2F8C42C5BCDF8FBE6DD40D90"/>
          </w:pPr>
          <w:r w:rsidRPr="000B726F">
            <w:rPr>
              <w:rStyle w:val="Platzhaltertext"/>
            </w:rPr>
            <w:t>Klicken Sie hier, um Text einzugeben.</w:t>
          </w:r>
        </w:p>
      </w:docPartBody>
    </w:docPart>
    <w:docPart>
      <w:docPartPr>
        <w:name w:val="4999E3744A23476BA97B610DFFF30D4C"/>
        <w:category>
          <w:name w:val="Allgemein"/>
          <w:gallery w:val="placeholder"/>
        </w:category>
        <w:types>
          <w:type w:val="bbPlcHdr"/>
        </w:types>
        <w:behaviors>
          <w:behavior w:val="content"/>
        </w:behaviors>
        <w:guid w:val="{A3AC3C7F-A9F1-40C4-9CF8-D73506220500}"/>
      </w:docPartPr>
      <w:docPartBody>
        <w:p w:rsidR="0094664A" w:rsidRDefault="0094664A" w:rsidP="0094664A">
          <w:pPr>
            <w:pStyle w:val="4999E3744A23476BA97B610DFFF30D4C"/>
          </w:pPr>
          <w:r w:rsidRPr="000B726F">
            <w:rPr>
              <w:rStyle w:val="Platzhaltertext"/>
            </w:rPr>
            <w:t>Klicken Sie hier, um Text einzugeben.</w:t>
          </w:r>
        </w:p>
      </w:docPartBody>
    </w:docPart>
    <w:docPart>
      <w:docPartPr>
        <w:name w:val="5BB7463FF46047EF8010181ED92D98C0"/>
        <w:category>
          <w:name w:val="Allgemein"/>
          <w:gallery w:val="placeholder"/>
        </w:category>
        <w:types>
          <w:type w:val="bbPlcHdr"/>
        </w:types>
        <w:behaviors>
          <w:behavior w:val="content"/>
        </w:behaviors>
        <w:guid w:val="{BDD94805-BA39-45FF-975C-6E61E8C5464A}"/>
      </w:docPartPr>
      <w:docPartBody>
        <w:p w:rsidR="004D5D47" w:rsidRDefault="004D5D47" w:rsidP="004D5D47">
          <w:pPr>
            <w:pStyle w:val="5BB7463FF46047EF8010181ED92D98C0"/>
          </w:pPr>
          <w:r w:rsidRPr="000B726F">
            <w:rPr>
              <w:rStyle w:val="Platzhaltertext"/>
            </w:rPr>
            <w:t>Klicken Sie hier, um Text einzugeben.</w:t>
          </w:r>
        </w:p>
      </w:docPartBody>
    </w:docPart>
    <w:docPart>
      <w:docPartPr>
        <w:name w:val="D49137E9CE174DFCA2F204C0C0748F10"/>
        <w:category>
          <w:name w:val="Allgemein"/>
          <w:gallery w:val="placeholder"/>
        </w:category>
        <w:types>
          <w:type w:val="bbPlcHdr"/>
        </w:types>
        <w:behaviors>
          <w:behavior w:val="content"/>
        </w:behaviors>
        <w:guid w:val="{C7A19816-6E11-4610-8B39-FA981345D760}"/>
      </w:docPartPr>
      <w:docPartBody>
        <w:p w:rsidR="004D5D47" w:rsidRDefault="004D5D47" w:rsidP="004D5D47">
          <w:pPr>
            <w:pStyle w:val="D49137E9CE174DFCA2F204C0C0748F10"/>
          </w:pPr>
          <w:r w:rsidRPr="000B726F">
            <w:rPr>
              <w:rStyle w:val="Platzhaltertext"/>
            </w:rPr>
            <w:t>Klicken Sie hier, um Text einzugeben.</w:t>
          </w:r>
        </w:p>
      </w:docPartBody>
    </w:docPart>
    <w:docPart>
      <w:docPartPr>
        <w:name w:val="7970B493A17048B08923C8BF29AB3766"/>
        <w:category>
          <w:name w:val="Allgemein"/>
          <w:gallery w:val="placeholder"/>
        </w:category>
        <w:types>
          <w:type w:val="bbPlcHdr"/>
        </w:types>
        <w:behaviors>
          <w:behavior w:val="content"/>
        </w:behaviors>
        <w:guid w:val="{67868C5A-E355-4BF3-B47F-40BC17D57563}"/>
      </w:docPartPr>
      <w:docPartBody>
        <w:p w:rsidR="004D5D47" w:rsidRDefault="004D5D47" w:rsidP="004D5D47">
          <w:pPr>
            <w:pStyle w:val="7970B493A17048B08923C8BF29AB3766"/>
          </w:pPr>
          <w:r w:rsidRPr="000B726F">
            <w:rPr>
              <w:rStyle w:val="Platzhaltertext"/>
            </w:rPr>
            <w:t>Klicken Sie hier, um Text einzugeben.</w:t>
          </w:r>
        </w:p>
      </w:docPartBody>
    </w:docPart>
    <w:docPart>
      <w:docPartPr>
        <w:name w:val="DC361C3AAF4841E9AE0288BC44ED028B"/>
        <w:category>
          <w:name w:val="Allgemein"/>
          <w:gallery w:val="placeholder"/>
        </w:category>
        <w:types>
          <w:type w:val="bbPlcHdr"/>
        </w:types>
        <w:behaviors>
          <w:behavior w:val="content"/>
        </w:behaviors>
        <w:guid w:val="{C6C6A7BA-EEA7-4D3E-A1E3-5AB933E92CF9}"/>
      </w:docPartPr>
      <w:docPartBody>
        <w:p w:rsidR="004D5D47" w:rsidRDefault="004D5D47" w:rsidP="004D5D47">
          <w:pPr>
            <w:pStyle w:val="DC361C3AAF4841E9AE0288BC44ED028B"/>
          </w:pPr>
          <w:r w:rsidRPr="000B726F">
            <w:rPr>
              <w:rStyle w:val="Platzhaltertext"/>
            </w:rPr>
            <w:t>Klicken Sie hier, um Text einzugeben.</w:t>
          </w:r>
        </w:p>
      </w:docPartBody>
    </w:docPart>
    <w:docPart>
      <w:docPartPr>
        <w:name w:val="8EA44F2B8AF54B9A9CF9AA48E82FC2A0"/>
        <w:category>
          <w:name w:val="Allgemein"/>
          <w:gallery w:val="placeholder"/>
        </w:category>
        <w:types>
          <w:type w:val="bbPlcHdr"/>
        </w:types>
        <w:behaviors>
          <w:behavior w:val="content"/>
        </w:behaviors>
        <w:guid w:val="{DF039E15-E2DC-4BA9-90E4-FA884D84A4B0}"/>
      </w:docPartPr>
      <w:docPartBody>
        <w:p w:rsidR="004D5D47" w:rsidRDefault="004D5D47" w:rsidP="004D5D47">
          <w:pPr>
            <w:pStyle w:val="8EA44F2B8AF54B9A9CF9AA48E82FC2A0"/>
          </w:pPr>
          <w:r w:rsidRPr="000B726F">
            <w:rPr>
              <w:rStyle w:val="Platzhaltertext"/>
            </w:rPr>
            <w:t>Klicken Sie hier, um Text einzugeben.</w:t>
          </w:r>
        </w:p>
      </w:docPartBody>
    </w:docPart>
    <w:docPart>
      <w:docPartPr>
        <w:name w:val="90F786D39CEB44118C970B67C7958BE7"/>
        <w:category>
          <w:name w:val="Allgemein"/>
          <w:gallery w:val="placeholder"/>
        </w:category>
        <w:types>
          <w:type w:val="bbPlcHdr"/>
        </w:types>
        <w:behaviors>
          <w:behavior w:val="content"/>
        </w:behaviors>
        <w:guid w:val="{CA0224DB-4FE9-4294-8294-7E5A4D7F0DF5}"/>
      </w:docPartPr>
      <w:docPartBody>
        <w:p w:rsidR="004D5D47" w:rsidRDefault="004D5D47" w:rsidP="004D5D47">
          <w:pPr>
            <w:pStyle w:val="90F786D39CEB44118C970B67C7958BE7"/>
          </w:pPr>
          <w:r w:rsidRPr="000B726F">
            <w:rPr>
              <w:rStyle w:val="Platzhaltertext"/>
            </w:rPr>
            <w:t>Klicken Sie hier, um Text einzugeben.</w:t>
          </w:r>
        </w:p>
      </w:docPartBody>
    </w:docPart>
    <w:docPart>
      <w:docPartPr>
        <w:name w:val="1CD78BFF53D24CDAAD19EFEFC727D213"/>
        <w:category>
          <w:name w:val="Allgemein"/>
          <w:gallery w:val="placeholder"/>
        </w:category>
        <w:types>
          <w:type w:val="bbPlcHdr"/>
        </w:types>
        <w:behaviors>
          <w:behavior w:val="content"/>
        </w:behaviors>
        <w:guid w:val="{F3B8DA1E-3EBA-4EE0-B1E6-44E09B2253F0}"/>
      </w:docPartPr>
      <w:docPartBody>
        <w:p w:rsidR="00000000" w:rsidRDefault="00000000">
          <w:pPr>
            <w:pStyle w:val="1CD78BFF53D24CDAAD19EFEFC727D213"/>
          </w:pPr>
          <w:r w:rsidRPr="000B726F">
            <w:rPr>
              <w:rStyle w:val="Platzhaltertext"/>
            </w:rPr>
            <w:t>Klicken Sie hier, um Text einzugeben.</w:t>
          </w:r>
        </w:p>
      </w:docPartBody>
    </w:docPart>
    <w:docPart>
      <w:docPartPr>
        <w:name w:val="34F744C5B15A44FEA1C72A9D51BA3376"/>
        <w:category>
          <w:name w:val="Allgemein"/>
          <w:gallery w:val="placeholder"/>
        </w:category>
        <w:types>
          <w:type w:val="bbPlcHdr"/>
        </w:types>
        <w:behaviors>
          <w:behavior w:val="content"/>
        </w:behaviors>
        <w:guid w:val="{88E6A4EA-732E-4F9A-8F50-7F6C500D12D0}"/>
      </w:docPartPr>
      <w:docPartBody>
        <w:p w:rsidR="00000000" w:rsidRDefault="00000000">
          <w:pPr>
            <w:pStyle w:val="34F744C5B15A44FEA1C72A9D51BA3376"/>
          </w:pPr>
          <w:r w:rsidRPr="000B726F">
            <w:rPr>
              <w:rStyle w:val="Platzhaltertext"/>
            </w:rPr>
            <w:t>Klicken Sie hier, um Text einzugeben.</w:t>
          </w:r>
        </w:p>
      </w:docPartBody>
    </w:docPart>
    <w:docPart>
      <w:docPartPr>
        <w:name w:val="3C3E348515D440178ECFA3BE57B39591"/>
        <w:category>
          <w:name w:val="Allgemein"/>
          <w:gallery w:val="placeholder"/>
        </w:category>
        <w:types>
          <w:type w:val="bbPlcHdr"/>
        </w:types>
        <w:behaviors>
          <w:behavior w:val="content"/>
        </w:behaviors>
        <w:guid w:val="{92845DEA-9F0E-456A-A140-54498FF449D6}"/>
      </w:docPartPr>
      <w:docPartBody>
        <w:p w:rsidR="00000000" w:rsidRDefault="00000000">
          <w:pPr>
            <w:pStyle w:val="3C3E348515D440178ECFA3BE57B39591"/>
          </w:pPr>
          <w:r w:rsidRPr="000B726F">
            <w:rPr>
              <w:rStyle w:val="Platzhaltertext"/>
            </w:rPr>
            <w:t>Klicken Sie hier, um Text einzugeben.</w:t>
          </w:r>
        </w:p>
      </w:docPartBody>
    </w:docPart>
    <w:docPart>
      <w:docPartPr>
        <w:name w:val="3EF17283CB404594BA747E410C82542A"/>
        <w:category>
          <w:name w:val="Allgemein"/>
          <w:gallery w:val="placeholder"/>
        </w:category>
        <w:types>
          <w:type w:val="bbPlcHdr"/>
        </w:types>
        <w:behaviors>
          <w:behavior w:val="content"/>
        </w:behaviors>
        <w:guid w:val="{6C96C903-AF00-45A0-AC6B-E72E971E5DE7}"/>
      </w:docPartPr>
      <w:docPartBody>
        <w:p w:rsidR="00000000" w:rsidRDefault="00000000">
          <w:pPr>
            <w:pStyle w:val="3EF17283CB404594BA747E410C82542A"/>
          </w:pPr>
          <w:r w:rsidRPr="000B726F">
            <w:rPr>
              <w:rStyle w:val="Platzhaltertext"/>
            </w:rPr>
            <w:t>Klicken Sie hier, um Text einzugeben.</w:t>
          </w:r>
        </w:p>
      </w:docPartBody>
    </w:docPart>
    <w:docPart>
      <w:docPartPr>
        <w:name w:val="F9B2F3E35F2E4CE1990E74CAA2F72D21"/>
        <w:category>
          <w:name w:val="Allgemein"/>
          <w:gallery w:val="placeholder"/>
        </w:category>
        <w:types>
          <w:type w:val="bbPlcHdr"/>
        </w:types>
        <w:behaviors>
          <w:behavior w:val="content"/>
        </w:behaviors>
        <w:guid w:val="{FD6289B9-BAFF-452C-A3FB-BF35717B8139}"/>
      </w:docPartPr>
      <w:docPartBody>
        <w:p w:rsidR="00000000" w:rsidRDefault="00000000">
          <w:pPr>
            <w:pStyle w:val="F9B2F3E35F2E4CE1990E74CAA2F72D21"/>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461AE"/>
    <w:rsid w:val="0018188E"/>
    <w:rsid w:val="00193D70"/>
    <w:rsid w:val="001A726F"/>
    <w:rsid w:val="001C5FD0"/>
    <w:rsid w:val="001F5805"/>
    <w:rsid w:val="00264854"/>
    <w:rsid w:val="0029704F"/>
    <w:rsid w:val="002C0AEC"/>
    <w:rsid w:val="002E6AE5"/>
    <w:rsid w:val="00317B26"/>
    <w:rsid w:val="00327370"/>
    <w:rsid w:val="00337182"/>
    <w:rsid w:val="00383B98"/>
    <w:rsid w:val="003B789E"/>
    <w:rsid w:val="003F3F0B"/>
    <w:rsid w:val="00437F0A"/>
    <w:rsid w:val="00474014"/>
    <w:rsid w:val="004A0D9D"/>
    <w:rsid w:val="004D5D47"/>
    <w:rsid w:val="0055271D"/>
    <w:rsid w:val="00621F9A"/>
    <w:rsid w:val="0062462D"/>
    <w:rsid w:val="00627A87"/>
    <w:rsid w:val="0063643C"/>
    <w:rsid w:val="00695353"/>
    <w:rsid w:val="006F2F2C"/>
    <w:rsid w:val="007036B2"/>
    <w:rsid w:val="0073113E"/>
    <w:rsid w:val="007A206C"/>
    <w:rsid w:val="007F499E"/>
    <w:rsid w:val="00856C2C"/>
    <w:rsid w:val="00874CC2"/>
    <w:rsid w:val="00917846"/>
    <w:rsid w:val="009253C4"/>
    <w:rsid w:val="0094664A"/>
    <w:rsid w:val="00954465"/>
    <w:rsid w:val="009B4192"/>
    <w:rsid w:val="009C4CE2"/>
    <w:rsid w:val="009D3DA4"/>
    <w:rsid w:val="00A50FCE"/>
    <w:rsid w:val="00A650D5"/>
    <w:rsid w:val="00A73C2D"/>
    <w:rsid w:val="00AB0577"/>
    <w:rsid w:val="00AF1BBB"/>
    <w:rsid w:val="00AF5DEF"/>
    <w:rsid w:val="00B17778"/>
    <w:rsid w:val="00B74A90"/>
    <w:rsid w:val="00B82DC6"/>
    <w:rsid w:val="00B877D4"/>
    <w:rsid w:val="00B965CF"/>
    <w:rsid w:val="00BB5B03"/>
    <w:rsid w:val="00BB779A"/>
    <w:rsid w:val="00BD1FCD"/>
    <w:rsid w:val="00BF3F87"/>
    <w:rsid w:val="00C1047F"/>
    <w:rsid w:val="00C341FB"/>
    <w:rsid w:val="00C472D5"/>
    <w:rsid w:val="00C82424"/>
    <w:rsid w:val="00CA438C"/>
    <w:rsid w:val="00CB4FAC"/>
    <w:rsid w:val="00CD680D"/>
    <w:rsid w:val="00CE451F"/>
    <w:rsid w:val="00D50A02"/>
    <w:rsid w:val="00D8226E"/>
    <w:rsid w:val="00DB3E8E"/>
    <w:rsid w:val="00DF14FB"/>
    <w:rsid w:val="00E4737B"/>
    <w:rsid w:val="00EA06BF"/>
    <w:rsid w:val="00ED146F"/>
    <w:rsid w:val="00ED76A3"/>
    <w:rsid w:val="00F0114B"/>
    <w:rsid w:val="00F6570B"/>
    <w:rsid w:val="00F65FBC"/>
    <w:rsid w:val="00FC7209"/>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 w:type="paragraph" w:customStyle="1" w:styleId="B9F78324DCCF4EAC803DFA426BD09175">
    <w:name w:val="B9F78324DCCF4EAC803DFA426BD09175"/>
    <w:rsid w:val="009B4192"/>
  </w:style>
  <w:style w:type="paragraph" w:customStyle="1" w:styleId="D5C6B8AC52024AD5BFC309F9CC820B98">
    <w:name w:val="D5C6B8AC52024AD5BFC309F9CC820B98"/>
    <w:rsid w:val="009B4192"/>
  </w:style>
  <w:style w:type="paragraph" w:customStyle="1" w:styleId="5403A13FDA6E4CA4AA55451A53039D7B">
    <w:name w:val="5403A13FDA6E4CA4AA55451A53039D7B"/>
    <w:rsid w:val="009B4192"/>
  </w:style>
  <w:style w:type="paragraph" w:customStyle="1" w:styleId="7DAA11DF36CD4FE7AB05C15653A1BD98">
    <w:name w:val="7DAA11DF36CD4FE7AB05C15653A1BD98"/>
    <w:rsid w:val="009B4192"/>
  </w:style>
  <w:style w:type="paragraph" w:customStyle="1" w:styleId="59D00025EDC84B5BBBED78A32AB262D6">
    <w:name w:val="59D00025EDC84B5BBBED78A32AB262D6"/>
    <w:rsid w:val="009B4192"/>
  </w:style>
  <w:style w:type="paragraph" w:customStyle="1" w:styleId="5503878508754E94B13F2CE624F20062">
    <w:name w:val="5503878508754E94B13F2CE624F20062"/>
    <w:rsid w:val="009B4192"/>
  </w:style>
  <w:style w:type="paragraph" w:customStyle="1" w:styleId="BA5B237B67BB487D9BAD1ABBC34DF48E">
    <w:name w:val="BA5B237B67BB487D9BAD1ABBC34DF48E"/>
    <w:rsid w:val="009B4192"/>
  </w:style>
  <w:style w:type="paragraph" w:customStyle="1" w:styleId="DEEE15485AB34091A41E9D97A7E724D3">
    <w:name w:val="DEEE15485AB34091A41E9D97A7E724D3"/>
    <w:rsid w:val="003B789E"/>
  </w:style>
  <w:style w:type="paragraph" w:customStyle="1" w:styleId="8A40A22F43A944BDACC94A9F0164D282">
    <w:name w:val="8A40A22F43A944BDACC94A9F0164D282"/>
    <w:rsid w:val="004A0D9D"/>
  </w:style>
  <w:style w:type="paragraph" w:customStyle="1" w:styleId="D30E880E171E430E9071B62EE0E582B5">
    <w:name w:val="D30E880E171E430E9071B62EE0E582B5"/>
    <w:rsid w:val="004A0D9D"/>
  </w:style>
  <w:style w:type="paragraph" w:customStyle="1" w:styleId="59DB074CBA3E43E0BE5927288756E103">
    <w:name w:val="59DB074CBA3E43E0BE5927288756E103"/>
    <w:rsid w:val="004A0D9D"/>
  </w:style>
  <w:style w:type="paragraph" w:customStyle="1" w:styleId="23A884B1FF3646D19AF09D2F08E76B9F">
    <w:name w:val="23A884B1FF3646D19AF09D2F08E76B9F"/>
    <w:rsid w:val="004A0D9D"/>
  </w:style>
  <w:style w:type="paragraph" w:customStyle="1" w:styleId="4453336C17234CD99BE1A6097BCB4B8F">
    <w:name w:val="4453336C17234CD99BE1A6097BCB4B8F"/>
    <w:rsid w:val="004A0D9D"/>
  </w:style>
  <w:style w:type="paragraph" w:customStyle="1" w:styleId="A3B68F8586804DCFB5A73EE5DBDA29FB">
    <w:name w:val="A3B68F8586804DCFB5A73EE5DBDA29FB"/>
    <w:rsid w:val="004A0D9D"/>
  </w:style>
  <w:style w:type="paragraph" w:customStyle="1" w:styleId="A3E35EB4EC8744FC963D7193FB1F1AB1">
    <w:name w:val="A3E35EB4EC8744FC963D7193FB1F1AB1"/>
    <w:rsid w:val="00F6570B"/>
  </w:style>
  <w:style w:type="paragraph" w:customStyle="1" w:styleId="65C337D518E948EABE29E9CCF57C57D1">
    <w:name w:val="65C337D518E948EABE29E9CCF57C57D1"/>
    <w:rsid w:val="00F6570B"/>
  </w:style>
  <w:style w:type="paragraph" w:customStyle="1" w:styleId="94F025354BCB48C8810F8853D10E220A">
    <w:name w:val="94F025354BCB48C8810F8853D10E220A"/>
    <w:rsid w:val="00F6570B"/>
  </w:style>
  <w:style w:type="paragraph" w:customStyle="1" w:styleId="DD5CFFA89AF140D5A514C6B9BB704770">
    <w:name w:val="DD5CFFA89AF140D5A514C6B9BB704770"/>
    <w:rsid w:val="00F6570B"/>
  </w:style>
  <w:style w:type="paragraph" w:customStyle="1" w:styleId="5E77B1A08DEC4D2782292ECBD201F000">
    <w:name w:val="5E77B1A08DEC4D2782292ECBD201F000"/>
    <w:rsid w:val="0055271D"/>
  </w:style>
  <w:style w:type="paragraph" w:customStyle="1" w:styleId="305203AF7974463795F946973A443F43">
    <w:name w:val="305203AF7974463795F946973A443F43"/>
    <w:rsid w:val="00B17778"/>
  </w:style>
  <w:style w:type="paragraph" w:customStyle="1" w:styleId="38D62FD8983F441A9D746D3B18F382C4">
    <w:name w:val="38D62FD8983F441A9D746D3B18F382C4"/>
    <w:rsid w:val="00B17778"/>
  </w:style>
  <w:style w:type="paragraph" w:customStyle="1" w:styleId="025773E70976446FA07E49597AA0B124">
    <w:name w:val="025773E70976446FA07E49597AA0B124"/>
    <w:rsid w:val="00B17778"/>
  </w:style>
  <w:style w:type="paragraph" w:customStyle="1" w:styleId="CF1AB76FEAFD44D79A85FCBA3C9B040D">
    <w:name w:val="CF1AB76FEAFD44D79A85FCBA3C9B040D"/>
    <w:rsid w:val="00B17778"/>
  </w:style>
  <w:style w:type="paragraph" w:customStyle="1" w:styleId="46B51D46078E450D9165531C627C3663">
    <w:name w:val="46B51D46078E450D9165531C627C3663"/>
    <w:rsid w:val="00B17778"/>
  </w:style>
  <w:style w:type="paragraph" w:customStyle="1" w:styleId="F7E960303E754F079789B77BE3B4E1F0">
    <w:name w:val="F7E960303E754F079789B77BE3B4E1F0"/>
    <w:rsid w:val="00A73C2D"/>
  </w:style>
  <w:style w:type="paragraph" w:customStyle="1" w:styleId="EC3FD8B9F77C493094FCD75577CE569B">
    <w:name w:val="EC3FD8B9F77C493094FCD75577CE569B"/>
    <w:rsid w:val="0073113E"/>
  </w:style>
  <w:style w:type="paragraph" w:customStyle="1" w:styleId="B9FD3B191C874DEABC18A5525E40A0C3">
    <w:name w:val="B9FD3B191C874DEABC18A5525E40A0C3"/>
    <w:rsid w:val="0073113E"/>
  </w:style>
  <w:style w:type="paragraph" w:customStyle="1" w:styleId="E93A0570664A4C29BB864E8EF94A5FF3">
    <w:name w:val="E93A0570664A4C29BB864E8EF94A5FF3"/>
    <w:rsid w:val="0073113E"/>
  </w:style>
  <w:style w:type="paragraph" w:customStyle="1" w:styleId="62BF676A1EC345C9BF056E2D8DAB5E71">
    <w:name w:val="62BF676A1EC345C9BF056E2D8DAB5E71"/>
    <w:rsid w:val="0073113E"/>
  </w:style>
  <w:style w:type="paragraph" w:customStyle="1" w:styleId="75B443CF19D348C6BD5E1CD4F897EFF9">
    <w:name w:val="75B443CF19D348C6BD5E1CD4F897EFF9"/>
    <w:rsid w:val="0073113E"/>
  </w:style>
  <w:style w:type="paragraph" w:customStyle="1" w:styleId="B0A831DBF38C43E291BB5FF167F28984">
    <w:name w:val="B0A831DBF38C43E291BB5FF167F28984"/>
    <w:rsid w:val="0073113E"/>
  </w:style>
  <w:style w:type="paragraph" w:customStyle="1" w:styleId="C705E92C83D749848D98C22929CE54A4">
    <w:name w:val="C705E92C83D749848D98C22929CE54A4"/>
    <w:rsid w:val="0073113E"/>
  </w:style>
  <w:style w:type="paragraph" w:customStyle="1" w:styleId="6E04736618754C12A48D47D1FED48B88">
    <w:name w:val="6E04736618754C12A48D47D1FED48B88"/>
    <w:rsid w:val="0073113E"/>
  </w:style>
  <w:style w:type="paragraph" w:customStyle="1" w:styleId="CB440FC1F0404352B9D97D49F60608E2">
    <w:name w:val="CB440FC1F0404352B9D97D49F60608E2"/>
    <w:rsid w:val="0073113E"/>
  </w:style>
  <w:style w:type="paragraph" w:customStyle="1" w:styleId="5C51892A2F8C42C5BCDF8FBE6DD40D90">
    <w:name w:val="5C51892A2F8C42C5BCDF8FBE6DD40D90"/>
    <w:rsid w:val="00CA438C"/>
  </w:style>
  <w:style w:type="paragraph" w:customStyle="1" w:styleId="4999E3744A23476BA97B610DFFF30D4C">
    <w:name w:val="4999E3744A23476BA97B610DFFF30D4C"/>
    <w:rsid w:val="0094664A"/>
  </w:style>
  <w:style w:type="paragraph" w:customStyle="1" w:styleId="3B9783C875F341F388D8086CA8FACF47">
    <w:name w:val="3B9783C875F341F388D8086CA8FACF47"/>
    <w:rsid w:val="004D5D47"/>
  </w:style>
  <w:style w:type="paragraph" w:customStyle="1" w:styleId="46591FEF9F0644B9A29DA1F02F0733D2">
    <w:name w:val="46591FEF9F0644B9A29DA1F02F0733D2"/>
    <w:rsid w:val="004D5D47"/>
  </w:style>
  <w:style w:type="paragraph" w:customStyle="1" w:styleId="5F86D5B2CFD54E0B8A9239F969332AA5">
    <w:name w:val="5F86D5B2CFD54E0B8A9239F969332AA5"/>
    <w:rsid w:val="004D5D47"/>
  </w:style>
  <w:style w:type="paragraph" w:customStyle="1" w:styleId="2661E7CAD8404B609512CA65FAD5F400">
    <w:name w:val="2661E7CAD8404B609512CA65FAD5F400"/>
    <w:rsid w:val="004D5D47"/>
  </w:style>
  <w:style w:type="paragraph" w:customStyle="1" w:styleId="5BB7463FF46047EF8010181ED92D98C0">
    <w:name w:val="5BB7463FF46047EF8010181ED92D98C0"/>
    <w:rsid w:val="004D5D47"/>
  </w:style>
  <w:style w:type="paragraph" w:customStyle="1" w:styleId="D49137E9CE174DFCA2F204C0C0748F10">
    <w:name w:val="D49137E9CE174DFCA2F204C0C0748F10"/>
    <w:rsid w:val="004D5D47"/>
  </w:style>
  <w:style w:type="paragraph" w:customStyle="1" w:styleId="7970B493A17048B08923C8BF29AB3766">
    <w:name w:val="7970B493A17048B08923C8BF29AB3766"/>
    <w:rsid w:val="004D5D47"/>
  </w:style>
  <w:style w:type="paragraph" w:customStyle="1" w:styleId="DC361C3AAF4841E9AE0288BC44ED028B">
    <w:name w:val="DC361C3AAF4841E9AE0288BC44ED028B"/>
    <w:rsid w:val="004D5D47"/>
  </w:style>
  <w:style w:type="paragraph" w:customStyle="1" w:styleId="8EA44F2B8AF54B9A9CF9AA48E82FC2A0">
    <w:name w:val="8EA44F2B8AF54B9A9CF9AA48E82FC2A0"/>
    <w:rsid w:val="004D5D47"/>
  </w:style>
  <w:style w:type="paragraph" w:customStyle="1" w:styleId="90F786D39CEB44118C970B67C7958BE7">
    <w:name w:val="90F786D39CEB44118C970B67C7958BE7"/>
    <w:rsid w:val="004D5D47"/>
  </w:style>
  <w:style w:type="paragraph" w:customStyle="1" w:styleId="1988E8E6EFEA42909A2166D32DA77CB1">
    <w:name w:val="1988E8E6EFEA42909A2166D32DA77CB1"/>
    <w:rsid w:val="004D5D47"/>
  </w:style>
  <w:style w:type="paragraph" w:customStyle="1" w:styleId="304F80EA5C4A4BFB9F5BB0C968F6062D">
    <w:name w:val="304F80EA5C4A4BFB9F5BB0C968F6062D"/>
  </w:style>
  <w:style w:type="paragraph" w:customStyle="1" w:styleId="1CD78BFF53D24CDAAD19EFEFC727D213">
    <w:name w:val="1CD78BFF53D24CDAAD19EFEFC727D213"/>
  </w:style>
  <w:style w:type="paragraph" w:customStyle="1" w:styleId="34F744C5B15A44FEA1C72A9D51BA3376">
    <w:name w:val="34F744C5B15A44FEA1C72A9D51BA3376"/>
  </w:style>
  <w:style w:type="paragraph" w:customStyle="1" w:styleId="0B7807A8B0704CA5A07E1B16871DEB27">
    <w:name w:val="0B7807A8B0704CA5A07E1B16871DEB27"/>
  </w:style>
  <w:style w:type="paragraph" w:customStyle="1" w:styleId="3C3E348515D440178ECFA3BE57B39591">
    <w:name w:val="3C3E348515D440178ECFA3BE57B39591"/>
  </w:style>
  <w:style w:type="paragraph" w:customStyle="1" w:styleId="D205D59049CA4EE99E8984E2C56D75DC">
    <w:name w:val="D205D59049CA4EE99E8984E2C56D75DC"/>
  </w:style>
  <w:style w:type="paragraph" w:customStyle="1" w:styleId="6EDF9DC070B743ECBF855635F71E64DF">
    <w:name w:val="6EDF9DC070B743ECBF855635F71E64DF"/>
  </w:style>
  <w:style w:type="paragraph" w:customStyle="1" w:styleId="3EF17283CB404594BA747E410C82542A">
    <w:name w:val="3EF17283CB404594BA747E410C82542A"/>
  </w:style>
  <w:style w:type="paragraph" w:customStyle="1" w:styleId="F9B2F3E35F2E4CE1990E74CAA2F72D21">
    <w:name w:val="F9B2F3E35F2E4CE1990E74CAA2F72D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195D9563-3E95-4AA5-AEDF-096A73A48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32414</Words>
  <Characters>204209</Characters>
  <Application>Microsoft Office Word</Application>
  <DocSecurity>0</DocSecurity>
  <Lines>1701</Lines>
  <Paragraphs>47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36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4</cp:revision>
  <cp:lastPrinted>2020-02-24T17:01:00Z</cp:lastPrinted>
  <dcterms:created xsi:type="dcterms:W3CDTF">2019-10-24T10:37:00Z</dcterms:created>
  <dcterms:modified xsi:type="dcterms:W3CDTF">2020-02-2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